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CCAC81" w14:textId="76F9D718" w:rsidR="00593C0D" w:rsidRDefault="00593C0D" w:rsidP="007C28B3">
      <w:pPr>
        <w:pStyle w:val="TOCHeading"/>
        <w:jc w:val="both"/>
        <w:rPr>
          <w:noProof/>
        </w:rPr>
      </w:pPr>
      <w:r>
        <w:rPr>
          <w:noProof/>
        </w:rPr>
        <w:drawing>
          <wp:anchor distT="0" distB="0" distL="114300" distR="114300" simplePos="0" relativeHeight="251658242" behindDoc="0" locked="0" layoutInCell="1" allowOverlap="1" wp14:anchorId="3281081B" wp14:editId="3A5EE1CE">
            <wp:simplePos x="0" y="0"/>
            <wp:positionH relativeFrom="margin">
              <wp:posOffset>432435</wp:posOffset>
            </wp:positionH>
            <wp:positionV relativeFrom="paragraph">
              <wp:posOffset>0</wp:posOffset>
            </wp:positionV>
            <wp:extent cx="5731510" cy="3554095"/>
            <wp:effectExtent l="0" t="0" r="0" b="0"/>
            <wp:wrapThrough wrapText="bothSides">
              <wp:wrapPolygon edited="0">
                <wp:start x="16728" y="4747"/>
                <wp:lineTo x="3087" y="5094"/>
                <wp:lineTo x="3087" y="10536"/>
                <wp:lineTo x="3302" y="12388"/>
                <wp:lineTo x="3877" y="14240"/>
                <wp:lineTo x="5313" y="16093"/>
                <wp:lineTo x="5672" y="16440"/>
                <wp:lineTo x="6102" y="16440"/>
                <wp:lineTo x="15364" y="14704"/>
                <wp:lineTo x="15364" y="14240"/>
                <wp:lineTo x="16225" y="14240"/>
                <wp:lineTo x="18235" y="12967"/>
                <wp:lineTo x="18379" y="11578"/>
                <wp:lineTo x="16871" y="11346"/>
                <wp:lineTo x="8687" y="10536"/>
                <wp:lineTo x="17087" y="10536"/>
                <wp:lineTo x="18594" y="10304"/>
                <wp:lineTo x="18522" y="8336"/>
                <wp:lineTo x="17733" y="7294"/>
                <wp:lineTo x="17015" y="6831"/>
                <wp:lineTo x="18235" y="6020"/>
                <wp:lineTo x="18307" y="5094"/>
                <wp:lineTo x="17517" y="4747"/>
                <wp:lineTo x="16728" y="4747"/>
              </wp:wrapPolygon>
            </wp:wrapThrough>
            <wp:docPr id="10" name="Picture 10"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Logo, company nam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554095"/>
                    </a:xfrm>
                    <a:prstGeom prst="rect">
                      <a:avLst/>
                    </a:prstGeom>
                  </pic:spPr>
                </pic:pic>
              </a:graphicData>
            </a:graphic>
          </wp:anchor>
        </w:drawing>
      </w:r>
    </w:p>
    <w:p w14:paraId="3CA2B81B" w14:textId="4FEBF537" w:rsidR="00026DE3" w:rsidRDefault="00C27E82" w:rsidP="007C28B3">
      <w:pPr>
        <w:pStyle w:val="TOCHeading"/>
        <w:jc w:val="both"/>
      </w:pPr>
      <w:r>
        <w:rPr>
          <w:noProof/>
        </w:rPr>
        <w:drawing>
          <wp:anchor distT="0" distB="0" distL="114300" distR="114300" simplePos="0" relativeHeight="251658259" behindDoc="0" locked="0" layoutInCell="1" allowOverlap="1" wp14:anchorId="2E3441BA" wp14:editId="4B4B04AF">
            <wp:simplePos x="0" y="0"/>
            <wp:positionH relativeFrom="margin">
              <wp:posOffset>865496</wp:posOffset>
            </wp:positionH>
            <wp:positionV relativeFrom="paragraph">
              <wp:posOffset>3286154</wp:posOffset>
            </wp:positionV>
            <wp:extent cx="4817110" cy="3643630"/>
            <wp:effectExtent l="0" t="76200" r="212090" b="280670"/>
            <wp:wrapThrough wrapText="bothSides">
              <wp:wrapPolygon edited="0">
                <wp:start x="2050" y="-452"/>
                <wp:lineTo x="1025" y="-226"/>
                <wp:lineTo x="854" y="5195"/>
                <wp:lineTo x="0" y="5195"/>
                <wp:lineTo x="0" y="9260"/>
                <wp:lineTo x="940" y="10616"/>
                <wp:lineTo x="940" y="14229"/>
                <wp:lineTo x="256" y="14229"/>
                <wp:lineTo x="0" y="16036"/>
                <wp:lineTo x="171" y="17956"/>
                <wp:lineTo x="1623" y="19650"/>
                <wp:lineTo x="3502" y="21570"/>
                <wp:lineTo x="5211" y="22925"/>
                <wp:lineTo x="5296" y="23151"/>
                <wp:lineTo x="6150" y="23151"/>
                <wp:lineTo x="6236" y="22925"/>
                <wp:lineTo x="7773" y="21570"/>
                <wp:lineTo x="7859" y="21457"/>
                <wp:lineTo x="12813" y="19650"/>
                <wp:lineTo x="12898" y="19650"/>
                <wp:lineTo x="13667" y="17843"/>
                <wp:lineTo x="14180" y="16149"/>
                <wp:lineTo x="14265" y="16036"/>
                <wp:lineTo x="22038" y="14229"/>
                <wp:lineTo x="22380" y="12535"/>
                <wp:lineTo x="22466" y="11632"/>
                <wp:lineTo x="21099" y="10616"/>
                <wp:lineTo x="21270" y="10164"/>
                <wp:lineTo x="21270" y="7002"/>
                <wp:lineTo x="20501" y="5195"/>
                <wp:lineTo x="20672" y="1581"/>
                <wp:lineTo x="19732" y="-113"/>
                <wp:lineTo x="19647" y="-452"/>
                <wp:lineTo x="2050" y="-452"/>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9" cstate="print">
                      <a:extLst>
                        <a:ext uri="{28A0092B-C50C-407E-A947-70E740481C1C}">
                          <a14:useLocalDpi xmlns:a14="http://schemas.microsoft.com/office/drawing/2010/main" val="0"/>
                        </a:ext>
                      </a:extLst>
                    </a:blip>
                    <a:srcRect l="9952" t="-1594" r="6383" b="17192"/>
                    <a:stretch/>
                  </pic:blipFill>
                  <pic:spPr bwMode="auto">
                    <a:xfrm>
                      <a:off x="0" y="0"/>
                      <a:ext cx="4817110" cy="364363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658245" behindDoc="0" locked="0" layoutInCell="1" allowOverlap="1" wp14:anchorId="705C576C" wp14:editId="17FF7895">
                <wp:simplePos x="0" y="0"/>
                <wp:positionH relativeFrom="margin">
                  <wp:align>right</wp:align>
                </wp:positionH>
                <wp:positionV relativeFrom="paragraph">
                  <wp:posOffset>6758305</wp:posOffset>
                </wp:positionV>
                <wp:extent cx="4883150" cy="1404620"/>
                <wp:effectExtent l="0"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3150" cy="1404620"/>
                        </a:xfrm>
                        <a:prstGeom prst="rect">
                          <a:avLst/>
                        </a:prstGeom>
                        <a:noFill/>
                        <a:ln w="9525">
                          <a:noFill/>
                          <a:miter lim="800000"/>
                          <a:headEnd/>
                          <a:tailEnd/>
                        </a:ln>
                      </wps:spPr>
                      <wps:txbx>
                        <w:txbxContent>
                          <w:p w14:paraId="23D7F710" w14:textId="77777777" w:rsidR="00CE4465" w:rsidRPr="00432EF3" w:rsidRDefault="00CE4465" w:rsidP="000F1752">
                            <w:pPr>
                              <w:rPr>
                                <w:rFonts w:ascii="Arial" w:hAnsi="Arial" w:cs="Arial"/>
                                <w:color w:val="5B9BD5" w:themeColor="accent5"/>
                                <w:sz w:val="52"/>
                                <w:szCs w:val="52"/>
                                <w:lang w:val="en-GB"/>
                              </w:rPr>
                            </w:pPr>
                            <w:r w:rsidRPr="00432EF3">
                              <w:rPr>
                                <w:rFonts w:ascii="Arial" w:hAnsi="Arial" w:cs="Arial"/>
                                <w:color w:val="5B9BD5" w:themeColor="accent5"/>
                                <w:sz w:val="52"/>
                                <w:szCs w:val="52"/>
                                <w:lang w:val="en-GB"/>
                              </w:rPr>
                              <w:t>Group 4</w:t>
                            </w:r>
                          </w:p>
                          <w:p w14:paraId="2F2DE5E6" w14:textId="77777777" w:rsidR="00CE4465" w:rsidRPr="00432EF3" w:rsidRDefault="000F1752" w:rsidP="00432EF3">
                            <w:pPr>
                              <w:spacing w:after="0"/>
                              <w:rPr>
                                <w:rFonts w:ascii="Arial" w:hAnsi="Arial" w:cs="Arial"/>
                                <w:color w:val="FFFFFF" w:themeColor="background1"/>
                                <w:sz w:val="40"/>
                                <w:szCs w:val="40"/>
                                <w:lang w:val="en-GB"/>
                              </w:rPr>
                            </w:pPr>
                            <w:r w:rsidRPr="00432EF3">
                              <w:rPr>
                                <w:rFonts w:ascii="Arial" w:hAnsi="Arial" w:cs="Arial"/>
                                <w:color w:val="FFFFFF" w:themeColor="background1"/>
                                <w:sz w:val="40"/>
                                <w:szCs w:val="40"/>
                                <w:lang w:val="en-GB"/>
                              </w:rPr>
                              <w:t>Goh Kheng Xi, Jevan</w:t>
                            </w:r>
                            <w:r w:rsidRPr="00432EF3">
                              <w:rPr>
                                <w:rFonts w:ascii="Arial" w:hAnsi="Arial" w:cs="Arial"/>
                                <w:color w:val="FFFFFF" w:themeColor="background1"/>
                                <w:sz w:val="40"/>
                                <w:szCs w:val="40"/>
                                <w:lang w:val="en-GB"/>
                              </w:rPr>
                              <w:tab/>
                              <w:t>(A0199806L)</w:t>
                            </w:r>
                          </w:p>
                          <w:p w14:paraId="0ED96E2B" w14:textId="77777777" w:rsidR="000F1752" w:rsidRDefault="000F1752" w:rsidP="00432EF3">
                            <w:pPr>
                              <w:spacing w:after="0"/>
                              <w:rPr>
                                <w:rFonts w:ascii="Arial" w:hAnsi="Arial" w:cs="Arial"/>
                                <w:color w:val="FFFFFF" w:themeColor="background1"/>
                                <w:sz w:val="40"/>
                                <w:szCs w:val="40"/>
                                <w:lang w:val="en-GB"/>
                              </w:rPr>
                            </w:pPr>
                            <w:r w:rsidRPr="00432EF3">
                              <w:rPr>
                                <w:rFonts w:ascii="Arial" w:hAnsi="Arial" w:cs="Arial"/>
                                <w:color w:val="FFFFFF" w:themeColor="background1"/>
                                <w:sz w:val="40"/>
                                <w:szCs w:val="40"/>
                                <w:lang w:val="en-GB"/>
                              </w:rPr>
                              <w:t>Ryan Tang Li Yen</w:t>
                            </w:r>
                            <w:r w:rsidRPr="00432EF3">
                              <w:rPr>
                                <w:rFonts w:ascii="Arial" w:hAnsi="Arial" w:cs="Arial"/>
                                <w:color w:val="FFFFFF" w:themeColor="background1"/>
                                <w:sz w:val="40"/>
                                <w:szCs w:val="40"/>
                                <w:lang w:val="en-GB"/>
                              </w:rPr>
                              <w:tab/>
                            </w:r>
                            <w:r w:rsidRPr="00432EF3">
                              <w:rPr>
                                <w:rFonts w:ascii="Arial" w:hAnsi="Arial" w:cs="Arial"/>
                                <w:color w:val="FFFFFF" w:themeColor="background1"/>
                                <w:sz w:val="40"/>
                                <w:szCs w:val="40"/>
                                <w:lang w:val="en-GB"/>
                              </w:rPr>
                              <w:tab/>
                              <w:t>(</w:t>
                            </w:r>
                            <w:r w:rsidR="00432EF3">
                              <w:rPr>
                                <w:rFonts w:ascii="Arial" w:hAnsi="Arial" w:cs="Arial"/>
                                <w:color w:val="FFFFFF" w:themeColor="background1"/>
                                <w:sz w:val="40"/>
                                <w:szCs w:val="40"/>
                                <w:lang w:val="en-GB"/>
                              </w:rPr>
                              <w:t>A</w:t>
                            </w:r>
                            <w:r w:rsidR="00D81CE1">
                              <w:rPr>
                                <w:rFonts w:ascii="Arial" w:hAnsi="Arial" w:cs="Arial"/>
                                <w:color w:val="FFFFFF" w:themeColor="background1"/>
                                <w:sz w:val="40"/>
                                <w:szCs w:val="40"/>
                                <w:lang w:val="en-GB"/>
                              </w:rPr>
                              <w:t>0200900A</w:t>
                            </w:r>
                            <w:r w:rsidR="00432EF3">
                              <w:rPr>
                                <w:rFonts w:ascii="Arial" w:hAnsi="Arial" w:cs="Arial"/>
                                <w:color w:val="FFFFFF" w:themeColor="background1"/>
                                <w:sz w:val="40"/>
                                <w:szCs w:val="40"/>
                                <w:lang w:val="en-GB"/>
                              </w:rPr>
                              <w:t>)</w:t>
                            </w:r>
                          </w:p>
                          <w:p w14:paraId="46641148" w14:textId="77777777" w:rsidR="00432EF3" w:rsidRPr="00432EF3" w:rsidRDefault="00432EF3" w:rsidP="000F1752">
                            <w:pPr>
                              <w:rPr>
                                <w:rFonts w:ascii="Arial" w:hAnsi="Arial" w:cs="Arial"/>
                                <w:color w:val="FFFFFF" w:themeColor="background1"/>
                                <w:sz w:val="40"/>
                                <w:szCs w:val="40"/>
                                <w:lang w:val="en-GB"/>
                              </w:rPr>
                            </w:pPr>
                            <w:r>
                              <w:rPr>
                                <w:rFonts w:ascii="Arial" w:hAnsi="Arial" w:cs="Arial"/>
                                <w:color w:val="FFFFFF" w:themeColor="background1"/>
                                <w:sz w:val="40"/>
                                <w:szCs w:val="40"/>
                                <w:lang w:val="en-GB"/>
                              </w:rPr>
                              <w:t>Lock Mei Lin</w:t>
                            </w:r>
                            <w:r>
                              <w:rPr>
                                <w:rFonts w:ascii="Arial" w:hAnsi="Arial" w:cs="Arial"/>
                                <w:color w:val="FFFFFF" w:themeColor="background1"/>
                                <w:sz w:val="40"/>
                                <w:szCs w:val="40"/>
                                <w:lang w:val="en-GB"/>
                              </w:rPr>
                              <w:tab/>
                            </w:r>
                            <w:r>
                              <w:rPr>
                                <w:rFonts w:ascii="Arial" w:hAnsi="Arial" w:cs="Arial"/>
                                <w:color w:val="FFFFFF" w:themeColor="background1"/>
                                <w:sz w:val="40"/>
                                <w:szCs w:val="40"/>
                                <w:lang w:val="en-GB"/>
                              </w:rPr>
                              <w:tab/>
                            </w:r>
                            <w:r>
                              <w:rPr>
                                <w:rFonts w:ascii="Arial" w:hAnsi="Arial" w:cs="Arial"/>
                                <w:color w:val="FFFFFF" w:themeColor="background1"/>
                                <w:sz w:val="40"/>
                                <w:szCs w:val="40"/>
                                <w:lang w:val="en-GB"/>
                              </w:rPr>
                              <w:tab/>
                              <w:t>(A</w:t>
                            </w:r>
                            <w:r w:rsidR="0005186E">
                              <w:rPr>
                                <w:rFonts w:ascii="Arial" w:hAnsi="Arial" w:cs="Arial"/>
                                <w:color w:val="FFFFFF" w:themeColor="background1"/>
                                <w:sz w:val="40"/>
                                <w:szCs w:val="40"/>
                                <w:lang w:val="en-GB"/>
                              </w:rPr>
                              <w:t>0204751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05C576C" id="_x0000_t202" coordsize="21600,21600" o:spt="202" path="m,l,21600r21600,l21600,xe">
                <v:stroke joinstyle="miter"/>
                <v:path gradientshapeok="t" o:connecttype="rect"/>
              </v:shapetype>
              <v:shape id="Text Box 2" o:spid="_x0000_s1026" type="#_x0000_t202" style="position:absolute;left:0;text-align:left;margin-left:333.3pt;margin-top:532.15pt;width:384.5pt;height:110.6pt;z-index:251658245;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" filled="f" stroked="f">
                <v:textbox style="mso-fit-shape-to-text:t">
                  <w:txbxContent>
                    <w:p w14:paraId="23D7F710" w14:textId="77777777" w:rsidR="00CE4465" w:rsidRPr="00432EF3" w:rsidRDefault="00CE4465" w:rsidP="000F1752">
                      <w:pPr>
                        <w:rPr>
                          <w:rFonts w:ascii="Arial" w:hAnsi="Arial" w:cs="Arial"/>
                          <w:color w:val="5B9BD5" w:themeColor="accent5"/>
                          <w:sz w:val="52"/>
                          <w:szCs w:val="52"/>
                          <w:lang w:val="en-GB"/>
                        </w:rPr>
                      </w:pPr>
                      <w:r w:rsidRPr="00432EF3">
                        <w:rPr>
                          <w:rFonts w:ascii="Arial" w:hAnsi="Arial" w:cs="Arial"/>
                          <w:color w:val="5B9BD5" w:themeColor="accent5"/>
                          <w:sz w:val="52"/>
                          <w:szCs w:val="52"/>
                          <w:lang w:val="en-GB"/>
                        </w:rPr>
                        <w:t>Group 4</w:t>
                      </w:r>
                    </w:p>
                    <w:p w14:paraId="2F2DE5E6" w14:textId="77777777" w:rsidR="00CE4465" w:rsidRPr="00432EF3" w:rsidRDefault="000F1752" w:rsidP="00432EF3">
                      <w:pPr>
                        <w:spacing w:after="0"/>
                        <w:rPr>
                          <w:rFonts w:ascii="Arial" w:hAnsi="Arial" w:cs="Arial"/>
                          <w:color w:val="FFFFFF" w:themeColor="background1"/>
                          <w:sz w:val="40"/>
                          <w:szCs w:val="40"/>
                          <w:lang w:val="en-GB"/>
                        </w:rPr>
                      </w:pPr>
                      <w:r w:rsidRPr="00432EF3">
                        <w:rPr>
                          <w:rFonts w:ascii="Arial" w:hAnsi="Arial" w:cs="Arial"/>
                          <w:color w:val="FFFFFF" w:themeColor="background1"/>
                          <w:sz w:val="40"/>
                          <w:szCs w:val="40"/>
                          <w:lang w:val="en-GB"/>
                        </w:rPr>
                        <w:t>Goh Kheng Xi, Jevan</w:t>
                      </w:r>
                      <w:r w:rsidRPr="00432EF3">
                        <w:rPr>
                          <w:rFonts w:ascii="Arial" w:hAnsi="Arial" w:cs="Arial"/>
                          <w:color w:val="FFFFFF" w:themeColor="background1"/>
                          <w:sz w:val="40"/>
                          <w:szCs w:val="40"/>
                          <w:lang w:val="en-GB"/>
                        </w:rPr>
                        <w:tab/>
                        <w:t>(A0199806L)</w:t>
                      </w:r>
                    </w:p>
                    <w:p w14:paraId="0ED96E2B" w14:textId="77777777" w:rsidR="000F1752" w:rsidRDefault="000F1752" w:rsidP="00432EF3">
                      <w:pPr>
                        <w:spacing w:after="0"/>
                        <w:rPr>
                          <w:rFonts w:ascii="Arial" w:hAnsi="Arial" w:cs="Arial"/>
                          <w:color w:val="FFFFFF" w:themeColor="background1"/>
                          <w:sz w:val="40"/>
                          <w:szCs w:val="40"/>
                          <w:lang w:val="en-GB"/>
                        </w:rPr>
                      </w:pPr>
                      <w:r w:rsidRPr="00432EF3">
                        <w:rPr>
                          <w:rFonts w:ascii="Arial" w:hAnsi="Arial" w:cs="Arial"/>
                          <w:color w:val="FFFFFF" w:themeColor="background1"/>
                          <w:sz w:val="40"/>
                          <w:szCs w:val="40"/>
                          <w:lang w:val="en-GB"/>
                        </w:rPr>
                        <w:t>Ryan Tang Li Yen</w:t>
                      </w:r>
                      <w:r w:rsidRPr="00432EF3">
                        <w:rPr>
                          <w:rFonts w:ascii="Arial" w:hAnsi="Arial" w:cs="Arial"/>
                          <w:color w:val="FFFFFF" w:themeColor="background1"/>
                          <w:sz w:val="40"/>
                          <w:szCs w:val="40"/>
                          <w:lang w:val="en-GB"/>
                        </w:rPr>
                        <w:tab/>
                      </w:r>
                      <w:r w:rsidRPr="00432EF3">
                        <w:rPr>
                          <w:rFonts w:ascii="Arial" w:hAnsi="Arial" w:cs="Arial"/>
                          <w:color w:val="FFFFFF" w:themeColor="background1"/>
                          <w:sz w:val="40"/>
                          <w:szCs w:val="40"/>
                          <w:lang w:val="en-GB"/>
                        </w:rPr>
                        <w:tab/>
                        <w:t>(</w:t>
                      </w:r>
                      <w:r w:rsidR="00432EF3">
                        <w:rPr>
                          <w:rFonts w:ascii="Arial" w:hAnsi="Arial" w:cs="Arial"/>
                          <w:color w:val="FFFFFF" w:themeColor="background1"/>
                          <w:sz w:val="40"/>
                          <w:szCs w:val="40"/>
                          <w:lang w:val="en-GB"/>
                        </w:rPr>
                        <w:t>A</w:t>
                      </w:r>
                      <w:r w:rsidR="00D81CE1">
                        <w:rPr>
                          <w:rFonts w:ascii="Arial" w:hAnsi="Arial" w:cs="Arial"/>
                          <w:color w:val="FFFFFF" w:themeColor="background1"/>
                          <w:sz w:val="40"/>
                          <w:szCs w:val="40"/>
                          <w:lang w:val="en-GB"/>
                        </w:rPr>
                        <w:t>0200900A</w:t>
                      </w:r>
                      <w:r w:rsidR="00432EF3">
                        <w:rPr>
                          <w:rFonts w:ascii="Arial" w:hAnsi="Arial" w:cs="Arial"/>
                          <w:color w:val="FFFFFF" w:themeColor="background1"/>
                          <w:sz w:val="40"/>
                          <w:szCs w:val="40"/>
                          <w:lang w:val="en-GB"/>
                        </w:rPr>
                        <w:t>)</w:t>
                      </w:r>
                    </w:p>
                    <w:p w14:paraId="46641148" w14:textId="77777777" w:rsidR="00432EF3" w:rsidRPr="00432EF3" w:rsidRDefault="00432EF3" w:rsidP="000F1752">
                      <w:pPr>
                        <w:rPr>
                          <w:rFonts w:ascii="Arial" w:hAnsi="Arial" w:cs="Arial"/>
                          <w:color w:val="FFFFFF" w:themeColor="background1"/>
                          <w:sz w:val="40"/>
                          <w:szCs w:val="40"/>
                          <w:lang w:val="en-GB"/>
                        </w:rPr>
                      </w:pPr>
                      <w:r>
                        <w:rPr>
                          <w:rFonts w:ascii="Arial" w:hAnsi="Arial" w:cs="Arial"/>
                          <w:color w:val="FFFFFF" w:themeColor="background1"/>
                          <w:sz w:val="40"/>
                          <w:szCs w:val="40"/>
                          <w:lang w:val="en-GB"/>
                        </w:rPr>
                        <w:t>Lock Mei Lin</w:t>
                      </w:r>
                      <w:r>
                        <w:rPr>
                          <w:rFonts w:ascii="Arial" w:hAnsi="Arial" w:cs="Arial"/>
                          <w:color w:val="FFFFFF" w:themeColor="background1"/>
                          <w:sz w:val="40"/>
                          <w:szCs w:val="40"/>
                          <w:lang w:val="en-GB"/>
                        </w:rPr>
                        <w:tab/>
                      </w:r>
                      <w:r>
                        <w:rPr>
                          <w:rFonts w:ascii="Arial" w:hAnsi="Arial" w:cs="Arial"/>
                          <w:color w:val="FFFFFF" w:themeColor="background1"/>
                          <w:sz w:val="40"/>
                          <w:szCs w:val="40"/>
                          <w:lang w:val="en-GB"/>
                        </w:rPr>
                        <w:tab/>
                      </w:r>
                      <w:r>
                        <w:rPr>
                          <w:rFonts w:ascii="Arial" w:hAnsi="Arial" w:cs="Arial"/>
                          <w:color w:val="FFFFFF" w:themeColor="background1"/>
                          <w:sz w:val="40"/>
                          <w:szCs w:val="40"/>
                          <w:lang w:val="en-GB"/>
                        </w:rPr>
                        <w:tab/>
                        <w:t>(A</w:t>
                      </w:r>
                      <w:r w:rsidR="0005186E">
                        <w:rPr>
                          <w:rFonts w:ascii="Arial" w:hAnsi="Arial" w:cs="Arial"/>
                          <w:color w:val="FFFFFF" w:themeColor="background1"/>
                          <w:sz w:val="40"/>
                          <w:szCs w:val="40"/>
                          <w:lang w:val="en-GB"/>
                        </w:rPr>
                        <w:t>0204751M)</w:t>
                      </w:r>
                    </w:p>
                  </w:txbxContent>
                </v:textbox>
                <w10:wrap type="square" anchorx="margin"/>
              </v:shape>
            </w:pict>
          </mc:Fallback>
        </mc:AlternateContent>
      </w:r>
      <w:r w:rsidR="00593C0D">
        <w:rPr>
          <w:noProof/>
        </w:rPr>
        <mc:AlternateContent>
          <mc:Choice Requires="wps">
            <w:drawing>
              <wp:anchor distT="45720" distB="45720" distL="114300" distR="114300" simplePos="0" relativeHeight="251658244" behindDoc="0" locked="0" layoutInCell="1" allowOverlap="1" wp14:anchorId="56CF7138" wp14:editId="3EC198C9">
                <wp:simplePos x="0" y="0"/>
                <wp:positionH relativeFrom="margin">
                  <wp:posOffset>857241</wp:posOffset>
                </wp:positionH>
                <wp:positionV relativeFrom="paragraph">
                  <wp:posOffset>2959251</wp:posOffset>
                </wp:positionV>
                <wp:extent cx="5006340" cy="1404620"/>
                <wp:effectExtent l="0" t="0" r="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6340" cy="1404620"/>
                        </a:xfrm>
                        <a:prstGeom prst="rect">
                          <a:avLst/>
                        </a:prstGeom>
                        <a:noFill/>
                        <a:ln w="9525">
                          <a:noFill/>
                          <a:miter lim="800000"/>
                          <a:headEnd/>
                          <a:tailEnd/>
                        </a:ln>
                      </wps:spPr>
                      <wps:txbx>
                        <w:txbxContent>
                          <w:p w14:paraId="2E9A1CBB" w14:textId="5D1AEB07" w:rsidR="00CE4465" w:rsidRPr="00CE4465" w:rsidRDefault="00AD0017" w:rsidP="00CE4465">
                            <w:pPr>
                              <w:rPr>
                                <w:rFonts w:ascii="Arial" w:hAnsi="Arial" w:cs="Arial"/>
                                <w:color w:val="FFFFFF" w:themeColor="background1"/>
                                <w:sz w:val="52"/>
                                <w:szCs w:val="52"/>
                                <w:lang w:val="en-GB"/>
                              </w:rPr>
                            </w:pPr>
                            <w:r>
                              <w:rPr>
                                <w:rFonts w:ascii="Arial" w:hAnsi="Arial" w:cs="Arial"/>
                                <w:color w:val="FFFFFF" w:themeColor="background1"/>
                                <w:sz w:val="52"/>
                                <w:szCs w:val="52"/>
                                <w:lang w:val="en-GB"/>
                              </w:rPr>
                              <w:t>Final Repor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CF7138" id="_x0000_s1027" type="#_x0000_t202" style="position:absolute;left:0;text-align:left;margin-left:67.5pt;margin-top:233pt;width:394.2pt;height:110.6pt;z-index:25165824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" filled="f" stroked="f">
                <v:textbox style="mso-fit-shape-to-text:t">
                  <w:txbxContent>
                    <w:p w14:paraId="2E9A1CBB" w14:textId="5D1AEB07" w:rsidR="00CE4465" w:rsidRPr="00CE4465" w:rsidRDefault="00AD0017" w:rsidP="00CE4465">
                      <w:pPr>
                        <w:rPr>
                          <w:rFonts w:ascii="Arial" w:hAnsi="Arial" w:cs="Arial"/>
                          <w:color w:val="FFFFFF" w:themeColor="background1"/>
                          <w:sz w:val="52"/>
                          <w:szCs w:val="52"/>
                          <w:lang w:val="en-GB"/>
                        </w:rPr>
                      </w:pPr>
                      <w:r>
                        <w:rPr>
                          <w:rFonts w:ascii="Arial" w:hAnsi="Arial" w:cs="Arial"/>
                          <w:color w:val="FFFFFF" w:themeColor="background1"/>
                          <w:sz w:val="52"/>
                          <w:szCs w:val="52"/>
                          <w:lang w:val="en-GB"/>
                        </w:rPr>
                        <w:t>Final Report</w:t>
                      </w:r>
                    </w:p>
                  </w:txbxContent>
                </v:textbox>
                <w10:wrap type="square" anchorx="margin"/>
              </v:shape>
            </w:pict>
          </mc:Fallback>
        </mc:AlternateContent>
      </w:r>
      <w:r w:rsidR="00593C0D">
        <w:rPr>
          <w:noProof/>
        </w:rPr>
        <mc:AlternateContent>
          <mc:Choice Requires="wps">
            <w:drawing>
              <wp:anchor distT="45720" distB="45720" distL="114300" distR="114300" simplePos="0" relativeHeight="251658243" behindDoc="0" locked="0" layoutInCell="1" allowOverlap="1" wp14:anchorId="5185024F" wp14:editId="240F3AC0">
                <wp:simplePos x="0" y="0"/>
                <wp:positionH relativeFrom="margin">
                  <wp:align>right</wp:align>
                </wp:positionH>
                <wp:positionV relativeFrom="paragraph">
                  <wp:posOffset>2286151</wp:posOffset>
                </wp:positionV>
                <wp:extent cx="500634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6340" cy="1404620"/>
                        </a:xfrm>
                        <a:prstGeom prst="rect">
                          <a:avLst/>
                        </a:prstGeom>
                        <a:noFill/>
                        <a:ln w="9525">
                          <a:noFill/>
                          <a:miter lim="800000"/>
                          <a:headEnd/>
                          <a:tailEnd/>
                        </a:ln>
                      </wps:spPr>
                      <wps:txbx>
                        <w:txbxContent>
                          <w:p w14:paraId="4FD23CAA" w14:textId="66275E4D" w:rsidR="000705BD" w:rsidRPr="00CE4465" w:rsidRDefault="00CE4465" w:rsidP="00CE4465">
                            <w:pPr>
                              <w:jc w:val="center"/>
                              <w:rPr>
                                <w:rFonts w:ascii="Arial" w:hAnsi="Arial" w:cs="Arial"/>
                                <w:color w:val="FFFFFF" w:themeColor="background1"/>
                                <w:sz w:val="72"/>
                                <w:szCs w:val="72"/>
                              </w:rPr>
                            </w:pPr>
                            <w:r w:rsidRPr="00CE4465">
                              <w:rPr>
                                <w:rFonts w:ascii="Arial" w:hAnsi="Arial" w:cs="Arial"/>
                                <w:b/>
                                <w:bCs/>
                                <w:color w:val="FFFFFF" w:themeColor="background1"/>
                                <w:sz w:val="96"/>
                                <w:szCs w:val="96"/>
                              </w:rPr>
                              <w:t>C</w:t>
                            </w:r>
                            <w:r w:rsidRPr="00CE4465">
                              <w:rPr>
                                <w:rFonts w:ascii="Arial" w:hAnsi="Arial" w:cs="Arial"/>
                                <w:color w:val="FFFFFF" w:themeColor="background1"/>
                                <w:sz w:val="72"/>
                                <w:szCs w:val="72"/>
                              </w:rPr>
                              <w:t xml:space="preserve">LUSTER </w:t>
                            </w:r>
                            <w:r w:rsidRPr="00CE4465">
                              <w:rPr>
                                <w:rFonts w:ascii="Arial" w:hAnsi="Arial" w:cs="Arial"/>
                                <w:color w:val="FFFFFF" w:themeColor="background1"/>
                                <w:sz w:val="96"/>
                                <w:szCs w:val="96"/>
                              </w:rPr>
                              <w:t>T</w:t>
                            </w:r>
                            <w:r w:rsidRPr="00CE4465">
                              <w:rPr>
                                <w:rFonts w:ascii="Arial" w:hAnsi="Arial" w:cs="Arial"/>
                                <w:color w:val="FFFFFF" w:themeColor="background1"/>
                                <w:sz w:val="72"/>
                                <w:szCs w:val="72"/>
                              </w:rPr>
                              <w:t>RACK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85024F" id="_x0000_s1028" type="#_x0000_t202" style="position:absolute;left:0;text-align:left;margin-left:343pt;margin-top:180pt;width:394.2pt;height:110.6pt;z-index:251658243;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" filled="f" stroked="f">
                <v:textbox style="mso-fit-shape-to-text:t">
                  <w:txbxContent>
                    <w:p w14:paraId="4FD23CAA" w14:textId="66275E4D" w:rsidR="000705BD" w:rsidRPr="00CE4465" w:rsidRDefault="00CE4465" w:rsidP="00CE4465">
                      <w:pPr>
                        <w:jc w:val="center"/>
                        <w:rPr>
                          <w:rFonts w:ascii="Arial" w:hAnsi="Arial" w:cs="Arial"/>
                          <w:color w:val="FFFFFF" w:themeColor="background1"/>
                          <w:sz w:val="72"/>
                          <w:szCs w:val="72"/>
                        </w:rPr>
                      </w:pPr>
                      <w:r w:rsidRPr="00CE4465">
                        <w:rPr>
                          <w:rFonts w:ascii="Arial" w:hAnsi="Arial" w:cs="Arial"/>
                          <w:b/>
                          <w:bCs/>
                          <w:color w:val="FFFFFF" w:themeColor="background1"/>
                          <w:sz w:val="96"/>
                          <w:szCs w:val="96"/>
                        </w:rPr>
                        <w:t>C</w:t>
                      </w:r>
                      <w:r w:rsidRPr="00CE4465">
                        <w:rPr>
                          <w:rFonts w:ascii="Arial" w:hAnsi="Arial" w:cs="Arial"/>
                          <w:color w:val="FFFFFF" w:themeColor="background1"/>
                          <w:sz w:val="72"/>
                          <w:szCs w:val="72"/>
                        </w:rPr>
                        <w:t xml:space="preserve">LUSTER </w:t>
                      </w:r>
                      <w:r w:rsidRPr="00CE4465">
                        <w:rPr>
                          <w:rFonts w:ascii="Arial" w:hAnsi="Arial" w:cs="Arial"/>
                          <w:color w:val="FFFFFF" w:themeColor="background1"/>
                          <w:sz w:val="96"/>
                          <w:szCs w:val="96"/>
                        </w:rPr>
                        <w:t>T</w:t>
                      </w:r>
                      <w:r w:rsidRPr="00CE4465">
                        <w:rPr>
                          <w:rFonts w:ascii="Arial" w:hAnsi="Arial" w:cs="Arial"/>
                          <w:color w:val="FFFFFF" w:themeColor="background1"/>
                          <w:sz w:val="72"/>
                          <w:szCs w:val="72"/>
                        </w:rPr>
                        <w:t>RACKER</w:t>
                      </w:r>
                    </w:p>
                  </w:txbxContent>
                </v:textbox>
                <w10:wrap type="square" anchorx="margin"/>
              </v:shape>
            </w:pict>
          </mc:Fallback>
        </mc:AlternateContent>
      </w:r>
      <w:r w:rsidR="00954AB2">
        <w:rPr>
          <w:noProof/>
          <w:color w:val="FFFFFF" w:themeColor="background1"/>
        </w:rPr>
        <mc:AlternateContent>
          <mc:Choice Requires="wps">
            <w:drawing>
              <wp:anchor distT="0" distB="0" distL="114300" distR="114300" simplePos="0" relativeHeight="251658240" behindDoc="1" locked="0" layoutInCell="1" allowOverlap="1" wp14:anchorId="25B4AEB9" wp14:editId="774DA885">
                <wp:simplePos x="0" y="0"/>
                <wp:positionH relativeFrom="page">
                  <wp:align>right</wp:align>
                </wp:positionH>
                <wp:positionV relativeFrom="margin">
                  <wp:posOffset>-1133475</wp:posOffset>
                </wp:positionV>
                <wp:extent cx="9334500" cy="11217275"/>
                <wp:effectExtent l="0" t="0" r="19050" b="22225"/>
                <wp:wrapNone/>
                <wp:docPr id="3" name="Rectangle 3"/>
                <wp:cNvGraphicFramePr/>
                <a:graphic xmlns:a="http://schemas.openxmlformats.org/drawingml/2006/main">
                  <a:graphicData uri="http://schemas.microsoft.com/office/word/2010/wordprocessingShape">
                    <wps:wsp>
                      <wps:cNvSpPr/>
                      <wps:spPr>
                        <a:xfrm>
                          <a:off x="0" y="0"/>
                          <a:ext cx="9334500" cy="1121727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41313B23" w14:textId="2DCB7EC8" w:rsidR="005251F1" w:rsidRDefault="00954AB2" w:rsidP="005251F1">
                            <w:pPr>
                              <w:jc w:val="center"/>
                            </w:pPr>
                            <w:r>
                              <w:softHyphen/>
                            </w: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B4AEB9" id="Rectangle 3" o:spid="_x0000_s1029" style="position:absolute;left:0;text-align:left;margin-left:683.8pt;margin-top:-89.25pt;width:735pt;height:883.25pt;z-index:-251658240;visibility:visible;mso-wrap-style:square;mso-width-percent:0;mso-height-percent:0;mso-wrap-distance-left:9pt;mso-wrap-distance-top:0;mso-wrap-distance-right:9pt;mso-wrap-distance-bottom:0;mso-position-horizontal:right;mso-position-horizontal-relative:page;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" fillcolor="black [3200]" strokecolor="black [1600]" strokeweight="1pt">
                <v:textbox>
                  <w:txbxContent>
                    <w:p w14:paraId="41313B23" w14:textId="2DCB7EC8" w:rsidR="005251F1" w:rsidRDefault="00954AB2" w:rsidP="005251F1">
                      <w:pPr>
                        <w:jc w:val="center"/>
                      </w:pPr>
                      <w:r>
                        <w:softHyphen/>
                      </w:r>
                      <w:r>
                        <w:softHyphen/>
                      </w:r>
                    </w:p>
                  </w:txbxContent>
                </v:textbox>
                <w10:wrap anchorx="page" anchory="margin"/>
              </v:rect>
            </w:pict>
          </mc:Fallback>
        </mc:AlternateContent>
      </w:r>
      <w:r w:rsidR="00F077ED">
        <w:softHyphen/>
      </w:r>
      <w:r w:rsidR="00F077ED">
        <w:softHyphen/>
      </w:r>
      <w:r w:rsidR="001D65E2">
        <w:softHyphen/>
      </w:r>
      <w:r w:rsidR="001D65E2">
        <w:softHyphen/>
      </w:r>
      <w:sdt>
        <w:sdtPr>
          <w:id w:val="-6756814"/>
          <w:docPartObj>
            <w:docPartGallery w:val="Cover Pages"/>
            <w:docPartUnique/>
          </w:docPartObj>
        </w:sdtPr>
        <w:sdtEndPr/>
        <w:sdtContent>
          <w:r w:rsidR="00F8451E">
            <w:rPr>
              <w:noProof/>
              <w:color w:val="FFFFFF" w:themeColor="background1"/>
            </w:rPr>
            <mc:AlternateContent>
              <mc:Choice Requires="wps">
                <w:drawing>
                  <wp:anchor distT="0" distB="0" distL="114300" distR="114300" simplePos="0" relativeHeight="251658241" behindDoc="0" locked="0" layoutInCell="1" allowOverlap="1" wp14:anchorId="7C8AC50B" wp14:editId="7946EF2C">
                    <wp:simplePos x="0" y="0"/>
                    <wp:positionH relativeFrom="leftMargin">
                      <wp:posOffset>599608</wp:posOffset>
                    </wp:positionH>
                    <wp:positionV relativeFrom="paragraph">
                      <wp:posOffset>-329784</wp:posOffset>
                    </wp:positionV>
                    <wp:extent cx="209862" cy="9503764"/>
                    <wp:effectExtent l="0" t="0" r="19050" b="21590"/>
                    <wp:wrapNone/>
                    <wp:docPr id="9" name="Rectangle 9"/>
                    <wp:cNvGraphicFramePr/>
                    <a:graphic xmlns:a="http://schemas.openxmlformats.org/drawingml/2006/main">
                      <a:graphicData uri="http://schemas.microsoft.com/office/word/2010/wordprocessingShape">
                        <wps:wsp>
                          <wps:cNvSpPr/>
                          <wps:spPr>
                            <a:xfrm>
                              <a:off x="0" y="0"/>
                              <a:ext cx="209862" cy="9503764"/>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9B68BD5" w14:textId="77777777" w:rsidR="00F8451E" w:rsidRDefault="00F8451E" w:rsidP="00F845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C8AC50B" id="Rectangle 9" o:spid="_x0000_s1030" style="position:absolute;left:0;text-align:left;margin-left:47.2pt;margin-top:-25.95pt;width:16.5pt;height:748.35pt;z-index:251658241;visibility:visible;mso-wrap-style:square;mso-width-percent:0;mso-wrap-distance-left:9pt;mso-wrap-distance-top:0;mso-wrap-distance-right:9pt;mso-wrap-distance-bottom:0;mso-position-horizontal:absolute;mso-position-horizontal-relative:left-margin-area;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" fillcolor="#a5a5a5 [3206]" strokecolor="#525252 [1606]" strokeweight="1pt">
                    <v:textbox>
                      <w:txbxContent>
                        <w:p w14:paraId="19B68BD5" w14:textId="77777777" w:rsidR="00F8451E" w:rsidRDefault="00F8451E" w:rsidP="00F8451E">
                          <w:pPr>
                            <w:jc w:val="center"/>
                          </w:pPr>
                        </w:p>
                      </w:txbxContent>
                    </v:textbox>
                    <w10:wrap anchorx="margin"/>
                  </v:rect>
                </w:pict>
              </mc:Fallback>
            </mc:AlternateContent>
          </w:r>
          <w:r w:rsidR="007D0E2E">
            <w:rPr>
              <w:noProof/>
            </w:rPr>
            <w:softHyphen/>
          </w:r>
          <w:r w:rsidR="007D0E2E">
            <w:rPr>
              <w:noProof/>
            </w:rPr>
            <w:softHyphen/>
          </w:r>
          <w:r w:rsidR="00F8451E">
            <w:rPr>
              <w:noProof/>
            </w:rPr>
            <w:softHyphen/>
          </w:r>
          <w:r w:rsidR="00F8451E">
            <w:rPr>
              <w:noProof/>
            </w:rPr>
            <w:softHyphen/>
          </w:r>
          <w:r w:rsidR="00954AB2">
            <w:rPr>
              <w:noProof/>
            </w:rPr>
            <w:softHyphen/>
          </w:r>
          <w:r w:rsidR="00954AB2">
            <w:rPr>
              <w:noProof/>
            </w:rPr>
            <w:softHyphen/>
          </w:r>
          <w:r w:rsidR="00954AB2">
            <w:rPr>
              <w:noProof/>
            </w:rPr>
            <w:softHyphen/>
          </w:r>
          <w:r w:rsidR="00954AB2">
            <w:rPr>
              <w:noProof/>
            </w:rPr>
            <w:softHyphen/>
          </w:r>
          <w:r w:rsidR="00954AB2">
            <w:rPr>
              <w:noProof/>
            </w:rPr>
            <w:softHyphen/>
          </w:r>
          <w:r w:rsidR="00954AB2">
            <w:rPr>
              <w:noProof/>
            </w:rPr>
            <w:softHyphen/>
          </w:r>
          <w:r w:rsidR="00954AB2">
            <w:rPr>
              <w:noProof/>
            </w:rPr>
            <w:softHyphen/>
          </w:r>
          <w:r w:rsidR="00B633EE">
            <w:br w:type="page"/>
          </w:r>
          <w:r w:rsidR="003B1CBF">
            <w:lastRenderedPageBreak/>
            <w:softHyphen/>
          </w:r>
        </w:sdtContent>
      </w:sdt>
    </w:p>
    <w:sdt>
      <w:sdtPr>
        <w:rPr>
          <w:rFonts w:asciiTheme="minorHAnsi" w:eastAsiaTheme="minorHAnsi" w:hAnsiTheme="minorHAnsi" w:cstheme="minorBidi"/>
          <w:color w:val="auto"/>
          <w:sz w:val="22"/>
          <w:szCs w:val="22"/>
          <w:lang w:val="en-SG"/>
        </w:rPr>
        <w:id w:val="1527049918"/>
        <w:docPartObj>
          <w:docPartGallery w:val="Table of Contents"/>
          <w:docPartUnique/>
        </w:docPartObj>
      </w:sdtPr>
      <w:sdtEndPr>
        <w:rPr>
          <w:b/>
          <w:bCs/>
          <w:noProof/>
        </w:rPr>
      </w:sdtEndPr>
      <w:sdtContent>
        <w:p w14:paraId="0648E507" w14:textId="387CF9A6" w:rsidR="00860602" w:rsidRDefault="00860602" w:rsidP="007C28B3">
          <w:pPr>
            <w:pStyle w:val="TOCHeading"/>
            <w:jc w:val="both"/>
          </w:pPr>
          <w:r>
            <w:t>Contents</w:t>
          </w:r>
        </w:p>
        <w:p w14:paraId="03C6F5F4" w14:textId="464FAF03" w:rsidR="00B038CE" w:rsidRDefault="00860602">
          <w:pPr>
            <w:pStyle w:val="TOC1"/>
            <w:tabs>
              <w:tab w:val="right" w:leader="dot" w:pos="9016"/>
            </w:tabs>
            <w:rPr>
              <w:rFonts w:eastAsiaTheme="minorEastAsia"/>
              <w:noProof/>
              <w:lang w:eastAsia="en-SG"/>
            </w:rPr>
          </w:pPr>
          <w:r>
            <w:fldChar w:fldCharType="begin"/>
          </w:r>
          <w:r>
            <w:instrText xml:space="preserve"> TOC \o "1-3" \h \z \u </w:instrText>
          </w:r>
          <w:r>
            <w:fldChar w:fldCharType="separate"/>
          </w:r>
          <w:hyperlink w:anchor="_Toc87908554" w:history="1">
            <w:r w:rsidR="00B038CE" w:rsidRPr="00231445">
              <w:rPr>
                <w:rStyle w:val="Hyperlink"/>
                <w:noProof/>
              </w:rPr>
              <w:t>Acknowledgements</w:t>
            </w:r>
            <w:r w:rsidR="00B038CE">
              <w:rPr>
                <w:noProof/>
                <w:webHidden/>
              </w:rPr>
              <w:tab/>
            </w:r>
            <w:r w:rsidR="00B038CE">
              <w:rPr>
                <w:noProof/>
                <w:webHidden/>
              </w:rPr>
              <w:fldChar w:fldCharType="begin"/>
            </w:r>
            <w:r w:rsidR="00B038CE">
              <w:rPr>
                <w:noProof/>
                <w:webHidden/>
              </w:rPr>
              <w:instrText xml:space="preserve"> PAGEREF _Toc87908554 \h </w:instrText>
            </w:r>
            <w:r w:rsidR="00B038CE">
              <w:rPr>
                <w:noProof/>
                <w:webHidden/>
              </w:rPr>
            </w:r>
            <w:r w:rsidR="00B038CE">
              <w:rPr>
                <w:noProof/>
                <w:webHidden/>
              </w:rPr>
              <w:fldChar w:fldCharType="separate"/>
            </w:r>
            <w:r w:rsidR="00B038CE">
              <w:rPr>
                <w:noProof/>
                <w:webHidden/>
              </w:rPr>
              <w:t>2</w:t>
            </w:r>
            <w:r w:rsidR="00B038CE">
              <w:rPr>
                <w:noProof/>
                <w:webHidden/>
              </w:rPr>
              <w:fldChar w:fldCharType="end"/>
            </w:r>
          </w:hyperlink>
        </w:p>
        <w:p w14:paraId="02D646D8" w14:textId="3106FBD2" w:rsidR="00B038CE" w:rsidRDefault="00071BFA">
          <w:pPr>
            <w:pStyle w:val="TOC1"/>
            <w:tabs>
              <w:tab w:val="right" w:leader="dot" w:pos="9016"/>
            </w:tabs>
            <w:rPr>
              <w:rFonts w:eastAsiaTheme="minorEastAsia"/>
              <w:noProof/>
              <w:lang w:eastAsia="en-SG"/>
            </w:rPr>
          </w:pPr>
          <w:hyperlink w:anchor="_Toc87908555" w:history="1">
            <w:r w:rsidR="00B038CE" w:rsidRPr="00231445">
              <w:rPr>
                <w:rStyle w:val="Hyperlink"/>
                <w:noProof/>
              </w:rPr>
              <w:t>1. Abstract</w:t>
            </w:r>
            <w:r w:rsidR="00B038CE">
              <w:rPr>
                <w:noProof/>
                <w:webHidden/>
              </w:rPr>
              <w:tab/>
            </w:r>
            <w:r w:rsidR="00B038CE">
              <w:rPr>
                <w:noProof/>
                <w:webHidden/>
              </w:rPr>
              <w:fldChar w:fldCharType="begin"/>
            </w:r>
            <w:r w:rsidR="00B038CE">
              <w:rPr>
                <w:noProof/>
                <w:webHidden/>
              </w:rPr>
              <w:instrText xml:space="preserve"> PAGEREF _Toc87908555 \h </w:instrText>
            </w:r>
            <w:r w:rsidR="00B038CE">
              <w:rPr>
                <w:noProof/>
                <w:webHidden/>
              </w:rPr>
            </w:r>
            <w:r w:rsidR="00B038CE">
              <w:rPr>
                <w:noProof/>
                <w:webHidden/>
              </w:rPr>
              <w:fldChar w:fldCharType="separate"/>
            </w:r>
            <w:r w:rsidR="00B038CE">
              <w:rPr>
                <w:noProof/>
                <w:webHidden/>
              </w:rPr>
              <w:t>2</w:t>
            </w:r>
            <w:r w:rsidR="00B038CE">
              <w:rPr>
                <w:noProof/>
                <w:webHidden/>
              </w:rPr>
              <w:fldChar w:fldCharType="end"/>
            </w:r>
          </w:hyperlink>
        </w:p>
        <w:p w14:paraId="71687E98" w14:textId="5BB7837E" w:rsidR="00B038CE" w:rsidRDefault="00071BFA">
          <w:pPr>
            <w:pStyle w:val="TOC2"/>
            <w:tabs>
              <w:tab w:val="right" w:leader="dot" w:pos="9016"/>
            </w:tabs>
            <w:rPr>
              <w:rFonts w:eastAsiaTheme="minorEastAsia"/>
              <w:noProof/>
              <w:lang w:eastAsia="en-SG"/>
            </w:rPr>
          </w:pPr>
          <w:hyperlink w:anchor="_Toc87908556" w:history="1">
            <w:r w:rsidR="00B038CE" w:rsidRPr="00231445">
              <w:rPr>
                <w:rStyle w:val="Hyperlink"/>
                <w:noProof/>
              </w:rPr>
              <w:t>1.1 Key Components and Set-up</w:t>
            </w:r>
            <w:r w:rsidR="00B038CE">
              <w:rPr>
                <w:noProof/>
                <w:webHidden/>
              </w:rPr>
              <w:tab/>
            </w:r>
            <w:r w:rsidR="00B038CE">
              <w:rPr>
                <w:noProof/>
                <w:webHidden/>
              </w:rPr>
              <w:fldChar w:fldCharType="begin"/>
            </w:r>
            <w:r w:rsidR="00B038CE">
              <w:rPr>
                <w:noProof/>
                <w:webHidden/>
              </w:rPr>
              <w:instrText xml:space="preserve"> PAGEREF _Toc87908556 \h </w:instrText>
            </w:r>
            <w:r w:rsidR="00B038CE">
              <w:rPr>
                <w:noProof/>
                <w:webHidden/>
              </w:rPr>
            </w:r>
            <w:r w:rsidR="00B038CE">
              <w:rPr>
                <w:noProof/>
                <w:webHidden/>
              </w:rPr>
              <w:fldChar w:fldCharType="separate"/>
            </w:r>
            <w:r w:rsidR="00B038CE">
              <w:rPr>
                <w:noProof/>
                <w:webHidden/>
              </w:rPr>
              <w:t>2</w:t>
            </w:r>
            <w:r w:rsidR="00B038CE">
              <w:rPr>
                <w:noProof/>
                <w:webHidden/>
              </w:rPr>
              <w:fldChar w:fldCharType="end"/>
            </w:r>
          </w:hyperlink>
        </w:p>
        <w:p w14:paraId="50CD7AEA" w14:textId="57A8425B" w:rsidR="00B038CE" w:rsidRDefault="00071BFA">
          <w:pPr>
            <w:pStyle w:val="TOC2"/>
            <w:tabs>
              <w:tab w:val="right" w:leader="dot" w:pos="9016"/>
            </w:tabs>
            <w:rPr>
              <w:rFonts w:eastAsiaTheme="minorEastAsia"/>
              <w:noProof/>
              <w:lang w:eastAsia="en-SG"/>
            </w:rPr>
          </w:pPr>
          <w:hyperlink w:anchor="_Toc87908557" w:history="1">
            <w:r w:rsidR="00B038CE" w:rsidRPr="00231445">
              <w:rPr>
                <w:rStyle w:val="Hyperlink"/>
                <w:noProof/>
              </w:rPr>
              <w:t>1.2 General Specifications</w:t>
            </w:r>
            <w:r w:rsidR="00B038CE">
              <w:rPr>
                <w:noProof/>
                <w:webHidden/>
              </w:rPr>
              <w:tab/>
            </w:r>
            <w:r w:rsidR="00B038CE">
              <w:rPr>
                <w:noProof/>
                <w:webHidden/>
              </w:rPr>
              <w:fldChar w:fldCharType="begin"/>
            </w:r>
            <w:r w:rsidR="00B038CE">
              <w:rPr>
                <w:noProof/>
                <w:webHidden/>
              </w:rPr>
              <w:instrText xml:space="preserve"> PAGEREF _Toc87908557 \h </w:instrText>
            </w:r>
            <w:r w:rsidR="00B038CE">
              <w:rPr>
                <w:noProof/>
                <w:webHidden/>
              </w:rPr>
            </w:r>
            <w:r w:rsidR="00B038CE">
              <w:rPr>
                <w:noProof/>
                <w:webHidden/>
              </w:rPr>
              <w:fldChar w:fldCharType="separate"/>
            </w:r>
            <w:r w:rsidR="00B038CE">
              <w:rPr>
                <w:noProof/>
                <w:webHidden/>
              </w:rPr>
              <w:t>3</w:t>
            </w:r>
            <w:r w:rsidR="00B038CE">
              <w:rPr>
                <w:noProof/>
                <w:webHidden/>
              </w:rPr>
              <w:fldChar w:fldCharType="end"/>
            </w:r>
          </w:hyperlink>
        </w:p>
        <w:p w14:paraId="75F150ED" w14:textId="32D22100" w:rsidR="00B038CE" w:rsidRDefault="00071BFA">
          <w:pPr>
            <w:pStyle w:val="TOC2"/>
            <w:tabs>
              <w:tab w:val="right" w:leader="dot" w:pos="9016"/>
            </w:tabs>
            <w:rPr>
              <w:rFonts w:eastAsiaTheme="minorEastAsia"/>
              <w:noProof/>
              <w:lang w:eastAsia="en-SG"/>
            </w:rPr>
          </w:pPr>
          <w:hyperlink w:anchor="_Toc87908558" w:history="1">
            <w:r w:rsidR="00B038CE" w:rsidRPr="00231445">
              <w:rPr>
                <w:rStyle w:val="Hyperlink"/>
                <w:noProof/>
              </w:rPr>
              <w:t>1.3 System Overview</w:t>
            </w:r>
            <w:r w:rsidR="00B038CE">
              <w:rPr>
                <w:noProof/>
                <w:webHidden/>
              </w:rPr>
              <w:tab/>
            </w:r>
            <w:r w:rsidR="00B038CE">
              <w:rPr>
                <w:noProof/>
                <w:webHidden/>
              </w:rPr>
              <w:fldChar w:fldCharType="begin"/>
            </w:r>
            <w:r w:rsidR="00B038CE">
              <w:rPr>
                <w:noProof/>
                <w:webHidden/>
              </w:rPr>
              <w:instrText xml:space="preserve"> PAGEREF _Toc87908558 \h </w:instrText>
            </w:r>
            <w:r w:rsidR="00B038CE">
              <w:rPr>
                <w:noProof/>
                <w:webHidden/>
              </w:rPr>
            </w:r>
            <w:r w:rsidR="00B038CE">
              <w:rPr>
                <w:noProof/>
                <w:webHidden/>
              </w:rPr>
              <w:fldChar w:fldCharType="separate"/>
            </w:r>
            <w:r w:rsidR="00B038CE">
              <w:rPr>
                <w:noProof/>
                <w:webHidden/>
              </w:rPr>
              <w:t>3</w:t>
            </w:r>
            <w:r w:rsidR="00B038CE">
              <w:rPr>
                <w:noProof/>
                <w:webHidden/>
              </w:rPr>
              <w:fldChar w:fldCharType="end"/>
            </w:r>
          </w:hyperlink>
        </w:p>
        <w:p w14:paraId="45BA7FD8" w14:textId="49974CF9" w:rsidR="00B038CE" w:rsidRDefault="00071BFA">
          <w:pPr>
            <w:pStyle w:val="TOC2"/>
            <w:tabs>
              <w:tab w:val="right" w:leader="dot" w:pos="9016"/>
            </w:tabs>
            <w:rPr>
              <w:rFonts w:eastAsiaTheme="minorEastAsia"/>
              <w:noProof/>
              <w:lang w:eastAsia="en-SG"/>
            </w:rPr>
          </w:pPr>
          <w:hyperlink w:anchor="_Toc87908559" w:history="1">
            <w:r w:rsidR="00B038CE" w:rsidRPr="00231445">
              <w:rPr>
                <w:rStyle w:val="Hyperlink"/>
                <w:noProof/>
              </w:rPr>
              <w:t>1.4 Bill of Materials</w:t>
            </w:r>
            <w:r w:rsidR="00B038CE">
              <w:rPr>
                <w:noProof/>
                <w:webHidden/>
              </w:rPr>
              <w:tab/>
            </w:r>
            <w:r w:rsidR="00B038CE">
              <w:rPr>
                <w:noProof/>
                <w:webHidden/>
              </w:rPr>
              <w:fldChar w:fldCharType="begin"/>
            </w:r>
            <w:r w:rsidR="00B038CE">
              <w:rPr>
                <w:noProof/>
                <w:webHidden/>
              </w:rPr>
              <w:instrText xml:space="preserve"> PAGEREF _Toc87908559 \h </w:instrText>
            </w:r>
            <w:r w:rsidR="00B038CE">
              <w:rPr>
                <w:noProof/>
                <w:webHidden/>
              </w:rPr>
            </w:r>
            <w:r w:rsidR="00B038CE">
              <w:rPr>
                <w:noProof/>
                <w:webHidden/>
              </w:rPr>
              <w:fldChar w:fldCharType="separate"/>
            </w:r>
            <w:r w:rsidR="00B038CE">
              <w:rPr>
                <w:noProof/>
                <w:webHidden/>
              </w:rPr>
              <w:t>4</w:t>
            </w:r>
            <w:r w:rsidR="00B038CE">
              <w:rPr>
                <w:noProof/>
                <w:webHidden/>
              </w:rPr>
              <w:fldChar w:fldCharType="end"/>
            </w:r>
          </w:hyperlink>
        </w:p>
        <w:p w14:paraId="1EC7631A" w14:textId="4318D732" w:rsidR="00B038CE" w:rsidRDefault="00071BFA">
          <w:pPr>
            <w:pStyle w:val="TOC2"/>
            <w:tabs>
              <w:tab w:val="right" w:leader="dot" w:pos="9016"/>
            </w:tabs>
            <w:rPr>
              <w:rFonts w:eastAsiaTheme="minorEastAsia"/>
              <w:noProof/>
              <w:lang w:eastAsia="en-SG"/>
            </w:rPr>
          </w:pPr>
          <w:hyperlink w:anchor="_Toc87908560" w:history="1">
            <w:r w:rsidR="00B038CE" w:rsidRPr="00231445">
              <w:rPr>
                <w:rStyle w:val="Hyperlink"/>
                <w:noProof/>
              </w:rPr>
              <w:t>1.5 Project Timeline</w:t>
            </w:r>
            <w:r w:rsidR="00B038CE">
              <w:rPr>
                <w:noProof/>
                <w:webHidden/>
              </w:rPr>
              <w:tab/>
            </w:r>
            <w:r w:rsidR="00B038CE">
              <w:rPr>
                <w:noProof/>
                <w:webHidden/>
              </w:rPr>
              <w:fldChar w:fldCharType="begin"/>
            </w:r>
            <w:r w:rsidR="00B038CE">
              <w:rPr>
                <w:noProof/>
                <w:webHidden/>
              </w:rPr>
              <w:instrText xml:space="preserve"> PAGEREF _Toc87908560 \h </w:instrText>
            </w:r>
            <w:r w:rsidR="00B038CE">
              <w:rPr>
                <w:noProof/>
                <w:webHidden/>
              </w:rPr>
            </w:r>
            <w:r w:rsidR="00B038CE">
              <w:rPr>
                <w:noProof/>
                <w:webHidden/>
              </w:rPr>
              <w:fldChar w:fldCharType="separate"/>
            </w:r>
            <w:r w:rsidR="00B038CE">
              <w:rPr>
                <w:noProof/>
                <w:webHidden/>
              </w:rPr>
              <w:t>5</w:t>
            </w:r>
            <w:r w:rsidR="00B038CE">
              <w:rPr>
                <w:noProof/>
                <w:webHidden/>
              </w:rPr>
              <w:fldChar w:fldCharType="end"/>
            </w:r>
          </w:hyperlink>
        </w:p>
        <w:p w14:paraId="6231A9EB" w14:textId="221E378F" w:rsidR="00B038CE" w:rsidRDefault="00071BFA">
          <w:pPr>
            <w:pStyle w:val="TOC2"/>
            <w:tabs>
              <w:tab w:val="right" w:leader="dot" w:pos="9016"/>
            </w:tabs>
            <w:rPr>
              <w:rFonts w:eastAsiaTheme="minorEastAsia"/>
              <w:noProof/>
              <w:lang w:eastAsia="en-SG"/>
            </w:rPr>
          </w:pPr>
          <w:hyperlink w:anchor="_Toc87908561" w:history="1">
            <w:r w:rsidR="00B038CE" w:rsidRPr="00231445">
              <w:rPr>
                <w:rStyle w:val="Hyperlink"/>
                <w:noProof/>
              </w:rPr>
              <w:t>1.6 Contributions</w:t>
            </w:r>
            <w:r w:rsidR="00B038CE">
              <w:rPr>
                <w:noProof/>
                <w:webHidden/>
              </w:rPr>
              <w:tab/>
            </w:r>
            <w:r w:rsidR="00B038CE">
              <w:rPr>
                <w:noProof/>
                <w:webHidden/>
              </w:rPr>
              <w:fldChar w:fldCharType="begin"/>
            </w:r>
            <w:r w:rsidR="00B038CE">
              <w:rPr>
                <w:noProof/>
                <w:webHidden/>
              </w:rPr>
              <w:instrText xml:space="preserve"> PAGEREF _Toc87908561 \h </w:instrText>
            </w:r>
            <w:r w:rsidR="00B038CE">
              <w:rPr>
                <w:noProof/>
                <w:webHidden/>
              </w:rPr>
            </w:r>
            <w:r w:rsidR="00B038CE">
              <w:rPr>
                <w:noProof/>
                <w:webHidden/>
              </w:rPr>
              <w:fldChar w:fldCharType="separate"/>
            </w:r>
            <w:r w:rsidR="00B038CE">
              <w:rPr>
                <w:noProof/>
                <w:webHidden/>
              </w:rPr>
              <w:t>5</w:t>
            </w:r>
            <w:r w:rsidR="00B038CE">
              <w:rPr>
                <w:noProof/>
                <w:webHidden/>
              </w:rPr>
              <w:fldChar w:fldCharType="end"/>
            </w:r>
          </w:hyperlink>
        </w:p>
        <w:p w14:paraId="26509588" w14:textId="0E9D3F2E" w:rsidR="00B038CE" w:rsidRDefault="00071BFA">
          <w:pPr>
            <w:pStyle w:val="TOC1"/>
            <w:tabs>
              <w:tab w:val="right" w:leader="dot" w:pos="9016"/>
            </w:tabs>
            <w:rPr>
              <w:rFonts w:eastAsiaTheme="minorEastAsia"/>
              <w:noProof/>
              <w:lang w:eastAsia="en-SG"/>
            </w:rPr>
          </w:pPr>
          <w:hyperlink w:anchor="_Toc87908562" w:history="1">
            <w:r w:rsidR="00B038CE" w:rsidRPr="00231445">
              <w:rPr>
                <w:rStyle w:val="Hyperlink"/>
                <w:noProof/>
              </w:rPr>
              <w:t>2. Devices and Sensors</w:t>
            </w:r>
            <w:r w:rsidR="00B038CE">
              <w:rPr>
                <w:noProof/>
                <w:webHidden/>
              </w:rPr>
              <w:tab/>
            </w:r>
            <w:r w:rsidR="00B038CE">
              <w:rPr>
                <w:noProof/>
                <w:webHidden/>
              </w:rPr>
              <w:fldChar w:fldCharType="begin"/>
            </w:r>
            <w:r w:rsidR="00B038CE">
              <w:rPr>
                <w:noProof/>
                <w:webHidden/>
              </w:rPr>
              <w:instrText xml:space="preserve"> PAGEREF _Toc87908562 \h </w:instrText>
            </w:r>
            <w:r w:rsidR="00B038CE">
              <w:rPr>
                <w:noProof/>
                <w:webHidden/>
              </w:rPr>
            </w:r>
            <w:r w:rsidR="00B038CE">
              <w:rPr>
                <w:noProof/>
                <w:webHidden/>
              </w:rPr>
              <w:fldChar w:fldCharType="separate"/>
            </w:r>
            <w:r w:rsidR="00B038CE">
              <w:rPr>
                <w:noProof/>
                <w:webHidden/>
              </w:rPr>
              <w:t>5</w:t>
            </w:r>
            <w:r w:rsidR="00B038CE">
              <w:rPr>
                <w:noProof/>
                <w:webHidden/>
              </w:rPr>
              <w:fldChar w:fldCharType="end"/>
            </w:r>
          </w:hyperlink>
        </w:p>
        <w:p w14:paraId="7C85513A" w14:textId="601EB67F" w:rsidR="00B038CE" w:rsidRDefault="00071BFA">
          <w:pPr>
            <w:pStyle w:val="TOC2"/>
            <w:tabs>
              <w:tab w:val="right" w:leader="dot" w:pos="9016"/>
            </w:tabs>
            <w:rPr>
              <w:rFonts w:eastAsiaTheme="minorEastAsia"/>
              <w:noProof/>
              <w:lang w:eastAsia="en-SG"/>
            </w:rPr>
          </w:pPr>
          <w:hyperlink w:anchor="_Toc87908563" w:history="1">
            <w:r w:rsidR="00B038CE" w:rsidRPr="00231445">
              <w:rPr>
                <w:rStyle w:val="Hyperlink"/>
                <w:noProof/>
              </w:rPr>
              <w:t>2.1 Jetson Nano, MG995 Servo Motors, and PCA9685 Servo Driver</w:t>
            </w:r>
            <w:r w:rsidR="00B038CE">
              <w:rPr>
                <w:noProof/>
                <w:webHidden/>
              </w:rPr>
              <w:tab/>
            </w:r>
            <w:r w:rsidR="00B038CE">
              <w:rPr>
                <w:noProof/>
                <w:webHidden/>
              </w:rPr>
              <w:fldChar w:fldCharType="begin"/>
            </w:r>
            <w:r w:rsidR="00B038CE">
              <w:rPr>
                <w:noProof/>
                <w:webHidden/>
              </w:rPr>
              <w:instrText xml:space="preserve"> PAGEREF _Toc87908563 \h </w:instrText>
            </w:r>
            <w:r w:rsidR="00B038CE">
              <w:rPr>
                <w:noProof/>
                <w:webHidden/>
              </w:rPr>
            </w:r>
            <w:r w:rsidR="00B038CE">
              <w:rPr>
                <w:noProof/>
                <w:webHidden/>
              </w:rPr>
              <w:fldChar w:fldCharType="separate"/>
            </w:r>
            <w:r w:rsidR="00B038CE">
              <w:rPr>
                <w:noProof/>
                <w:webHidden/>
              </w:rPr>
              <w:t>6</w:t>
            </w:r>
            <w:r w:rsidR="00B038CE">
              <w:rPr>
                <w:noProof/>
                <w:webHidden/>
              </w:rPr>
              <w:fldChar w:fldCharType="end"/>
            </w:r>
          </w:hyperlink>
        </w:p>
        <w:p w14:paraId="218A2192" w14:textId="55CCBCA3" w:rsidR="00B038CE" w:rsidRDefault="00071BFA">
          <w:pPr>
            <w:pStyle w:val="TOC2"/>
            <w:tabs>
              <w:tab w:val="right" w:leader="dot" w:pos="9016"/>
            </w:tabs>
            <w:rPr>
              <w:rFonts w:eastAsiaTheme="minorEastAsia"/>
              <w:noProof/>
              <w:lang w:eastAsia="en-SG"/>
            </w:rPr>
          </w:pPr>
          <w:hyperlink w:anchor="_Toc87908564" w:history="1">
            <w:r w:rsidR="00B038CE" w:rsidRPr="00231445">
              <w:rPr>
                <w:rStyle w:val="Hyperlink"/>
                <w:noProof/>
              </w:rPr>
              <w:t>2.2 IWR6843 AOP EVM (mmWave RADAR)</w:t>
            </w:r>
            <w:r w:rsidR="00B038CE">
              <w:rPr>
                <w:noProof/>
                <w:webHidden/>
              </w:rPr>
              <w:tab/>
            </w:r>
            <w:r w:rsidR="00B038CE">
              <w:rPr>
                <w:noProof/>
                <w:webHidden/>
              </w:rPr>
              <w:fldChar w:fldCharType="begin"/>
            </w:r>
            <w:r w:rsidR="00B038CE">
              <w:rPr>
                <w:noProof/>
                <w:webHidden/>
              </w:rPr>
              <w:instrText xml:space="preserve"> PAGEREF _Toc87908564 \h </w:instrText>
            </w:r>
            <w:r w:rsidR="00B038CE">
              <w:rPr>
                <w:noProof/>
                <w:webHidden/>
              </w:rPr>
            </w:r>
            <w:r w:rsidR="00B038CE">
              <w:rPr>
                <w:noProof/>
                <w:webHidden/>
              </w:rPr>
              <w:fldChar w:fldCharType="separate"/>
            </w:r>
            <w:r w:rsidR="00B038CE">
              <w:rPr>
                <w:noProof/>
                <w:webHidden/>
              </w:rPr>
              <w:t>6</w:t>
            </w:r>
            <w:r w:rsidR="00B038CE">
              <w:rPr>
                <w:noProof/>
                <w:webHidden/>
              </w:rPr>
              <w:fldChar w:fldCharType="end"/>
            </w:r>
          </w:hyperlink>
        </w:p>
        <w:p w14:paraId="4B36AF7C" w14:textId="4D2D2443" w:rsidR="00B038CE" w:rsidRDefault="00071BFA">
          <w:pPr>
            <w:pStyle w:val="TOC3"/>
            <w:tabs>
              <w:tab w:val="right" w:leader="dot" w:pos="9016"/>
            </w:tabs>
            <w:rPr>
              <w:rFonts w:eastAsiaTheme="minorEastAsia"/>
              <w:noProof/>
              <w:lang w:eastAsia="en-SG"/>
            </w:rPr>
          </w:pPr>
          <w:hyperlink w:anchor="_Toc87908565" w:history="1">
            <w:r w:rsidR="00B038CE" w:rsidRPr="00231445">
              <w:rPr>
                <w:rStyle w:val="Hyperlink"/>
                <w:noProof/>
              </w:rPr>
              <w:t>2.2.1 Specifications</w:t>
            </w:r>
            <w:r w:rsidR="00B038CE">
              <w:rPr>
                <w:noProof/>
                <w:webHidden/>
              </w:rPr>
              <w:tab/>
            </w:r>
            <w:r w:rsidR="00B038CE">
              <w:rPr>
                <w:noProof/>
                <w:webHidden/>
              </w:rPr>
              <w:fldChar w:fldCharType="begin"/>
            </w:r>
            <w:r w:rsidR="00B038CE">
              <w:rPr>
                <w:noProof/>
                <w:webHidden/>
              </w:rPr>
              <w:instrText xml:space="preserve"> PAGEREF _Toc87908565 \h </w:instrText>
            </w:r>
            <w:r w:rsidR="00B038CE">
              <w:rPr>
                <w:noProof/>
                <w:webHidden/>
              </w:rPr>
            </w:r>
            <w:r w:rsidR="00B038CE">
              <w:rPr>
                <w:noProof/>
                <w:webHidden/>
              </w:rPr>
              <w:fldChar w:fldCharType="separate"/>
            </w:r>
            <w:r w:rsidR="00B038CE">
              <w:rPr>
                <w:noProof/>
                <w:webHidden/>
              </w:rPr>
              <w:t>7</w:t>
            </w:r>
            <w:r w:rsidR="00B038CE">
              <w:rPr>
                <w:noProof/>
                <w:webHidden/>
              </w:rPr>
              <w:fldChar w:fldCharType="end"/>
            </w:r>
          </w:hyperlink>
        </w:p>
        <w:p w14:paraId="0BF712E6" w14:textId="614D4E57" w:rsidR="00B038CE" w:rsidRDefault="00071BFA">
          <w:pPr>
            <w:pStyle w:val="TOC3"/>
            <w:tabs>
              <w:tab w:val="right" w:leader="dot" w:pos="9016"/>
            </w:tabs>
            <w:rPr>
              <w:rFonts w:eastAsiaTheme="minorEastAsia"/>
              <w:noProof/>
              <w:lang w:eastAsia="en-SG"/>
            </w:rPr>
          </w:pPr>
          <w:hyperlink w:anchor="_Toc87908566" w:history="1">
            <w:r w:rsidR="00B038CE" w:rsidRPr="00231445">
              <w:rPr>
                <w:rStyle w:val="Hyperlink"/>
                <w:noProof/>
              </w:rPr>
              <w:t>2.2.2 Signal specifications</w:t>
            </w:r>
            <w:r w:rsidR="00B038CE">
              <w:rPr>
                <w:noProof/>
                <w:webHidden/>
              </w:rPr>
              <w:tab/>
            </w:r>
            <w:r w:rsidR="00B038CE">
              <w:rPr>
                <w:noProof/>
                <w:webHidden/>
              </w:rPr>
              <w:fldChar w:fldCharType="begin"/>
            </w:r>
            <w:r w:rsidR="00B038CE">
              <w:rPr>
                <w:noProof/>
                <w:webHidden/>
              </w:rPr>
              <w:instrText xml:space="preserve"> PAGEREF _Toc87908566 \h </w:instrText>
            </w:r>
            <w:r w:rsidR="00B038CE">
              <w:rPr>
                <w:noProof/>
                <w:webHidden/>
              </w:rPr>
            </w:r>
            <w:r w:rsidR="00B038CE">
              <w:rPr>
                <w:noProof/>
                <w:webHidden/>
              </w:rPr>
              <w:fldChar w:fldCharType="separate"/>
            </w:r>
            <w:r w:rsidR="00B038CE">
              <w:rPr>
                <w:noProof/>
                <w:webHidden/>
              </w:rPr>
              <w:t>7</w:t>
            </w:r>
            <w:r w:rsidR="00B038CE">
              <w:rPr>
                <w:noProof/>
                <w:webHidden/>
              </w:rPr>
              <w:fldChar w:fldCharType="end"/>
            </w:r>
          </w:hyperlink>
        </w:p>
        <w:p w14:paraId="209CB5C8" w14:textId="47BB8529" w:rsidR="00B038CE" w:rsidRDefault="00071BFA">
          <w:pPr>
            <w:pStyle w:val="TOC2"/>
            <w:tabs>
              <w:tab w:val="right" w:leader="dot" w:pos="9016"/>
            </w:tabs>
            <w:rPr>
              <w:rFonts w:eastAsiaTheme="minorEastAsia"/>
              <w:noProof/>
              <w:lang w:eastAsia="en-SG"/>
            </w:rPr>
          </w:pPr>
          <w:hyperlink w:anchor="_Toc87908567" w:history="1">
            <w:r w:rsidR="00B038CE" w:rsidRPr="00231445">
              <w:rPr>
                <w:rStyle w:val="Hyperlink"/>
                <w:noProof/>
              </w:rPr>
              <w:t>2.3 L515</w:t>
            </w:r>
            <w:r w:rsidR="00B038CE">
              <w:rPr>
                <w:noProof/>
                <w:webHidden/>
              </w:rPr>
              <w:tab/>
            </w:r>
            <w:r w:rsidR="00B038CE">
              <w:rPr>
                <w:noProof/>
                <w:webHidden/>
              </w:rPr>
              <w:fldChar w:fldCharType="begin"/>
            </w:r>
            <w:r w:rsidR="00B038CE">
              <w:rPr>
                <w:noProof/>
                <w:webHidden/>
              </w:rPr>
              <w:instrText xml:space="preserve"> PAGEREF _Toc87908567 \h </w:instrText>
            </w:r>
            <w:r w:rsidR="00B038CE">
              <w:rPr>
                <w:noProof/>
                <w:webHidden/>
              </w:rPr>
            </w:r>
            <w:r w:rsidR="00B038CE">
              <w:rPr>
                <w:noProof/>
                <w:webHidden/>
              </w:rPr>
              <w:fldChar w:fldCharType="separate"/>
            </w:r>
            <w:r w:rsidR="00B038CE">
              <w:rPr>
                <w:noProof/>
                <w:webHidden/>
              </w:rPr>
              <w:t>8</w:t>
            </w:r>
            <w:r w:rsidR="00B038CE">
              <w:rPr>
                <w:noProof/>
                <w:webHidden/>
              </w:rPr>
              <w:fldChar w:fldCharType="end"/>
            </w:r>
          </w:hyperlink>
        </w:p>
        <w:p w14:paraId="36F68449" w14:textId="1EC885BA" w:rsidR="00B038CE" w:rsidRDefault="00071BFA">
          <w:pPr>
            <w:pStyle w:val="TOC3"/>
            <w:tabs>
              <w:tab w:val="right" w:leader="dot" w:pos="9016"/>
            </w:tabs>
            <w:rPr>
              <w:rFonts w:eastAsiaTheme="minorEastAsia"/>
              <w:noProof/>
              <w:lang w:eastAsia="en-SG"/>
            </w:rPr>
          </w:pPr>
          <w:hyperlink w:anchor="_Toc87908568" w:history="1">
            <w:r w:rsidR="00B038CE" w:rsidRPr="00231445">
              <w:rPr>
                <w:rStyle w:val="Hyperlink"/>
                <w:noProof/>
              </w:rPr>
              <w:t>2.3.1 Specifications</w:t>
            </w:r>
            <w:r w:rsidR="00B038CE">
              <w:rPr>
                <w:noProof/>
                <w:webHidden/>
              </w:rPr>
              <w:tab/>
            </w:r>
            <w:r w:rsidR="00B038CE">
              <w:rPr>
                <w:noProof/>
                <w:webHidden/>
              </w:rPr>
              <w:fldChar w:fldCharType="begin"/>
            </w:r>
            <w:r w:rsidR="00B038CE">
              <w:rPr>
                <w:noProof/>
                <w:webHidden/>
              </w:rPr>
              <w:instrText xml:space="preserve"> PAGEREF _Toc87908568 \h </w:instrText>
            </w:r>
            <w:r w:rsidR="00B038CE">
              <w:rPr>
                <w:noProof/>
                <w:webHidden/>
              </w:rPr>
            </w:r>
            <w:r w:rsidR="00B038CE">
              <w:rPr>
                <w:noProof/>
                <w:webHidden/>
              </w:rPr>
              <w:fldChar w:fldCharType="separate"/>
            </w:r>
            <w:r w:rsidR="00B038CE">
              <w:rPr>
                <w:noProof/>
                <w:webHidden/>
              </w:rPr>
              <w:t>8</w:t>
            </w:r>
            <w:r w:rsidR="00B038CE">
              <w:rPr>
                <w:noProof/>
                <w:webHidden/>
              </w:rPr>
              <w:fldChar w:fldCharType="end"/>
            </w:r>
          </w:hyperlink>
        </w:p>
        <w:p w14:paraId="2A3DBB10" w14:textId="1C5DF014" w:rsidR="00B038CE" w:rsidRDefault="00071BFA">
          <w:pPr>
            <w:pStyle w:val="TOC3"/>
            <w:tabs>
              <w:tab w:val="right" w:leader="dot" w:pos="9016"/>
            </w:tabs>
            <w:rPr>
              <w:rFonts w:eastAsiaTheme="minorEastAsia"/>
              <w:noProof/>
              <w:lang w:eastAsia="en-SG"/>
            </w:rPr>
          </w:pPr>
          <w:hyperlink w:anchor="_Toc87908569" w:history="1">
            <w:r w:rsidR="00B038CE" w:rsidRPr="00231445">
              <w:rPr>
                <w:rStyle w:val="Hyperlink"/>
                <w:noProof/>
              </w:rPr>
              <w:t>2.3.2 Depth data</w:t>
            </w:r>
            <w:r w:rsidR="00B038CE">
              <w:rPr>
                <w:noProof/>
                <w:webHidden/>
              </w:rPr>
              <w:tab/>
            </w:r>
            <w:r w:rsidR="00B038CE">
              <w:rPr>
                <w:noProof/>
                <w:webHidden/>
              </w:rPr>
              <w:fldChar w:fldCharType="begin"/>
            </w:r>
            <w:r w:rsidR="00B038CE">
              <w:rPr>
                <w:noProof/>
                <w:webHidden/>
              </w:rPr>
              <w:instrText xml:space="preserve"> PAGEREF _Toc87908569 \h </w:instrText>
            </w:r>
            <w:r w:rsidR="00B038CE">
              <w:rPr>
                <w:noProof/>
                <w:webHidden/>
              </w:rPr>
            </w:r>
            <w:r w:rsidR="00B038CE">
              <w:rPr>
                <w:noProof/>
                <w:webHidden/>
              </w:rPr>
              <w:fldChar w:fldCharType="separate"/>
            </w:r>
            <w:r w:rsidR="00B038CE">
              <w:rPr>
                <w:noProof/>
                <w:webHidden/>
              </w:rPr>
              <w:t>8</w:t>
            </w:r>
            <w:r w:rsidR="00B038CE">
              <w:rPr>
                <w:noProof/>
                <w:webHidden/>
              </w:rPr>
              <w:fldChar w:fldCharType="end"/>
            </w:r>
          </w:hyperlink>
        </w:p>
        <w:p w14:paraId="1D3E26C9" w14:textId="2AD5451A" w:rsidR="00B038CE" w:rsidRDefault="00071BFA">
          <w:pPr>
            <w:pStyle w:val="TOC3"/>
            <w:tabs>
              <w:tab w:val="right" w:leader="dot" w:pos="9016"/>
            </w:tabs>
            <w:rPr>
              <w:rFonts w:eastAsiaTheme="minorEastAsia"/>
              <w:noProof/>
              <w:lang w:eastAsia="en-SG"/>
            </w:rPr>
          </w:pPr>
          <w:hyperlink w:anchor="_Toc87908570" w:history="1">
            <w:r w:rsidR="00B038CE" w:rsidRPr="00231445">
              <w:rPr>
                <w:rStyle w:val="Hyperlink"/>
                <w:noProof/>
              </w:rPr>
              <w:t>2.3.3 Distance between targets</w:t>
            </w:r>
            <w:r w:rsidR="00B038CE">
              <w:rPr>
                <w:noProof/>
                <w:webHidden/>
              </w:rPr>
              <w:tab/>
            </w:r>
            <w:r w:rsidR="00B038CE">
              <w:rPr>
                <w:noProof/>
                <w:webHidden/>
              </w:rPr>
              <w:fldChar w:fldCharType="begin"/>
            </w:r>
            <w:r w:rsidR="00B038CE">
              <w:rPr>
                <w:noProof/>
                <w:webHidden/>
              </w:rPr>
              <w:instrText xml:space="preserve"> PAGEREF _Toc87908570 \h </w:instrText>
            </w:r>
            <w:r w:rsidR="00B038CE">
              <w:rPr>
                <w:noProof/>
                <w:webHidden/>
              </w:rPr>
            </w:r>
            <w:r w:rsidR="00B038CE">
              <w:rPr>
                <w:noProof/>
                <w:webHidden/>
              </w:rPr>
              <w:fldChar w:fldCharType="separate"/>
            </w:r>
            <w:r w:rsidR="00B038CE">
              <w:rPr>
                <w:noProof/>
                <w:webHidden/>
              </w:rPr>
              <w:t>9</w:t>
            </w:r>
            <w:r w:rsidR="00B038CE">
              <w:rPr>
                <w:noProof/>
                <w:webHidden/>
              </w:rPr>
              <w:fldChar w:fldCharType="end"/>
            </w:r>
          </w:hyperlink>
        </w:p>
        <w:p w14:paraId="7462BBEB" w14:textId="5D6DDDB0" w:rsidR="00B038CE" w:rsidRDefault="00071BFA">
          <w:pPr>
            <w:pStyle w:val="TOC1"/>
            <w:tabs>
              <w:tab w:val="right" w:leader="dot" w:pos="9016"/>
            </w:tabs>
            <w:rPr>
              <w:rFonts w:eastAsiaTheme="minorEastAsia"/>
              <w:noProof/>
              <w:lang w:eastAsia="en-SG"/>
            </w:rPr>
          </w:pPr>
          <w:hyperlink w:anchor="_Toc87908571" w:history="1">
            <w:r w:rsidR="00B038CE" w:rsidRPr="00231445">
              <w:rPr>
                <w:rStyle w:val="Hyperlink"/>
                <w:noProof/>
              </w:rPr>
              <w:t>3. Algorithm</w:t>
            </w:r>
            <w:r w:rsidR="00B038CE">
              <w:rPr>
                <w:noProof/>
                <w:webHidden/>
              </w:rPr>
              <w:tab/>
            </w:r>
            <w:r w:rsidR="00B038CE">
              <w:rPr>
                <w:noProof/>
                <w:webHidden/>
              </w:rPr>
              <w:fldChar w:fldCharType="begin"/>
            </w:r>
            <w:r w:rsidR="00B038CE">
              <w:rPr>
                <w:noProof/>
                <w:webHidden/>
              </w:rPr>
              <w:instrText xml:space="preserve"> PAGEREF _Toc87908571 \h </w:instrText>
            </w:r>
            <w:r w:rsidR="00B038CE">
              <w:rPr>
                <w:noProof/>
                <w:webHidden/>
              </w:rPr>
            </w:r>
            <w:r w:rsidR="00B038CE">
              <w:rPr>
                <w:noProof/>
                <w:webHidden/>
              </w:rPr>
              <w:fldChar w:fldCharType="separate"/>
            </w:r>
            <w:r w:rsidR="00B038CE">
              <w:rPr>
                <w:noProof/>
                <w:webHidden/>
              </w:rPr>
              <w:t>9</w:t>
            </w:r>
            <w:r w:rsidR="00B038CE">
              <w:rPr>
                <w:noProof/>
                <w:webHidden/>
              </w:rPr>
              <w:fldChar w:fldCharType="end"/>
            </w:r>
          </w:hyperlink>
        </w:p>
        <w:p w14:paraId="0AD00A7B" w14:textId="73176EED" w:rsidR="00B038CE" w:rsidRDefault="00071BFA">
          <w:pPr>
            <w:pStyle w:val="TOC2"/>
            <w:tabs>
              <w:tab w:val="right" w:leader="dot" w:pos="9016"/>
            </w:tabs>
            <w:rPr>
              <w:rFonts w:eastAsiaTheme="minorEastAsia"/>
              <w:noProof/>
              <w:lang w:eastAsia="en-SG"/>
            </w:rPr>
          </w:pPr>
          <w:hyperlink w:anchor="_Toc87908572" w:history="1">
            <w:r w:rsidR="00B038CE" w:rsidRPr="00231445">
              <w:rPr>
                <w:rStyle w:val="Hyperlink"/>
                <w:noProof/>
              </w:rPr>
              <w:t>3.1 IWR6843 on-chip algorithm</w:t>
            </w:r>
            <w:r w:rsidR="00B038CE">
              <w:rPr>
                <w:noProof/>
                <w:webHidden/>
              </w:rPr>
              <w:tab/>
            </w:r>
            <w:r w:rsidR="00B038CE">
              <w:rPr>
                <w:noProof/>
                <w:webHidden/>
              </w:rPr>
              <w:fldChar w:fldCharType="begin"/>
            </w:r>
            <w:r w:rsidR="00B038CE">
              <w:rPr>
                <w:noProof/>
                <w:webHidden/>
              </w:rPr>
              <w:instrText xml:space="preserve"> PAGEREF _Toc87908572 \h </w:instrText>
            </w:r>
            <w:r w:rsidR="00B038CE">
              <w:rPr>
                <w:noProof/>
                <w:webHidden/>
              </w:rPr>
            </w:r>
            <w:r w:rsidR="00B038CE">
              <w:rPr>
                <w:noProof/>
                <w:webHidden/>
              </w:rPr>
              <w:fldChar w:fldCharType="separate"/>
            </w:r>
            <w:r w:rsidR="00B038CE">
              <w:rPr>
                <w:noProof/>
                <w:webHidden/>
              </w:rPr>
              <w:t>9</w:t>
            </w:r>
            <w:r w:rsidR="00B038CE">
              <w:rPr>
                <w:noProof/>
                <w:webHidden/>
              </w:rPr>
              <w:fldChar w:fldCharType="end"/>
            </w:r>
          </w:hyperlink>
        </w:p>
        <w:p w14:paraId="6A2EB792" w14:textId="2AAC04AA" w:rsidR="00B038CE" w:rsidRDefault="00071BFA">
          <w:pPr>
            <w:pStyle w:val="TOC2"/>
            <w:tabs>
              <w:tab w:val="right" w:leader="dot" w:pos="9016"/>
            </w:tabs>
            <w:rPr>
              <w:rFonts w:eastAsiaTheme="minorEastAsia"/>
              <w:noProof/>
              <w:lang w:eastAsia="en-SG"/>
            </w:rPr>
          </w:pPr>
          <w:hyperlink w:anchor="_Toc87908573" w:history="1">
            <w:r w:rsidR="00B038CE" w:rsidRPr="00231445">
              <w:rPr>
                <w:rStyle w:val="Hyperlink"/>
                <w:noProof/>
              </w:rPr>
              <w:t>3.2 Server Script: Serial output from IWR6843</w:t>
            </w:r>
            <w:r w:rsidR="00B038CE">
              <w:rPr>
                <w:noProof/>
                <w:webHidden/>
              </w:rPr>
              <w:tab/>
            </w:r>
            <w:r w:rsidR="00B038CE">
              <w:rPr>
                <w:noProof/>
                <w:webHidden/>
              </w:rPr>
              <w:fldChar w:fldCharType="begin"/>
            </w:r>
            <w:r w:rsidR="00B038CE">
              <w:rPr>
                <w:noProof/>
                <w:webHidden/>
              </w:rPr>
              <w:instrText xml:space="preserve"> PAGEREF _Toc87908573 \h </w:instrText>
            </w:r>
            <w:r w:rsidR="00B038CE">
              <w:rPr>
                <w:noProof/>
                <w:webHidden/>
              </w:rPr>
            </w:r>
            <w:r w:rsidR="00B038CE">
              <w:rPr>
                <w:noProof/>
                <w:webHidden/>
              </w:rPr>
              <w:fldChar w:fldCharType="separate"/>
            </w:r>
            <w:r w:rsidR="00B038CE">
              <w:rPr>
                <w:noProof/>
                <w:webHidden/>
              </w:rPr>
              <w:t>10</w:t>
            </w:r>
            <w:r w:rsidR="00B038CE">
              <w:rPr>
                <w:noProof/>
                <w:webHidden/>
              </w:rPr>
              <w:fldChar w:fldCharType="end"/>
            </w:r>
          </w:hyperlink>
        </w:p>
        <w:p w14:paraId="1D45404C" w14:textId="1BE86FE6" w:rsidR="00B038CE" w:rsidRDefault="00071BFA">
          <w:pPr>
            <w:pStyle w:val="TOC2"/>
            <w:tabs>
              <w:tab w:val="right" w:leader="dot" w:pos="9016"/>
            </w:tabs>
            <w:rPr>
              <w:rFonts w:eastAsiaTheme="minorEastAsia"/>
              <w:noProof/>
              <w:lang w:eastAsia="en-SG"/>
            </w:rPr>
          </w:pPr>
          <w:hyperlink w:anchor="_Toc87908574" w:history="1">
            <w:r w:rsidR="00B038CE" w:rsidRPr="00231445">
              <w:rPr>
                <w:rStyle w:val="Hyperlink"/>
                <w:noProof/>
              </w:rPr>
              <w:t>3.3 Server script</w:t>
            </w:r>
            <w:r w:rsidR="00B038CE">
              <w:rPr>
                <w:noProof/>
                <w:webHidden/>
              </w:rPr>
              <w:tab/>
            </w:r>
            <w:r w:rsidR="00B038CE">
              <w:rPr>
                <w:noProof/>
                <w:webHidden/>
              </w:rPr>
              <w:fldChar w:fldCharType="begin"/>
            </w:r>
            <w:r w:rsidR="00B038CE">
              <w:rPr>
                <w:noProof/>
                <w:webHidden/>
              </w:rPr>
              <w:instrText xml:space="preserve"> PAGEREF _Toc87908574 \h </w:instrText>
            </w:r>
            <w:r w:rsidR="00B038CE">
              <w:rPr>
                <w:noProof/>
                <w:webHidden/>
              </w:rPr>
            </w:r>
            <w:r w:rsidR="00B038CE">
              <w:rPr>
                <w:noProof/>
                <w:webHidden/>
              </w:rPr>
              <w:fldChar w:fldCharType="separate"/>
            </w:r>
            <w:r w:rsidR="00B038CE">
              <w:rPr>
                <w:noProof/>
                <w:webHidden/>
              </w:rPr>
              <w:t>10</w:t>
            </w:r>
            <w:r w:rsidR="00B038CE">
              <w:rPr>
                <w:noProof/>
                <w:webHidden/>
              </w:rPr>
              <w:fldChar w:fldCharType="end"/>
            </w:r>
          </w:hyperlink>
        </w:p>
        <w:p w14:paraId="04C05870" w14:textId="7BEE4BA2" w:rsidR="00B038CE" w:rsidRDefault="00071BFA">
          <w:pPr>
            <w:pStyle w:val="TOC2"/>
            <w:tabs>
              <w:tab w:val="right" w:leader="dot" w:pos="9016"/>
            </w:tabs>
            <w:rPr>
              <w:rFonts w:eastAsiaTheme="minorEastAsia"/>
              <w:noProof/>
              <w:lang w:eastAsia="en-SG"/>
            </w:rPr>
          </w:pPr>
          <w:hyperlink w:anchor="_Toc87908575" w:history="1">
            <w:r w:rsidR="00B038CE" w:rsidRPr="00231445">
              <w:rPr>
                <w:rStyle w:val="Hyperlink"/>
                <w:noProof/>
              </w:rPr>
              <w:t>3.4 Jetson Nano</w:t>
            </w:r>
            <w:r w:rsidR="00B038CE">
              <w:rPr>
                <w:noProof/>
                <w:webHidden/>
              </w:rPr>
              <w:tab/>
            </w:r>
            <w:r w:rsidR="00B038CE">
              <w:rPr>
                <w:noProof/>
                <w:webHidden/>
              </w:rPr>
              <w:fldChar w:fldCharType="begin"/>
            </w:r>
            <w:r w:rsidR="00B038CE">
              <w:rPr>
                <w:noProof/>
                <w:webHidden/>
              </w:rPr>
              <w:instrText xml:space="preserve"> PAGEREF _Toc87908575 \h </w:instrText>
            </w:r>
            <w:r w:rsidR="00B038CE">
              <w:rPr>
                <w:noProof/>
                <w:webHidden/>
              </w:rPr>
            </w:r>
            <w:r w:rsidR="00B038CE">
              <w:rPr>
                <w:noProof/>
                <w:webHidden/>
              </w:rPr>
              <w:fldChar w:fldCharType="separate"/>
            </w:r>
            <w:r w:rsidR="00B038CE">
              <w:rPr>
                <w:noProof/>
                <w:webHidden/>
              </w:rPr>
              <w:t>11</w:t>
            </w:r>
            <w:r w:rsidR="00B038CE">
              <w:rPr>
                <w:noProof/>
                <w:webHidden/>
              </w:rPr>
              <w:fldChar w:fldCharType="end"/>
            </w:r>
          </w:hyperlink>
        </w:p>
        <w:p w14:paraId="620D7656" w14:textId="24D3840C" w:rsidR="00B038CE" w:rsidRDefault="00071BFA">
          <w:pPr>
            <w:pStyle w:val="TOC2"/>
            <w:tabs>
              <w:tab w:val="right" w:leader="dot" w:pos="9016"/>
            </w:tabs>
            <w:rPr>
              <w:rFonts w:eastAsiaTheme="minorEastAsia"/>
              <w:noProof/>
              <w:lang w:eastAsia="en-SG"/>
            </w:rPr>
          </w:pPr>
          <w:hyperlink w:anchor="_Toc87908576" w:history="1">
            <w:r w:rsidR="00B038CE" w:rsidRPr="00231445">
              <w:rPr>
                <w:rStyle w:val="Hyperlink"/>
                <w:noProof/>
              </w:rPr>
              <w:t>3.5 L515</w:t>
            </w:r>
            <w:r w:rsidR="00B038CE">
              <w:rPr>
                <w:noProof/>
                <w:webHidden/>
              </w:rPr>
              <w:tab/>
            </w:r>
            <w:r w:rsidR="00B038CE">
              <w:rPr>
                <w:noProof/>
                <w:webHidden/>
              </w:rPr>
              <w:fldChar w:fldCharType="begin"/>
            </w:r>
            <w:r w:rsidR="00B038CE">
              <w:rPr>
                <w:noProof/>
                <w:webHidden/>
              </w:rPr>
              <w:instrText xml:space="preserve"> PAGEREF _Toc87908576 \h </w:instrText>
            </w:r>
            <w:r w:rsidR="00B038CE">
              <w:rPr>
                <w:noProof/>
                <w:webHidden/>
              </w:rPr>
            </w:r>
            <w:r w:rsidR="00B038CE">
              <w:rPr>
                <w:noProof/>
                <w:webHidden/>
              </w:rPr>
              <w:fldChar w:fldCharType="separate"/>
            </w:r>
            <w:r w:rsidR="00B038CE">
              <w:rPr>
                <w:noProof/>
                <w:webHidden/>
              </w:rPr>
              <w:t>11</w:t>
            </w:r>
            <w:r w:rsidR="00B038CE">
              <w:rPr>
                <w:noProof/>
                <w:webHidden/>
              </w:rPr>
              <w:fldChar w:fldCharType="end"/>
            </w:r>
          </w:hyperlink>
        </w:p>
        <w:p w14:paraId="39819D2E" w14:textId="339F075D" w:rsidR="00B038CE" w:rsidRDefault="00071BFA">
          <w:pPr>
            <w:pStyle w:val="TOC1"/>
            <w:tabs>
              <w:tab w:val="right" w:leader="dot" w:pos="9016"/>
            </w:tabs>
            <w:rPr>
              <w:rFonts w:eastAsiaTheme="minorEastAsia"/>
              <w:noProof/>
              <w:lang w:eastAsia="en-SG"/>
            </w:rPr>
          </w:pPr>
          <w:hyperlink w:anchor="_Toc87908577" w:history="1">
            <w:r w:rsidR="00B038CE" w:rsidRPr="00231445">
              <w:rPr>
                <w:rStyle w:val="Hyperlink"/>
                <w:noProof/>
              </w:rPr>
              <w:t>4. Configuration and Tunings</w:t>
            </w:r>
            <w:r w:rsidR="00B038CE">
              <w:rPr>
                <w:noProof/>
                <w:webHidden/>
              </w:rPr>
              <w:tab/>
            </w:r>
            <w:r w:rsidR="00B038CE">
              <w:rPr>
                <w:noProof/>
                <w:webHidden/>
              </w:rPr>
              <w:fldChar w:fldCharType="begin"/>
            </w:r>
            <w:r w:rsidR="00B038CE">
              <w:rPr>
                <w:noProof/>
                <w:webHidden/>
              </w:rPr>
              <w:instrText xml:space="preserve"> PAGEREF _Toc87908577 \h </w:instrText>
            </w:r>
            <w:r w:rsidR="00B038CE">
              <w:rPr>
                <w:noProof/>
                <w:webHidden/>
              </w:rPr>
            </w:r>
            <w:r w:rsidR="00B038CE">
              <w:rPr>
                <w:noProof/>
                <w:webHidden/>
              </w:rPr>
              <w:fldChar w:fldCharType="separate"/>
            </w:r>
            <w:r w:rsidR="00B038CE">
              <w:rPr>
                <w:noProof/>
                <w:webHidden/>
              </w:rPr>
              <w:t>12</w:t>
            </w:r>
            <w:r w:rsidR="00B038CE">
              <w:rPr>
                <w:noProof/>
                <w:webHidden/>
              </w:rPr>
              <w:fldChar w:fldCharType="end"/>
            </w:r>
          </w:hyperlink>
        </w:p>
        <w:p w14:paraId="3C77C2AE" w14:textId="1645B507" w:rsidR="00B038CE" w:rsidRDefault="00071BFA">
          <w:pPr>
            <w:pStyle w:val="TOC2"/>
            <w:tabs>
              <w:tab w:val="right" w:leader="dot" w:pos="9016"/>
            </w:tabs>
            <w:rPr>
              <w:rFonts w:eastAsiaTheme="minorEastAsia"/>
              <w:noProof/>
              <w:lang w:eastAsia="en-SG"/>
            </w:rPr>
          </w:pPr>
          <w:hyperlink w:anchor="_Toc87908578" w:history="1">
            <w:r w:rsidR="00B038CE" w:rsidRPr="00231445">
              <w:rPr>
                <w:rStyle w:val="Hyperlink"/>
                <w:noProof/>
              </w:rPr>
              <w:t>4.1 Setup</w:t>
            </w:r>
            <w:r w:rsidR="00B038CE">
              <w:rPr>
                <w:noProof/>
                <w:webHidden/>
              </w:rPr>
              <w:tab/>
            </w:r>
            <w:r w:rsidR="00B038CE">
              <w:rPr>
                <w:noProof/>
                <w:webHidden/>
              </w:rPr>
              <w:fldChar w:fldCharType="begin"/>
            </w:r>
            <w:r w:rsidR="00B038CE">
              <w:rPr>
                <w:noProof/>
                <w:webHidden/>
              </w:rPr>
              <w:instrText xml:space="preserve"> PAGEREF _Toc87908578 \h </w:instrText>
            </w:r>
            <w:r w:rsidR="00B038CE">
              <w:rPr>
                <w:noProof/>
                <w:webHidden/>
              </w:rPr>
            </w:r>
            <w:r w:rsidR="00B038CE">
              <w:rPr>
                <w:noProof/>
                <w:webHidden/>
              </w:rPr>
              <w:fldChar w:fldCharType="separate"/>
            </w:r>
            <w:r w:rsidR="00B038CE">
              <w:rPr>
                <w:noProof/>
                <w:webHidden/>
              </w:rPr>
              <w:t>12</w:t>
            </w:r>
            <w:r w:rsidR="00B038CE">
              <w:rPr>
                <w:noProof/>
                <w:webHidden/>
              </w:rPr>
              <w:fldChar w:fldCharType="end"/>
            </w:r>
          </w:hyperlink>
        </w:p>
        <w:p w14:paraId="5974664D" w14:textId="2B873CD8" w:rsidR="00B038CE" w:rsidRDefault="00071BFA">
          <w:pPr>
            <w:pStyle w:val="TOC2"/>
            <w:tabs>
              <w:tab w:val="right" w:leader="dot" w:pos="9016"/>
            </w:tabs>
            <w:rPr>
              <w:rFonts w:eastAsiaTheme="minorEastAsia"/>
              <w:noProof/>
              <w:lang w:eastAsia="en-SG"/>
            </w:rPr>
          </w:pPr>
          <w:hyperlink w:anchor="_Toc87908579" w:history="1">
            <w:r w:rsidR="00B038CE" w:rsidRPr="00231445">
              <w:rPr>
                <w:rStyle w:val="Hyperlink"/>
                <w:noProof/>
              </w:rPr>
              <w:t>4.2 IWR6843 on-chip algorithm parameter tunings</w:t>
            </w:r>
            <w:r w:rsidR="00B038CE">
              <w:rPr>
                <w:noProof/>
                <w:webHidden/>
              </w:rPr>
              <w:tab/>
            </w:r>
            <w:r w:rsidR="00B038CE">
              <w:rPr>
                <w:noProof/>
                <w:webHidden/>
              </w:rPr>
              <w:fldChar w:fldCharType="begin"/>
            </w:r>
            <w:r w:rsidR="00B038CE">
              <w:rPr>
                <w:noProof/>
                <w:webHidden/>
              </w:rPr>
              <w:instrText xml:space="preserve"> PAGEREF _Toc87908579 \h </w:instrText>
            </w:r>
            <w:r w:rsidR="00B038CE">
              <w:rPr>
                <w:noProof/>
                <w:webHidden/>
              </w:rPr>
            </w:r>
            <w:r w:rsidR="00B038CE">
              <w:rPr>
                <w:noProof/>
                <w:webHidden/>
              </w:rPr>
              <w:fldChar w:fldCharType="separate"/>
            </w:r>
            <w:r w:rsidR="00B038CE">
              <w:rPr>
                <w:noProof/>
                <w:webHidden/>
              </w:rPr>
              <w:t>13</w:t>
            </w:r>
            <w:r w:rsidR="00B038CE">
              <w:rPr>
                <w:noProof/>
                <w:webHidden/>
              </w:rPr>
              <w:fldChar w:fldCharType="end"/>
            </w:r>
          </w:hyperlink>
        </w:p>
        <w:p w14:paraId="618570B0" w14:textId="7A8ADD5B" w:rsidR="00B038CE" w:rsidRDefault="00071BFA">
          <w:pPr>
            <w:pStyle w:val="TOC2"/>
            <w:tabs>
              <w:tab w:val="right" w:leader="dot" w:pos="9016"/>
            </w:tabs>
            <w:rPr>
              <w:rFonts w:eastAsiaTheme="minorEastAsia"/>
              <w:noProof/>
              <w:lang w:eastAsia="en-SG"/>
            </w:rPr>
          </w:pPr>
          <w:hyperlink w:anchor="_Toc87908580" w:history="1">
            <w:r w:rsidR="00B038CE" w:rsidRPr="00231445">
              <w:rPr>
                <w:rStyle w:val="Hyperlink"/>
                <w:noProof/>
              </w:rPr>
              <w:t>4.3 L515 Artificial Intelligence</w:t>
            </w:r>
            <w:r w:rsidR="00B038CE">
              <w:rPr>
                <w:noProof/>
                <w:webHidden/>
              </w:rPr>
              <w:tab/>
            </w:r>
            <w:r w:rsidR="00B038CE">
              <w:rPr>
                <w:noProof/>
                <w:webHidden/>
              </w:rPr>
              <w:fldChar w:fldCharType="begin"/>
            </w:r>
            <w:r w:rsidR="00B038CE">
              <w:rPr>
                <w:noProof/>
                <w:webHidden/>
              </w:rPr>
              <w:instrText xml:space="preserve"> PAGEREF _Toc87908580 \h </w:instrText>
            </w:r>
            <w:r w:rsidR="00B038CE">
              <w:rPr>
                <w:noProof/>
                <w:webHidden/>
              </w:rPr>
            </w:r>
            <w:r w:rsidR="00B038CE">
              <w:rPr>
                <w:noProof/>
                <w:webHidden/>
              </w:rPr>
              <w:fldChar w:fldCharType="separate"/>
            </w:r>
            <w:r w:rsidR="00B038CE">
              <w:rPr>
                <w:noProof/>
                <w:webHidden/>
              </w:rPr>
              <w:t>14</w:t>
            </w:r>
            <w:r w:rsidR="00B038CE">
              <w:rPr>
                <w:noProof/>
                <w:webHidden/>
              </w:rPr>
              <w:fldChar w:fldCharType="end"/>
            </w:r>
          </w:hyperlink>
        </w:p>
        <w:p w14:paraId="5740EC2C" w14:textId="3FCDADA3" w:rsidR="00B038CE" w:rsidRDefault="00071BFA">
          <w:pPr>
            <w:pStyle w:val="TOC1"/>
            <w:tabs>
              <w:tab w:val="right" w:leader="dot" w:pos="9016"/>
            </w:tabs>
            <w:rPr>
              <w:rFonts w:eastAsiaTheme="minorEastAsia"/>
              <w:noProof/>
              <w:lang w:eastAsia="en-SG"/>
            </w:rPr>
          </w:pPr>
          <w:hyperlink w:anchor="_Toc87908581" w:history="1">
            <w:r w:rsidR="00B038CE" w:rsidRPr="00231445">
              <w:rPr>
                <w:rStyle w:val="Hyperlink"/>
                <w:noProof/>
              </w:rPr>
              <w:t>5. Evaluations and Key Considerations</w:t>
            </w:r>
            <w:r w:rsidR="00B038CE">
              <w:rPr>
                <w:noProof/>
                <w:webHidden/>
              </w:rPr>
              <w:tab/>
            </w:r>
            <w:r w:rsidR="00B038CE">
              <w:rPr>
                <w:noProof/>
                <w:webHidden/>
              </w:rPr>
              <w:fldChar w:fldCharType="begin"/>
            </w:r>
            <w:r w:rsidR="00B038CE">
              <w:rPr>
                <w:noProof/>
                <w:webHidden/>
              </w:rPr>
              <w:instrText xml:space="preserve"> PAGEREF _Toc87908581 \h </w:instrText>
            </w:r>
            <w:r w:rsidR="00B038CE">
              <w:rPr>
                <w:noProof/>
                <w:webHidden/>
              </w:rPr>
            </w:r>
            <w:r w:rsidR="00B038CE">
              <w:rPr>
                <w:noProof/>
                <w:webHidden/>
              </w:rPr>
              <w:fldChar w:fldCharType="separate"/>
            </w:r>
            <w:r w:rsidR="00B038CE">
              <w:rPr>
                <w:noProof/>
                <w:webHidden/>
              </w:rPr>
              <w:t>14</w:t>
            </w:r>
            <w:r w:rsidR="00B038CE">
              <w:rPr>
                <w:noProof/>
                <w:webHidden/>
              </w:rPr>
              <w:fldChar w:fldCharType="end"/>
            </w:r>
          </w:hyperlink>
        </w:p>
        <w:p w14:paraId="70B144D3" w14:textId="7012C4E4" w:rsidR="00B038CE" w:rsidRDefault="00071BFA">
          <w:pPr>
            <w:pStyle w:val="TOC1"/>
            <w:tabs>
              <w:tab w:val="right" w:leader="dot" w:pos="9016"/>
            </w:tabs>
            <w:rPr>
              <w:rFonts w:eastAsiaTheme="minorEastAsia"/>
              <w:noProof/>
              <w:lang w:eastAsia="en-SG"/>
            </w:rPr>
          </w:pPr>
          <w:hyperlink w:anchor="_Toc87908582" w:history="1">
            <w:r w:rsidR="00B038CE" w:rsidRPr="00231445">
              <w:rPr>
                <w:rStyle w:val="Hyperlink"/>
                <w:noProof/>
              </w:rPr>
              <w:t>6. References</w:t>
            </w:r>
            <w:r w:rsidR="00B038CE">
              <w:rPr>
                <w:noProof/>
                <w:webHidden/>
              </w:rPr>
              <w:tab/>
            </w:r>
            <w:r w:rsidR="00B038CE">
              <w:rPr>
                <w:noProof/>
                <w:webHidden/>
              </w:rPr>
              <w:fldChar w:fldCharType="begin"/>
            </w:r>
            <w:r w:rsidR="00B038CE">
              <w:rPr>
                <w:noProof/>
                <w:webHidden/>
              </w:rPr>
              <w:instrText xml:space="preserve"> PAGEREF _Toc87908582 \h </w:instrText>
            </w:r>
            <w:r w:rsidR="00B038CE">
              <w:rPr>
                <w:noProof/>
                <w:webHidden/>
              </w:rPr>
            </w:r>
            <w:r w:rsidR="00B038CE">
              <w:rPr>
                <w:noProof/>
                <w:webHidden/>
              </w:rPr>
              <w:fldChar w:fldCharType="separate"/>
            </w:r>
            <w:r w:rsidR="00B038CE">
              <w:rPr>
                <w:noProof/>
                <w:webHidden/>
              </w:rPr>
              <w:t>16</w:t>
            </w:r>
            <w:r w:rsidR="00B038CE">
              <w:rPr>
                <w:noProof/>
                <w:webHidden/>
              </w:rPr>
              <w:fldChar w:fldCharType="end"/>
            </w:r>
          </w:hyperlink>
        </w:p>
        <w:p w14:paraId="5BAA419F" w14:textId="6905F9C6" w:rsidR="00B038CE" w:rsidRDefault="00071BFA">
          <w:pPr>
            <w:pStyle w:val="TOC1"/>
            <w:tabs>
              <w:tab w:val="right" w:leader="dot" w:pos="9016"/>
            </w:tabs>
            <w:rPr>
              <w:rFonts w:eastAsiaTheme="minorEastAsia"/>
              <w:noProof/>
              <w:lang w:eastAsia="en-SG"/>
            </w:rPr>
          </w:pPr>
          <w:hyperlink w:anchor="_Toc87908583" w:history="1">
            <w:r w:rsidR="00B038CE" w:rsidRPr="00231445">
              <w:rPr>
                <w:rStyle w:val="Hyperlink"/>
                <w:noProof/>
              </w:rPr>
              <w:t>ANNEX A</w:t>
            </w:r>
            <w:r w:rsidR="00B038CE">
              <w:rPr>
                <w:noProof/>
                <w:webHidden/>
              </w:rPr>
              <w:tab/>
            </w:r>
            <w:r w:rsidR="00B038CE">
              <w:rPr>
                <w:noProof/>
                <w:webHidden/>
              </w:rPr>
              <w:fldChar w:fldCharType="begin"/>
            </w:r>
            <w:r w:rsidR="00B038CE">
              <w:rPr>
                <w:noProof/>
                <w:webHidden/>
              </w:rPr>
              <w:instrText xml:space="preserve"> PAGEREF _Toc87908583 \h </w:instrText>
            </w:r>
            <w:r w:rsidR="00B038CE">
              <w:rPr>
                <w:noProof/>
                <w:webHidden/>
              </w:rPr>
            </w:r>
            <w:r w:rsidR="00B038CE">
              <w:rPr>
                <w:noProof/>
                <w:webHidden/>
              </w:rPr>
              <w:fldChar w:fldCharType="separate"/>
            </w:r>
            <w:r w:rsidR="00B038CE">
              <w:rPr>
                <w:noProof/>
                <w:webHidden/>
              </w:rPr>
              <w:t>17</w:t>
            </w:r>
            <w:r w:rsidR="00B038CE">
              <w:rPr>
                <w:noProof/>
                <w:webHidden/>
              </w:rPr>
              <w:fldChar w:fldCharType="end"/>
            </w:r>
          </w:hyperlink>
        </w:p>
        <w:p w14:paraId="3586F6CA" w14:textId="2DA44B0D" w:rsidR="00860602" w:rsidRDefault="00860602" w:rsidP="007C28B3">
          <w:pPr>
            <w:jc w:val="both"/>
          </w:pPr>
          <w:r>
            <w:rPr>
              <w:b/>
              <w:bCs/>
              <w:noProof/>
            </w:rPr>
            <w:fldChar w:fldCharType="end"/>
          </w:r>
        </w:p>
      </w:sdtContent>
    </w:sdt>
    <w:p w14:paraId="69CA653D" w14:textId="621F35A0" w:rsidR="00FA0087" w:rsidRDefault="00FA0087" w:rsidP="007C28B3">
      <w:pPr>
        <w:jc w:val="both"/>
      </w:pPr>
    </w:p>
    <w:p w14:paraId="70CAD95A" w14:textId="78C67609" w:rsidR="00C2602F" w:rsidRDefault="000F6C30" w:rsidP="00B038CE">
      <w:pPr>
        <w:jc w:val="both"/>
      </w:pPr>
      <w:r>
        <w:br w:type="page"/>
      </w:r>
    </w:p>
    <w:p w14:paraId="1A6219B9" w14:textId="28394631" w:rsidR="000E1FEB" w:rsidRPr="000E1FEB" w:rsidRDefault="00B223EC" w:rsidP="000E1FEB">
      <w:pPr>
        <w:pStyle w:val="Heading1"/>
        <w:jc w:val="center"/>
      </w:pPr>
      <w:bookmarkStart w:id="0" w:name="_Toc87908554"/>
      <w:r>
        <w:lastRenderedPageBreak/>
        <w:t>Acknowledgements</w:t>
      </w:r>
      <w:bookmarkEnd w:id="0"/>
    </w:p>
    <w:p w14:paraId="136589FE" w14:textId="31059A1F" w:rsidR="00AF7F81" w:rsidRPr="00AF7F81" w:rsidRDefault="00165330" w:rsidP="00770A42">
      <w:pPr>
        <w:jc w:val="center"/>
      </w:pPr>
      <w:r>
        <w:t>We</w:t>
      </w:r>
      <w:r w:rsidR="006010C9">
        <w:t xml:space="preserve"> </w:t>
      </w:r>
      <w:r w:rsidR="00391130">
        <w:t xml:space="preserve">would like to </w:t>
      </w:r>
      <w:r w:rsidR="00511A6B">
        <w:t>extend</w:t>
      </w:r>
      <w:r w:rsidR="006010C9">
        <w:t xml:space="preserve"> </w:t>
      </w:r>
      <w:r w:rsidR="00391130">
        <w:t>our</w:t>
      </w:r>
      <w:r w:rsidR="006010C9">
        <w:t xml:space="preserve"> thanks to</w:t>
      </w:r>
      <w:r w:rsidR="00361446">
        <w:t xml:space="preserve"> Prof</w:t>
      </w:r>
      <w:r w:rsidR="00135B1F">
        <w:t>essor</w:t>
      </w:r>
      <w:r w:rsidR="00361446">
        <w:t xml:space="preserve"> Jeroen and Andrew for their continu</w:t>
      </w:r>
      <w:r w:rsidR="00511A6B">
        <w:t>ous</w:t>
      </w:r>
      <w:r w:rsidR="00361446">
        <w:t xml:space="preserve"> support and </w:t>
      </w:r>
      <w:r w:rsidR="00C66375">
        <w:t>feedback</w:t>
      </w:r>
      <w:r w:rsidR="00BF63C2">
        <w:t xml:space="preserve"> throughout the ESP3902 project</w:t>
      </w:r>
      <w:r w:rsidR="0077346E">
        <w:t>.</w:t>
      </w:r>
      <w:r w:rsidR="00B43FA1">
        <w:t xml:space="preserve"> Their</w:t>
      </w:r>
      <w:r w:rsidR="00AA532E">
        <w:t xml:space="preserve"> constructive</w:t>
      </w:r>
      <w:r w:rsidR="00B43FA1">
        <w:t xml:space="preserve"> critics have given us serious considerations that steered us in the right direction especially during the initial phase of the project</w:t>
      </w:r>
      <w:r w:rsidR="00962C78">
        <w:t xml:space="preserve">; and have given us great insights about the technology </w:t>
      </w:r>
      <w:r w:rsidR="00AA532E">
        <w:t>implemented in this project.</w:t>
      </w:r>
    </w:p>
    <w:p w14:paraId="577FB91D" w14:textId="3EF65959" w:rsidR="00921682" w:rsidRDefault="00223AA5" w:rsidP="00770A42">
      <w:pPr>
        <w:jc w:val="center"/>
      </w:pPr>
      <w:r>
        <w:t xml:space="preserve">Special thanks to </w:t>
      </w:r>
      <w:proofErr w:type="spellStart"/>
      <w:r>
        <w:t>Huei</w:t>
      </w:r>
      <w:proofErr w:type="spellEnd"/>
      <w:r>
        <w:t xml:space="preserve"> Ming for his </w:t>
      </w:r>
      <w:r w:rsidR="006F4964">
        <w:t>consistent guidance; o</w:t>
      </w:r>
      <w:r w:rsidR="008E0867">
        <w:t>ur completion of th</w:t>
      </w:r>
      <w:r w:rsidR="007C0277">
        <w:t>e</w:t>
      </w:r>
      <w:r w:rsidR="008E0867">
        <w:t xml:space="preserve"> project could not have been accomplished without the help of </w:t>
      </w:r>
      <w:proofErr w:type="spellStart"/>
      <w:r w:rsidR="008E0867">
        <w:t>Huei</w:t>
      </w:r>
      <w:proofErr w:type="spellEnd"/>
      <w:r w:rsidR="008E0867">
        <w:t xml:space="preserve"> Ming</w:t>
      </w:r>
      <w:r w:rsidR="001519A3">
        <w:t xml:space="preserve">. </w:t>
      </w:r>
      <w:r w:rsidR="001476CE">
        <w:t>Thank</w:t>
      </w:r>
      <w:r w:rsidR="00230A30">
        <w:t>s</w:t>
      </w:r>
      <w:r w:rsidR="001476CE">
        <w:t xml:space="preserve"> for </w:t>
      </w:r>
      <w:r w:rsidR="001B791D">
        <w:t xml:space="preserve">constantly answering to our queries and </w:t>
      </w:r>
      <w:r w:rsidR="00DE4837">
        <w:t xml:space="preserve">trying to meet our </w:t>
      </w:r>
      <w:r w:rsidR="00230A30">
        <w:t>requests</w:t>
      </w:r>
      <w:r w:rsidR="00DE4837">
        <w:t xml:space="preserve"> in addition</w:t>
      </w:r>
      <w:r w:rsidR="00B825DF">
        <w:t xml:space="preserve"> to </w:t>
      </w:r>
      <w:r w:rsidR="00230A30">
        <w:t>the</w:t>
      </w:r>
      <w:r w:rsidR="008044A8">
        <w:t xml:space="preserve"> valuable</w:t>
      </w:r>
      <w:r w:rsidR="00B530A0">
        <w:t xml:space="preserve"> </w:t>
      </w:r>
      <w:r w:rsidR="00EE3FED">
        <w:t>advice</w:t>
      </w:r>
      <w:r w:rsidR="00DC77E9">
        <w:t>.</w:t>
      </w:r>
    </w:p>
    <w:p w14:paraId="43975125" w14:textId="0BCE8D1E" w:rsidR="00C2602F" w:rsidRDefault="00D40C87" w:rsidP="00770A42">
      <w:pPr>
        <w:jc w:val="center"/>
      </w:pPr>
      <w:r>
        <w:t>Lastly, w</w:t>
      </w:r>
      <w:r w:rsidR="005F5F25">
        <w:t xml:space="preserve">e would like to offer our sincere gratitude for the time and patience that the </w:t>
      </w:r>
      <w:r>
        <w:t xml:space="preserve">professors and </w:t>
      </w:r>
      <w:proofErr w:type="spellStart"/>
      <w:r w:rsidR="004A7D18">
        <w:t>Huei</w:t>
      </w:r>
      <w:proofErr w:type="spellEnd"/>
      <w:r w:rsidR="004A7D18">
        <w:t xml:space="preserve"> Ming</w:t>
      </w:r>
      <w:r>
        <w:t xml:space="preserve"> have </w:t>
      </w:r>
      <w:r w:rsidR="006F4964">
        <w:t>shown</w:t>
      </w:r>
      <w:r>
        <w:t>.</w:t>
      </w:r>
    </w:p>
    <w:p w14:paraId="02A8DE73" w14:textId="22BF3B5F" w:rsidR="00A84324" w:rsidRPr="008D3965" w:rsidRDefault="008453FA" w:rsidP="007C28B3">
      <w:pPr>
        <w:pStyle w:val="Heading1"/>
        <w:jc w:val="both"/>
      </w:pPr>
      <w:bookmarkStart w:id="1" w:name="_Toc87908555"/>
      <w:r w:rsidRPr="008D3965">
        <w:t xml:space="preserve">1. </w:t>
      </w:r>
      <w:r w:rsidR="006624E4" w:rsidRPr="008D3965">
        <w:t>Abstract</w:t>
      </w:r>
      <w:bookmarkEnd w:id="1"/>
    </w:p>
    <w:p w14:paraId="13C83960" w14:textId="7D7A71A3" w:rsidR="0017469D" w:rsidRDefault="00071BFA" w:rsidP="007C28B3">
      <w:pPr>
        <w:jc w:val="both"/>
      </w:pPr>
      <w:sdt>
        <w:sdtPr>
          <w:id w:val="257955108"/>
          <w:docPartObj>
            <w:docPartGallery w:val="Cover Pages"/>
            <w:docPartUnique/>
          </w:docPartObj>
        </w:sdtPr>
        <w:sdtEndPr/>
        <w:sdtContent>
          <w:r w:rsidR="00DA719F" w:rsidRPr="00DA719F">
            <w:softHyphen/>
          </w:r>
          <w:r w:rsidR="00DA719F" w:rsidRPr="00DA719F">
            <w:softHyphen/>
          </w:r>
          <w:r w:rsidR="00DA719F" w:rsidRPr="00DA719F">
            <w:softHyphen/>
          </w:r>
          <w:r w:rsidR="00DA719F" w:rsidRPr="00DA719F">
            <w:softHyphen/>
          </w:r>
          <w:r w:rsidR="00DA719F" w:rsidRPr="00DA719F">
            <w:softHyphen/>
          </w:r>
          <w:r w:rsidR="00DA719F" w:rsidRPr="00DA719F">
            <w:softHyphen/>
          </w:r>
          <w:r w:rsidR="00DA719F" w:rsidRPr="00DA719F">
            <w:softHyphen/>
          </w:r>
        </w:sdtContent>
      </w:sdt>
      <w:r w:rsidR="0017469D">
        <w:t xml:space="preserve">The </w:t>
      </w:r>
      <w:r w:rsidR="0017469D" w:rsidRPr="00DA719F">
        <w:rPr>
          <w:i/>
        </w:rPr>
        <w:t>Cluster Tracker</w:t>
      </w:r>
      <w:r w:rsidR="0017469D">
        <w:t xml:space="preserve"> is a </w:t>
      </w:r>
      <w:r w:rsidR="00DA719F" w:rsidRPr="00DA719F">
        <w:t xml:space="preserve">sensor </w:t>
      </w:r>
      <w:r w:rsidR="0017469D">
        <w:t xml:space="preserve">system designed </w:t>
      </w:r>
      <w:r w:rsidR="00364F4C">
        <w:t xml:space="preserve">to track </w:t>
      </w:r>
      <w:r w:rsidR="008E4C97">
        <w:t xml:space="preserve">clusters of </w:t>
      </w:r>
      <w:r w:rsidR="00DA719F" w:rsidRPr="00DA719F">
        <w:t>people through sensor fusion and artificial intelligence. It aims</w:t>
      </w:r>
      <w:r w:rsidR="008F7D43">
        <w:t xml:space="preserve"> to all</w:t>
      </w:r>
      <w:r w:rsidR="0094165A">
        <w:t xml:space="preserve">eviate the manpower required to enforce social-distancing </w:t>
      </w:r>
      <w:r w:rsidR="001B65E0">
        <w:t>rules</w:t>
      </w:r>
      <w:r w:rsidR="001B65E0" w:rsidRPr="00DA719F">
        <w:t>;</w:t>
      </w:r>
      <w:r w:rsidR="00DA719F" w:rsidRPr="00DA719F">
        <w:t xml:space="preserve"> however, minor adjustments can be made for</w:t>
      </w:r>
      <w:r w:rsidR="001642BE">
        <w:t xml:space="preserve"> the system </w:t>
      </w:r>
      <w:r w:rsidR="00DA719F" w:rsidRPr="00DA719F">
        <w:t>to perform other tasks.</w:t>
      </w:r>
      <w:r w:rsidR="00420221">
        <w:t xml:space="preserve"> </w:t>
      </w:r>
      <w:r w:rsidR="00800643">
        <w:t xml:space="preserve">The </w:t>
      </w:r>
      <w:r w:rsidR="00A8787F">
        <w:t>following are the</w:t>
      </w:r>
      <w:r w:rsidR="00800643">
        <w:t xml:space="preserve"> t</w:t>
      </w:r>
      <w:r w:rsidR="00420221" w:rsidRPr="00420221">
        <w:t>argets’ metadata obtainable by the sensors onboard the system</w:t>
      </w:r>
      <w:r w:rsidR="00A8787F">
        <w:t>.</w:t>
      </w:r>
    </w:p>
    <w:p w14:paraId="4CB24850" w14:textId="77DA6A5E" w:rsidR="001642BE" w:rsidRDefault="001642BE" w:rsidP="007C28B3">
      <w:pPr>
        <w:pStyle w:val="ListParagraph"/>
        <w:numPr>
          <w:ilvl w:val="0"/>
          <w:numId w:val="3"/>
        </w:numPr>
        <w:jc w:val="both"/>
      </w:pPr>
      <w:r>
        <w:t>Velocity of targets</w:t>
      </w:r>
      <w:r w:rsidR="00CC34AB">
        <w:t xml:space="preserve"> relative to the system</w:t>
      </w:r>
    </w:p>
    <w:p w14:paraId="5F0B26B3" w14:textId="044D21AB" w:rsidR="00BD7402" w:rsidRDefault="00BD7402" w:rsidP="007C28B3">
      <w:pPr>
        <w:pStyle w:val="ListParagraph"/>
        <w:numPr>
          <w:ilvl w:val="0"/>
          <w:numId w:val="3"/>
        </w:numPr>
        <w:jc w:val="both"/>
      </w:pPr>
      <w:r>
        <w:t>Acceleration of targets relative to the system</w:t>
      </w:r>
    </w:p>
    <w:p w14:paraId="5C8DA699" w14:textId="622BBE11" w:rsidR="001642BE" w:rsidRDefault="00CC34AB" w:rsidP="007C28B3">
      <w:pPr>
        <w:pStyle w:val="ListParagraph"/>
        <w:numPr>
          <w:ilvl w:val="0"/>
          <w:numId w:val="3"/>
        </w:numPr>
        <w:jc w:val="both"/>
      </w:pPr>
      <w:r>
        <w:t>Range of targets relative to the system</w:t>
      </w:r>
    </w:p>
    <w:p w14:paraId="5226C29C" w14:textId="58753BC9" w:rsidR="00CC34AB" w:rsidRDefault="00463340" w:rsidP="007C28B3">
      <w:pPr>
        <w:pStyle w:val="ListParagraph"/>
        <w:numPr>
          <w:ilvl w:val="0"/>
          <w:numId w:val="3"/>
        </w:numPr>
        <w:jc w:val="both"/>
      </w:pPr>
      <w:r>
        <w:t>Azimuth and elevation of targets relative to the system</w:t>
      </w:r>
    </w:p>
    <w:p w14:paraId="157FCF3A" w14:textId="354588DF" w:rsidR="00463340" w:rsidRDefault="00463340" w:rsidP="007C28B3">
      <w:pPr>
        <w:pStyle w:val="ListParagraph"/>
        <w:numPr>
          <w:ilvl w:val="0"/>
          <w:numId w:val="3"/>
        </w:numPr>
        <w:jc w:val="both"/>
      </w:pPr>
      <w:r>
        <w:t xml:space="preserve">Number of targets </w:t>
      </w:r>
      <w:r w:rsidR="00341560">
        <w:t>present in the Field-Of-View (FOV) of the system</w:t>
      </w:r>
    </w:p>
    <w:p w14:paraId="2D8978F9" w14:textId="5DA20329" w:rsidR="00DA0918" w:rsidRPr="008D3965" w:rsidRDefault="001F681B" w:rsidP="00E84F4A">
      <w:pPr>
        <w:pStyle w:val="Heading2"/>
        <w:jc w:val="both"/>
      </w:pPr>
      <w:bookmarkStart w:id="2" w:name="_Toc87908556"/>
      <w:r w:rsidRPr="008D3965">
        <w:t xml:space="preserve">1.1 </w:t>
      </w:r>
      <w:r w:rsidR="00DA0918" w:rsidRPr="008D3965">
        <w:t>Key Components</w:t>
      </w:r>
      <w:r w:rsidR="00391D9C" w:rsidRPr="008D3965">
        <w:t xml:space="preserve"> and </w:t>
      </w:r>
      <w:r w:rsidR="00E84F4A" w:rsidRPr="008D3965">
        <w:t>S</w:t>
      </w:r>
      <w:r w:rsidR="00391D9C" w:rsidRPr="008D3965">
        <w:t>et</w:t>
      </w:r>
      <w:r w:rsidR="00A8787F" w:rsidRPr="008D3965">
        <w:t>-</w:t>
      </w:r>
      <w:r w:rsidR="00391D9C" w:rsidRPr="008D3965">
        <w:t>up</w:t>
      </w:r>
      <w:bookmarkEnd w:id="2"/>
    </w:p>
    <w:p w14:paraId="473604C0" w14:textId="45502C7E" w:rsidR="00F95327" w:rsidRDefault="00056DD5" w:rsidP="00F93723">
      <w:pPr>
        <w:jc w:val="both"/>
      </w:pPr>
      <w:r>
        <w:rPr>
          <w:noProof/>
        </w:rPr>
        <mc:AlternateContent>
          <mc:Choice Requires="wps">
            <w:drawing>
              <wp:anchor distT="0" distB="0" distL="114300" distR="114300" simplePos="0" relativeHeight="251658246" behindDoc="0" locked="0" layoutInCell="1" allowOverlap="1" wp14:anchorId="7011CA78" wp14:editId="2465B0A6">
                <wp:simplePos x="0" y="0"/>
                <wp:positionH relativeFrom="column">
                  <wp:posOffset>2145030</wp:posOffset>
                </wp:positionH>
                <wp:positionV relativeFrom="paragraph">
                  <wp:posOffset>3816643</wp:posOffset>
                </wp:positionV>
                <wp:extent cx="1988185" cy="635"/>
                <wp:effectExtent l="0" t="0" r="5715" b="0"/>
                <wp:wrapThrough wrapText="bothSides">
                  <wp:wrapPolygon edited="0">
                    <wp:start x="0" y="0"/>
                    <wp:lineTo x="0" y="20571"/>
                    <wp:lineTo x="21524" y="20571"/>
                    <wp:lineTo x="21524" y="0"/>
                    <wp:lineTo x="0" y="0"/>
                  </wp:wrapPolygon>
                </wp:wrapThrough>
                <wp:docPr id="62" name="Text Box 62"/>
                <wp:cNvGraphicFramePr/>
                <a:graphic xmlns:a="http://schemas.openxmlformats.org/drawingml/2006/main">
                  <a:graphicData uri="http://schemas.microsoft.com/office/word/2010/wordprocessingShape">
                    <wps:wsp>
                      <wps:cNvSpPr txBox="1"/>
                      <wps:spPr>
                        <a:xfrm>
                          <a:off x="0" y="0"/>
                          <a:ext cx="1988185" cy="635"/>
                        </a:xfrm>
                        <a:prstGeom prst="rect">
                          <a:avLst/>
                        </a:prstGeom>
                        <a:noFill/>
                        <a:ln>
                          <a:noFill/>
                        </a:ln>
                      </wps:spPr>
                      <wps:txbx>
                        <w:txbxContent>
                          <w:p w14:paraId="0CEF8523" w14:textId="2B8AC6FA" w:rsidR="003B6EBA" w:rsidRPr="002D3C6E" w:rsidRDefault="003B6EBA" w:rsidP="003B6EBA">
                            <w:pPr>
                              <w:pStyle w:val="Caption"/>
                              <w:jc w:val="center"/>
                              <w:rPr>
                                <w:noProof/>
                              </w:rPr>
                            </w:pPr>
                            <w:r>
                              <w:t xml:space="preserve">Figure </w:t>
                            </w:r>
                            <w:r>
                              <w:fldChar w:fldCharType="begin"/>
                            </w:r>
                            <w:r>
                              <w:instrText>SEQ Figure \* ARABIC</w:instrText>
                            </w:r>
                            <w:r>
                              <w:fldChar w:fldCharType="separate"/>
                            </w:r>
                            <w:r w:rsidR="00444271">
                              <w:rPr>
                                <w:noProof/>
                              </w:rPr>
                              <w:t>1</w:t>
                            </w:r>
                            <w:r>
                              <w:fldChar w:fldCharType="end"/>
                            </w:r>
                            <w:r>
                              <w:t>. Cluster Tracker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11CA78" id="Text Box 62" o:spid="_x0000_s1031" type="#_x0000_t202" style="position:absolute;left:0;text-align:left;margin-left:168.9pt;margin-top:300.5pt;width:156.55pt;height:.05pt;z-index:25165824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" filled="f" stroked="f">
                <v:textbox style="mso-fit-shape-to-text:t" inset="0,0,0,0">
                  <w:txbxContent>
                    <w:p w14:paraId="0CEF8523" w14:textId="2B8AC6FA" w:rsidR="003B6EBA" w:rsidRPr="002D3C6E" w:rsidRDefault="003B6EBA" w:rsidP="003B6EBA">
                      <w:pPr>
                        <w:pStyle w:val="Caption"/>
                        <w:jc w:val="center"/>
                        <w:rPr>
                          <w:noProof/>
                        </w:rPr>
                      </w:pPr>
                      <w:r>
                        <w:t xml:space="preserve">Figure </w:t>
                      </w:r>
                      <w:r>
                        <w:fldChar w:fldCharType="begin"/>
                      </w:r>
                      <w:r>
                        <w:instrText>SEQ Figure \* ARABIC</w:instrText>
                      </w:r>
                      <w:r>
                        <w:fldChar w:fldCharType="separate"/>
                      </w:r>
                      <w:r w:rsidR="00444271">
                        <w:rPr>
                          <w:noProof/>
                        </w:rPr>
                        <w:t>1</w:t>
                      </w:r>
                      <w:r>
                        <w:fldChar w:fldCharType="end"/>
                      </w:r>
                      <w:r>
                        <w:t>. Cluster Tracker Setup</w:t>
                      </w:r>
                    </w:p>
                  </w:txbxContent>
                </v:textbox>
                <w10:wrap type="through"/>
              </v:shape>
            </w:pict>
          </mc:Fallback>
        </mc:AlternateContent>
      </w:r>
      <w:r>
        <w:rPr>
          <w:noProof/>
        </w:rPr>
        <mc:AlternateContent>
          <mc:Choice Requires="wpg">
            <w:drawing>
              <wp:anchor distT="0" distB="0" distL="114300" distR="114300" simplePos="0" relativeHeight="251658247" behindDoc="0" locked="0" layoutInCell="1" allowOverlap="1" wp14:anchorId="123F0B73" wp14:editId="30D006F9">
                <wp:simplePos x="0" y="0"/>
                <wp:positionH relativeFrom="column">
                  <wp:posOffset>0</wp:posOffset>
                </wp:positionH>
                <wp:positionV relativeFrom="paragraph">
                  <wp:posOffset>644819</wp:posOffset>
                </wp:positionV>
                <wp:extent cx="5899785" cy="3267710"/>
                <wp:effectExtent l="0" t="0" r="0" b="0"/>
                <wp:wrapTopAndBottom/>
                <wp:docPr id="21" name="Group 21"/>
                <wp:cNvGraphicFramePr/>
                <a:graphic xmlns:a="http://schemas.openxmlformats.org/drawingml/2006/main">
                  <a:graphicData uri="http://schemas.microsoft.com/office/word/2010/wordprocessingGroup">
                    <wpg:wgp>
                      <wpg:cNvGrpSpPr/>
                      <wpg:grpSpPr>
                        <a:xfrm>
                          <a:off x="0" y="0"/>
                          <a:ext cx="5899785" cy="3267710"/>
                          <a:chOff x="0" y="0"/>
                          <a:chExt cx="5899785" cy="3267710"/>
                        </a:xfrm>
                      </wpg:grpSpPr>
                      <wpg:grpSp>
                        <wpg:cNvPr id="25" name="Group 25"/>
                        <wpg:cNvGrpSpPr/>
                        <wpg:grpSpPr>
                          <a:xfrm>
                            <a:off x="0" y="0"/>
                            <a:ext cx="5899785" cy="3267710"/>
                            <a:chOff x="0" y="0"/>
                            <a:chExt cx="6156462" cy="3410465"/>
                          </a:xfrm>
                        </wpg:grpSpPr>
                        <pic:pic xmlns:pic="http://schemas.openxmlformats.org/drawingml/2006/picture">
                          <pic:nvPicPr>
                            <pic:cNvPr id="7" name="Picture 7" descr="Diagram&#10;&#10;Description automatically generated with medium confidence"/>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103870" y="280086"/>
                              <a:ext cx="3952875" cy="2963545"/>
                            </a:xfrm>
                            <a:prstGeom prst="rect">
                              <a:avLst/>
                            </a:prstGeom>
                          </pic:spPr>
                        </pic:pic>
                        <wps:wsp>
                          <wps:cNvPr id="45" name="Text Box 2"/>
                          <wps:cNvSpPr txBox="1">
                            <a:spLocks noChangeArrowheads="1"/>
                          </wps:cNvSpPr>
                          <wps:spPr bwMode="auto">
                            <a:xfrm>
                              <a:off x="4810897" y="873210"/>
                              <a:ext cx="1345565" cy="647065"/>
                            </a:xfrm>
                            <a:prstGeom prst="rect">
                              <a:avLst/>
                            </a:prstGeom>
                            <a:noFill/>
                            <a:ln w="9525">
                              <a:noFill/>
                              <a:miter lim="800000"/>
                              <a:headEnd/>
                              <a:tailEnd/>
                            </a:ln>
                          </wps:spPr>
                          <wps:txbx>
                            <w:txbxContent>
                              <w:p w14:paraId="497F25E8" w14:textId="77777777" w:rsidR="003473AC" w:rsidRPr="00CA07DD" w:rsidRDefault="003473AC" w:rsidP="003473AC">
                                <w:pPr>
                                  <w:rPr>
                                    <w:color w:val="FF0000"/>
                                    <w:sz w:val="20"/>
                                    <w:szCs w:val="20"/>
                                    <w:lang w:val="en-GB"/>
                                  </w:rPr>
                                </w:pPr>
                                <w:r w:rsidRPr="00CA07DD">
                                  <w:rPr>
                                    <w:color w:val="FF0000"/>
                                    <w:sz w:val="20"/>
                                    <w:szCs w:val="20"/>
                                    <w:lang w:val="en-GB"/>
                                  </w:rPr>
                                  <w:t xml:space="preserve">1. </w:t>
                                </w:r>
                                <w:r w:rsidR="00525E07">
                                  <w:rPr>
                                    <w:color w:val="FF0000"/>
                                    <w:sz w:val="20"/>
                                    <w:szCs w:val="20"/>
                                    <w:lang w:val="en-GB"/>
                                  </w:rPr>
                                  <w:t xml:space="preserve">Texas Instruments’ </w:t>
                                </w:r>
                                <w:r w:rsidRPr="00CA07DD">
                                  <w:rPr>
                                    <w:color w:val="FF0000"/>
                                    <w:sz w:val="20"/>
                                    <w:szCs w:val="20"/>
                                    <w:lang w:val="en-GB"/>
                                  </w:rPr>
                                  <w:t xml:space="preserve">IWR6843 AOP EVM </w:t>
                                </w:r>
                                <w:proofErr w:type="spellStart"/>
                                <w:r w:rsidRPr="00CA07DD">
                                  <w:rPr>
                                    <w:color w:val="FF0000"/>
                                    <w:sz w:val="20"/>
                                    <w:szCs w:val="20"/>
                                    <w:lang w:val="en-GB"/>
                                  </w:rPr>
                                  <w:t>mmWave</w:t>
                                </w:r>
                                <w:proofErr w:type="spellEnd"/>
                                <w:r w:rsidRPr="00CA07DD">
                                  <w:rPr>
                                    <w:color w:val="FF0000"/>
                                    <w:sz w:val="20"/>
                                    <w:szCs w:val="20"/>
                                    <w:lang w:val="en-GB"/>
                                  </w:rPr>
                                  <w:t xml:space="preserve"> Sensor</w:t>
                                </w:r>
                              </w:p>
                            </w:txbxContent>
                          </wps:txbx>
                          <wps:bodyPr rot="0" vert="horz" wrap="square" lIns="91440" tIns="45720" rIns="91440" bIns="45720" anchor="t" anchorCtr="0">
                            <a:noAutofit/>
                          </wps:bodyPr>
                        </wps:wsp>
                        <wps:wsp>
                          <wps:cNvPr id="52" name="Straight Arrow Connector 52"/>
                          <wps:cNvCnPr/>
                          <wps:spPr>
                            <a:xfrm flipH="1">
                              <a:off x="4539735" y="1207186"/>
                              <a:ext cx="319714" cy="143819"/>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44" name="Text Box 2"/>
                          <wps:cNvSpPr txBox="1">
                            <a:spLocks noChangeArrowheads="1"/>
                          </wps:cNvSpPr>
                          <wps:spPr bwMode="auto">
                            <a:xfrm>
                              <a:off x="0" y="972065"/>
                              <a:ext cx="1263407" cy="552450"/>
                            </a:xfrm>
                            <a:prstGeom prst="rect">
                              <a:avLst/>
                            </a:prstGeom>
                            <a:noFill/>
                            <a:ln w="9525">
                              <a:noFill/>
                              <a:miter lim="800000"/>
                              <a:headEnd/>
                              <a:tailEnd/>
                            </a:ln>
                          </wps:spPr>
                          <wps:txbx>
                            <w:txbxContent>
                              <w:p w14:paraId="2DDE0DD9" w14:textId="77777777" w:rsidR="00F561F0" w:rsidRPr="00F561F0" w:rsidRDefault="00F561F0" w:rsidP="00F561F0">
                                <w:pPr>
                                  <w:spacing w:after="0" w:line="240" w:lineRule="auto"/>
                                  <w:rPr>
                                    <w:color w:val="2F5496" w:themeColor="accent1" w:themeShade="BF"/>
                                    <w:sz w:val="20"/>
                                    <w:szCs w:val="20"/>
                                    <w:lang w:val="en-GB"/>
                                  </w:rPr>
                                </w:pPr>
                                <w:r w:rsidRPr="00F561F0">
                                  <w:rPr>
                                    <w:color w:val="2F5496" w:themeColor="accent1" w:themeShade="BF"/>
                                    <w:sz w:val="20"/>
                                    <w:szCs w:val="20"/>
                                    <w:lang w:val="en-GB"/>
                                  </w:rPr>
                                  <w:t>2. Intel RealSense L515 LiDAR Camera</w:t>
                                </w:r>
                              </w:p>
                            </w:txbxContent>
                          </wps:txbx>
                          <wps:bodyPr rot="0" vert="horz" wrap="square" lIns="91440" tIns="45720" rIns="91440" bIns="45720" anchor="t" anchorCtr="0">
                            <a:noAutofit/>
                          </wps:bodyPr>
                        </wps:wsp>
                        <wps:wsp>
                          <wps:cNvPr id="51" name="Straight Arrow Connector 51"/>
                          <wps:cNvCnPr/>
                          <wps:spPr>
                            <a:xfrm flipV="1">
                              <a:off x="1149521" y="835716"/>
                              <a:ext cx="876023" cy="311232"/>
                            </a:xfrm>
                            <a:prstGeom prst="straightConnector1">
                              <a:avLst/>
                            </a:prstGeom>
                            <a:ln>
                              <a:tailEnd type="triangle"/>
                            </a:ln>
                          </wps:spPr>
                          <wps:style>
                            <a:lnRef idx="3">
                              <a:schemeClr val="accent5"/>
                            </a:lnRef>
                            <a:fillRef idx="0">
                              <a:schemeClr val="accent5"/>
                            </a:fillRef>
                            <a:effectRef idx="2">
                              <a:schemeClr val="accent5"/>
                            </a:effectRef>
                            <a:fontRef idx="minor">
                              <a:schemeClr val="tx1"/>
                            </a:fontRef>
                          </wps:style>
                          <wps:bodyPr/>
                        </wps:wsp>
                        <wps:wsp>
                          <wps:cNvPr id="48" name="Text Box 2"/>
                          <wps:cNvSpPr txBox="1">
                            <a:spLocks noChangeArrowheads="1"/>
                          </wps:cNvSpPr>
                          <wps:spPr bwMode="auto">
                            <a:xfrm>
                              <a:off x="2924432" y="3105665"/>
                              <a:ext cx="760730" cy="304800"/>
                            </a:xfrm>
                            <a:prstGeom prst="rect">
                              <a:avLst/>
                            </a:prstGeom>
                            <a:noFill/>
                            <a:ln w="9525">
                              <a:noFill/>
                              <a:miter lim="800000"/>
                              <a:headEnd/>
                              <a:tailEnd/>
                            </a:ln>
                          </wps:spPr>
                          <wps:txbx>
                            <w:txbxContent>
                              <w:p w14:paraId="3AC60C22" w14:textId="77777777" w:rsidR="009E544B" w:rsidRPr="009E544B" w:rsidRDefault="009E544B" w:rsidP="009E544B">
                                <w:pPr>
                                  <w:rPr>
                                    <w:sz w:val="20"/>
                                    <w:szCs w:val="20"/>
                                    <w:lang w:val="en-GB"/>
                                  </w:rPr>
                                </w:pPr>
                                <w:r w:rsidRPr="009E544B">
                                  <w:rPr>
                                    <w:sz w:val="20"/>
                                    <w:szCs w:val="20"/>
                                    <w:lang w:val="en-GB"/>
                                  </w:rPr>
                                  <w:t>3. Host PC</w:t>
                                </w:r>
                              </w:p>
                            </w:txbxContent>
                          </wps:txbx>
                          <wps:bodyPr rot="0" vert="horz" wrap="square" lIns="91440" tIns="45720" rIns="91440" bIns="45720" anchor="t" anchorCtr="0">
                            <a:noAutofit/>
                          </wps:bodyPr>
                        </wps:wsp>
                        <wps:wsp>
                          <wps:cNvPr id="46" name="Text Box 2"/>
                          <wps:cNvSpPr txBox="1">
                            <a:spLocks noChangeArrowheads="1"/>
                          </wps:cNvSpPr>
                          <wps:spPr bwMode="auto">
                            <a:xfrm>
                              <a:off x="1062681" y="2858529"/>
                              <a:ext cx="1353185" cy="304800"/>
                            </a:xfrm>
                            <a:prstGeom prst="rect">
                              <a:avLst/>
                            </a:prstGeom>
                            <a:noFill/>
                            <a:ln w="9525">
                              <a:noFill/>
                              <a:miter lim="800000"/>
                              <a:headEnd/>
                              <a:tailEnd/>
                            </a:ln>
                          </wps:spPr>
                          <wps:txbx>
                            <w:txbxContent>
                              <w:p w14:paraId="5ACC4712" w14:textId="77777777" w:rsidR="001C74E9" w:rsidRPr="001C74E9" w:rsidRDefault="001C74E9" w:rsidP="001C74E9">
                                <w:pPr>
                                  <w:rPr>
                                    <w:color w:val="538135" w:themeColor="accent6" w:themeShade="BF"/>
                                    <w:sz w:val="20"/>
                                    <w:szCs w:val="20"/>
                                    <w:lang w:val="en-GB"/>
                                  </w:rPr>
                                </w:pPr>
                                <w:r w:rsidRPr="001C74E9">
                                  <w:rPr>
                                    <w:color w:val="538135" w:themeColor="accent6" w:themeShade="BF"/>
                                    <w:sz w:val="20"/>
                                    <w:szCs w:val="20"/>
                                    <w:lang w:val="en-GB"/>
                                  </w:rPr>
                                  <w:t xml:space="preserve">4. </w:t>
                                </w:r>
                                <w:r>
                                  <w:rPr>
                                    <w:color w:val="538135" w:themeColor="accent6" w:themeShade="BF"/>
                                    <w:sz w:val="20"/>
                                    <w:szCs w:val="20"/>
                                    <w:lang w:val="en-GB"/>
                                  </w:rPr>
                                  <w:t xml:space="preserve">NVIDIA </w:t>
                                </w:r>
                                <w:r w:rsidRPr="001C74E9">
                                  <w:rPr>
                                    <w:color w:val="538135" w:themeColor="accent6" w:themeShade="BF"/>
                                    <w:sz w:val="20"/>
                                    <w:szCs w:val="20"/>
                                    <w:lang w:val="en-GB"/>
                                  </w:rPr>
                                  <w:t>Jetson Nano</w:t>
                                </w:r>
                              </w:p>
                            </w:txbxContent>
                          </wps:txbx>
                          <wps:bodyPr rot="0" vert="horz" wrap="square" lIns="91440" tIns="45720" rIns="91440" bIns="45720" anchor="t" anchorCtr="0">
                            <a:noAutofit/>
                          </wps:bodyPr>
                        </wps:wsp>
                        <wps:wsp>
                          <wps:cNvPr id="11" name="Text Box 2"/>
                          <wps:cNvSpPr txBox="1">
                            <a:spLocks noChangeArrowheads="1"/>
                          </wps:cNvSpPr>
                          <wps:spPr bwMode="auto">
                            <a:xfrm>
                              <a:off x="2751437" y="510746"/>
                              <a:ext cx="1228725" cy="471170"/>
                            </a:xfrm>
                            <a:prstGeom prst="rect">
                              <a:avLst/>
                            </a:prstGeom>
                            <a:noFill/>
                            <a:ln w="9525">
                              <a:noFill/>
                              <a:miter lim="800000"/>
                              <a:headEnd/>
                              <a:tailEnd/>
                            </a:ln>
                          </wps:spPr>
                          <wps:txbx>
                            <w:txbxContent>
                              <w:p w14:paraId="69CF6BC2" w14:textId="77777777" w:rsidR="00E72444" w:rsidRPr="00E72444" w:rsidRDefault="00E72444" w:rsidP="00E72444">
                                <w:pPr>
                                  <w:rPr>
                                    <w:sz w:val="20"/>
                                    <w:szCs w:val="20"/>
                                    <w:lang w:val="en-GB"/>
                                  </w:rPr>
                                </w:pPr>
                                <w:r w:rsidRPr="00E72444">
                                  <w:rPr>
                                    <w:sz w:val="20"/>
                                    <w:szCs w:val="20"/>
                                    <w:lang w:val="en-GB"/>
                                  </w:rPr>
                                  <w:t>6. PCA9685 PWM/Servo Driver</w:t>
                                </w:r>
                              </w:p>
                              <w:p w14:paraId="5565D2BC" w14:textId="77777777" w:rsidR="00E72444" w:rsidRPr="00E72444" w:rsidRDefault="00E72444" w:rsidP="00E72444">
                                <w:pPr>
                                  <w:rPr>
                                    <w:sz w:val="20"/>
                                    <w:szCs w:val="20"/>
                                    <w:lang w:val="en-GB"/>
                                  </w:rPr>
                                </w:pPr>
                              </w:p>
                            </w:txbxContent>
                          </wps:txbx>
                          <wps:bodyPr rot="0" vert="horz" wrap="square" lIns="91440" tIns="45720" rIns="91440" bIns="45720" anchor="t" anchorCtr="0">
                            <a:noAutofit/>
                          </wps:bodyPr>
                        </wps:wsp>
                        <wps:wsp>
                          <wps:cNvPr id="24" name="Straight Arrow Connector 24"/>
                          <wps:cNvCnPr/>
                          <wps:spPr>
                            <a:xfrm flipH="1">
                              <a:off x="2922029" y="943575"/>
                              <a:ext cx="288954" cy="782303"/>
                            </a:xfrm>
                            <a:prstGeom prst="straightConnector1">
                              <a:avLst/>
                            </a:prstGeom>
                            <a:ln>
                              <a:tailEnd type="triangle"/>
                            </a:ln>
                          </wps:spPr>
                          <wps:style>
                            <a:lnRef idx="3">
                              <a:schemeClr val="accent3"/>
                            </a:lnRef>
                            <a:fillRef idx="0">
                              <a:schemeClr val="accent3"/>
                            </a:fillRef>
                            <a:effectRef idx="2">
                              <a:schemeClr val="accent3"/>
                            </a:effectRef>
                            <a:fontRef idx="minor">
                              <a:schemeClr val="tx1"/>
                            </a:fontRef>
                          </wps:style>
                          <wps:bodyPr/>
                        </wps:wsp>
                        <wps:wsp>
                          <wps:cNvPr id="55" name="Straight Arrow Connector 55"/>
                          <wps:cNvCnPr/>
                          <wps:spPr>
                            <a:xfrm>
                              <a:off x="3785629" y="185694"/>
                              <a:ext cx="712230" cy="374478"/>
                            </a:xfrm>
                            <a:prstGeom prst="straightConnector1">
                              <a:avLst/>
                            </a:prstGeom>
                            <a:ln>
                              <a:tailEnd type="triangle"/>
                            </a:ln>
                          </wps:spPr>
                          <wps:style>
                            <a:lnRef idx="3">
                              <a:schemeClr val="accent3"/>
                            </a:lnRef>
                            <a:fillRef idx="0">
                              <a:schemeClr val="accent3"/>
                            </a:fillRef>
                            <a:effectRef idx="2">
                              <a:schemeClr val="accent3"/>
                            </a:effectRef>
                            <a:fontRef idx="minor">
                              <a:schemeClr val="tx1"/>
                            </a:fontRef>
                          </wps:style>
                          <wps:bodyPr/>
                        </wps:wsp>
                        <wps:wsp>
                          <wps:cNvPr id="60" name="Text Box 2"/>
                          <wps:cNvSpPr txBox="1">
                            <a:spLocks noChangeArrowheads="1"/>
                          </wps:cNvSpPr>
                          <wps:spPr bwMode="auto">
                            <a:xfrm>
                              <a:off x="2850292" y="0"/>
                              <a:ext cx="1124310" cy="415317"/>
                            </a:xfrm>
                            <a:prstGeom prst="rect">
                              <a:avLst/>
                            </a:prstGeom>
                            <a:noFill/>
                            <a:ln w="9525">
                              <a:noFill/>
                              <a:miter lim="800000"/>
                              <a:headEnd/>
                              <a:tailEnd/>
                            </a:ln>
                          </wps:spPr>
                          <wps:txbx>
                            <w:txbxContent>
                              <w:p w14:paraId="7585EFA5" w14:textId="77777777" w:rsidR="007903C6" w:rsidRPr="007903C6" w:rsidRDefault="007903C6" w:rsidP="007903C6">
                                <w:pPr>
                                  <w:rPr>
                                    <w:sz w:val="20"/>
                                    <w:szCs w:val="20"/>
                                    <w:lang w:val="en-GB"/>
                                  </w:rPr>
                                </w:pPr>
                                <w:r>
                                  <w:rPr>
                                    <w:sz w:val="20"/>
                                    <w:szCs w:val="20"/>
                                    <w:lang w:val="en-GB"/>
                                  </w:rPr>
                                  <w:t>Ceiling Mounts</w:t>
                                </w:r>
                              </w:p>
                            </w:txbxContent>
                          </wps:txbx>
                          <wps:bodyPr rot="0" vert="horz" wrap="square" lIns="91440" tIns="45720" rIns="91440" bIns="45720" anchor="t" anchorCtr="0">
                            <a:noAutofit/>
                          </wps:bodyPr>
                        </wps:wsp>
                        <wps:wsp>
                          <wps:cNvPr id="4" name="Straight Arrow Connector 4"/>
                          <wps:cNvCnPr/>
                          <wps:spPr>
                            <a:xfrm flipH="1">
                              <a:off x="1557637" y="136267"/>
                              <a:ext cx="1293238" cy="226060"/>
                            </a:xfrm>
                            <a:prstGeom prst="straightConnector1">
                              <a:avLst/>
                            </a:prstGeom>
                            <a:ln>
                              <a:tailEnd type="triangle"/>
                            </a:ln>
                          </wps:spPr>
                          <wps:style>
                            <a:lnRef idx="3">
                              <a:schemeClr val="accent3"/>
                            </a:lnRef>
                            <a:fillRef idx="0">
                              <a:schemeClr val="accent3"/>
                            </a:fillRef>
                            <a:effectRef idx="2">
                              <a:schemeClr val="accent3"/>
                            </a:effectRef>
                            <a:fontRef idx="minor">
                              <a:schemeClr val="tx1"/>
                            </a:fontRef>
                          </wps:style>
                          <wps:bodyPr/>
                        </wps:wsp>
                        <wps:wsp>
                          <wps:cNvPr id="17" name="Text Box 2"/>
                          <wps:cNvSpPr txBox="1">
                            <a:spLocks noChangeArrowheads="1"/>
                          </wps:cNvSpPr>
                          <wps:spPr bwMode="auto">
                            <a:xfrm>
                              <a:off x="3286897" y="1729946"/>
                              <a:ext cx="687705" cy="293623"/>
                            </a:xfrm>
                            <a:prstGeom prst="rect">
                              <a:avLst/>
                            </a:prstGeom>
                            <a:noFill/>
                            <a:ln w="9525">
                              <a:noFill/>
                              <a:miter lim="800000"/>
                              <a:headEnd/>
                              <a:tailEnd/>
                            </a:ln>
                          </wps:spPr>
                          <wps:txbx>
                            <w:txbxContent>
                              <w:p w14:paraId="08102C70" w14:textId="77777777" w:rsidR="00B71527" w:rsidRPr="00E72444" w:rsidRDefault="00B71527" w:rsidP="00B71527">
                                <w:pPr>
                                  <w:rPr>
                                    <w:sz w:val="20"/>
                                    <w:szCs w:val="20"/>
                                    <w:lang w:val="en-GB"/>
                                  </w:rPr>
                                </w:pPr>
                                <w:r>
                                  <w:rPr>
                                    <w:sz w:val="20"/>
                                    <w:szCs w:val="20"/>
                                    <w:lang w:val="en-GB"/>
                                  </w:rPr>
                                  <w:t>Batteries</w:t>
                                </w:r>
                              </w:p>
                            </w:txbxContent>
                          </wps:txbx>
                          <wps:bodyPr rot="0" vert="horz" wrap="square" lIns="91440" tIns="45720" rIns="91440" bIns="45720" anchor="t" anchorCtr="0">
                            <a:noAutofit/>
                          </wps:bodyPr>
                        </wps:wsp>
                        <wps:wsp>
                          <wps:cNvPr id="18" name="Straight Arrow Connector 18"/>
                          <wps:cNvCnPr/>
                          <wps:spPr>
                            <a:xfrm flipH="1" flipV="1">
                              <a:off x="3337010" y="1516448"/>
                              <a:ext cx="167606" cy="280035"/>
                            </a:xfrm>
                            <a:prstGeom prst="straightConnector1">
                              <a:avLst/>
                            </a:prstGeom>
                            <a:ln>
                              <a:tailEnd type="triangle"/>
                            </a:ln>
                          </wps:spPr>
                          <wps:style>
                            <a:lnRef idx="3">
                              <a:schemeClr val="accent3"/>
                            </a:lnRef>
                            <a:fillRef idx="0">
                              <a:schemeClr val="accent3"/>
                            </a:fillRef>
                            <a:effectRef idx="2">
                              <a:schemeClr val="accent3"/>
                            </a:effectRef>
                            <a:fontRef idx="minor">
                              <a:schemeClr val="tx1"/>
                            </a:fontRef>
                          </wps:style>
                          <wps:bodyPr/>
                        </wps:wsp>
                      </wpg:grpSp>
                      <wps:wsp>
                        <wps:cNvPr id="64" name="Straight Arrow Connector 63">
                          <a:extLst>
                            <a:ext uri="{FF2B5EF4-FFF2-40B4-BE49-F238E27FC236}">
                              <a16:creationId xmlns:a16="http://schemas.microsoft.com/office/drawing/2014/main" id="{EED0D3E0-A25D-B24B-A584-B87680EA3216}"/>
                            </a:ext>
                          </a:extLst>
                        </wps:cNvPr>
                        <wps:cNvCnPr>
                          <a:cxnSpLocks/>
                        </wps:cNvCnPr>
                        <wps:spPr>
                          <a:xfrm>
                            <a:off x="1837592" y="908538"/>
                            <a:ext cx="0" cy="977232"/>
                          </a:xfrm>
                          <a:prstGeom prst="straightConnector1">
                            <a:avLst/>
                          </a:prstGeom>
                          <a:ln>
                            <a:headEnd type="triangle"/>
                            <a:tailEnd type="triangle"/>
                          </a:ln>
                        </wps:spPr>
                        <wps:style>
                          <a:lnRef idx="2">
                            <a:schemeClr val="accent4"/>
                          </a:lnRef>
                          <a:fillRef idx="0">
                            <a:schemeClr val="accent4"/>
                          </a:fillRef>
                          <a:effectRef idx="1">
                            <a:schemeClr val="accent4"/>
                          </a:effectRef>
                          <a:fontRef idx="minor">
                            <a:schemeClr val="tx1"/>
                          </a:fontRef>
                        </wps:style>
                        <wps:bodyPr/>
                      </wps:wsp>
                      <wps:wsp>
                        <wps:cNvPr id="65" name="Straight Arrow Connector 64">
                          <a:extLst>
                            <a:ext uri="{FF2B5EF4-FFF2-40B4-BE49-F238E27FC236}">
                              <a16:creationId xmlns:a16="http://schemas.microsoft.com/office/drawing/2014/main" id="{96A2B640-F5E7-534F-B0FE-914EFA860268}"/>
                            </a:ext>
                          </a:extLst>
                        </wps:cNvPr>
                        <wps:cNvCnPr>
                          <a:cxnSpLocks/>
                        </wps:cNvCnPr>
                        <wps:spPr>
                          <a:xfrm>
                            <a:off x="1837592" y="314569"/>
                            <a:ext cx="0" cy="494316"/>
                          </a:xfrm>
                          <a:prstGeom prst="straightConnector1">
                            <a:avLst/>
                          </a:prstGeom>
                          <a:ln>
                            <a:headEnd type="triangle"/>
                            <a:tailEnd type="triangle"/>
                          </a:ln>
                        </wps:spPr>
                        <wps:style>
                          <a:lnRef idx="2">
                            <a:schemeClr val="accent4"/>
                          </a:lnRef>
                          <a:fillRef idx="0">
                            <a:schemeClr val="accent4"/>
                          </a:fillRef>
                          <a:effectRef idx="1">
                            <a:schemeClr val="accent4"/>
                          </a:effectRef>
                          <a:fontRef idx="minor">
                            <a:schemeClr val="tx1"/>
                          </a:fontRef>
                        </wps:style>
                        <wps:bodyPr/>
                      </wps:wsp>
                      <wps:wsp>
                        <wps:cNvPr id="66" name="TextBox 65">
                          <a:extLst>
                            <a:ext uri="{FF2B5EF4-FFF2-40B4-BE49-F238E27FC236}">
                              <a16:creationId xmlns:a16="http://schemas.microsoft.com/office/drawing/2014/main" id="{FB02E078-E45F-1B44-9B1F-001C09973BFE}"/>
                            </a:ext>
                          </a:extLst>
                        </wps:cNvPr>
                        <wps:cNvSpPr txBox="1"/>
                        <wps:spPr>
                          <a:xfrm>
                            <a:off x="1336431" y="1492738"/>
                            <a:ext cx="603175" cy="236621"/>
                          </a:xfrm>
                          <a:prstGeom prst="rect">
                            <a:avLst/>
                          </a:prstGeom>
                          <a:noFill/>
                        </wps:spPr>
                        <wps:txbx>
                          <w:txbxContent>
                            <w:p w14:paraId="4010282E" w14:textId="77777777" w:rsidR="00771E8F" w:rsidRPr="00352E3B" w:rsidRDefault="00771E8F" w:rsidP="00771E8F">
                              <w:pPr>
                                <w:rPr>
                                  <w:rFonts w:hAnsi="Calibri"/>
                                  <w:color w:val="44546A" w:themeColor="text2"/>
                                  <w:kern w:val="24"/>
                                  <w:sz w:val="18"/>
                                  <w:szCs w:val="18"/>
                                  <w:lang w:val="en-US"/>
                                </w:rPr>
                              </w:pPr>
                              <w:r w:rsidRPr="00352E3B">
                                <w:rPr>
                                  <w:rFonts w:hAnsi="Calibri"/>
                                  <w:color w:val="44546A" w:themeColor="text2"/>
                                  <w:kern w:val="24"/>
                                  <w:sz w:val="18"/>
                                  <w:szCs w:val="18"/>
                                  <w:lang w:val="en-US"/>
                                </w:rPr>
                                <w:t>133 mm</w:t>
                              </w:r>
                            </w:p>
                          </w:txbxContent>
                        </wps:txbx>
                        <wps:bodyPr wrap="square" rtlCol="0">
                          <a:noAutofit/>
                        </wps:bodyPr>
                      </wps:wsp>
                      <wps:wsp>
                        <wps:cNvPr id="67" name="TextBox 66">
                          <a:extLst>
                            <a:ext uri="{FF2B5EF4-FFF2-40B4-BE49-F238E27FC236}">
                              <a16:creationId xmlns:a16="http://schemas.microsoft.com/office/drawing/2014/main" id="{948DBD47-D470-FA46-B076-B05E6E776731}"/>
                            </a:ext>
                          </a:extLst>
                        </wps:cNvPr>
                        <wps:cNvSpPr txBox="1"/>
                        <wps:spPr>
                          <a:xfrm>
                            <a:off x="1367692" y="429846"/>
                            <a:ext cx="507365" cy="343535"/>
                          </a:xfrm>
                          <a:prstGeom prst="rect">
                            <a:avLst/>
                          </a:prstGeom>
                          <a:noFill/>
                        </wps:spPr>
                        <wps:txbx>
                          <w:txbxContent>
                            <w:p w14:paraId="20110F28" w14:textId="77777777" w:rsidR="00771E8F" w:rsidRPr="00352E3B" w:rsidRDefault="00771E8F" w:rsidP="00771E8F">
                              <w:pPr>
                                <w:rPr>
                                  <w:rFonts w:hAnsi="Calibri"/>
                                  <w:color w:val="44546A" w:themeColor="text2"/>
                                  <w:kern w:val="24"/>
                                  <w:sz w:val="18"/>
                                  <w:szCs w:val="18"/>
                                  <w:lang w:val="en-US"/>
                                </w:rPr>
                              </w:pPr>
                              <w:r w:rsidRPr="00352E3B">
                                <w:rPr>
                                  <w:rFonts w:hAnsi="Calibri"/>
                                  <w:color w:val="44546A" w:themeColor="text2"/>
                                  <w:kern w:val="24"/>
                                  <w:sz w:val="18"/>
                                  <w:szCs w:val="18"/>
                                  <w:lang w:val="en-US"/>
                                </w:rPr>
                                <w:t>61 mm</w:t>
                              </w:r>
                            </w:p>
                          </w:txbxContent>
                        </wps:txbx>
                        <wps:bodyPr wrap="none" rtlCol="0">
                          <a:spAutoFit/>
                        </wps:bodyPr>
                      </wps:wsp>
                      <wps:wsp>
                        <wps:cNvPr id="68" name="Straight Arrow Connector 67">
                          <a:extLst>
                            <a:ext uri="{FF2B5EF4-FFF2-40B4-BE49-F238E27FC236}">
                              <a16:creationId xmlns:a16="http://schemas.microsoft.com/office/drawing/2014/main" id="{2ACE441B-74DC-1A4C-9720-8EFC2D08D49D}"/>
                            </a:ext>
                          </a:extLst>
                        </wps:cNvPr>
                        <wps:cNvCnPr>
                          <a:cxnSpLocks/>
                        </wps:cNvCnPr>
                        <wps:spPr>
                          <a:xfrm flipH="1">
                            <a:off x="2229339" y="1690077"/>
                            <a:ext cx="319505" cy="216003"/>
                          </a:xfrm>
                          <a:prstGeom prst="straightConnector1">
                            <a:avLst/>
                          </a:prstGeom>
                          <a:ln>
                            <a:headEnd type="triangle"/>
                            <a:tailEnd type="triangle"/>
                          </a:ln>
                        </wps:spPr>
                        <wps:style>
                          <a:lnRef idx="2">
                            <a:schemeClr val="accent4"/>
                          </a:lnRef>
                          <a:fillRef idx="0">
                            <a:schemeClr val="accent4"/>
                          </a:fillRef>
                          <a:effectRef idx="1">
                            <a:schemeClr val="accent4"/>
                          </a:effectRef>
                          <a:fontRef idx="minor">
                            <a:schemeClr val="tx1"/>
                          </a:fontRef>
                        </wps:style>
                        <wps:bodyPr/>
                      </wps:wsp>
                      <wps:wsp>
                        <wps:cNvPr id="69" name="TextBox 68">
                          <a:extLst>
                            <a:ext uri="{FF2B5EF4-FFF2-40B4-BE49-F238E27FC236}">
                              <a16:creationId xmlns:a16="http://schemas.microsoft.com/office/drawing/2014/main" id="{444C8DF3-7C0D-E947-A260-0F1A9F83D510}"/>
                            </a:ext>
                          </a:extLst>
                        </wps:cNvPr>
                        <wps:cNvSpPr txBox="1"/>
                        <wps:spPr>
                          <a:xfrm>
                            <a:off x="1969477" y="1852246"/>
                            <a:ext cx="507365" cy="343535"/>
                          </a:xfrm>
                          <a:prstGeom prst="rect">
                            <a:avLst/>
                          </a:prstGeom>
                          <a:noFill/>
                        </wps:spPr>
                        <wps:txbx>
                          <w:txbxContent>
                            <w:p w14:paraId="6ED3C242" w14:textId="77777777" w:rsidR="00771E8F" w:rsidRPr="00352E3B" w:rsidRDefault="00771E8F" w:rsidP="00771E8F">
                              <w:pPr>
                                <w:rPr>
                                  <w:rFonts w:hAnsi="Calibri"/>
                                  <w:color w:val="44546A" w:themeColor="text2"/>
                                  <w:kern w:val="24"/>
                                  <w:sz w:val="18"/>
                                  <w:szCs w:val="18"/>
                                  <w:lang w:val="en-US"/>
                                </w:rPr>
                              </w:pPr>
                              <w:r w:rsidRPr="00352E3B">
                                <w:rPr>
                                  <w:rFonts w:hAnsi="Calibri"/>
                                  <w:color w:val="44546A" w:themeColor="text2"/>
                                  <w:kern w:val="24"/>
                                  <w:sz w:val="18"/>
                                  <w:szCs w:val="18"/>
                                  <w:lang w:val="en-US"/>
                                </w:rPr>
                                <w:t>60 mm</w:t>
                              </w:r>
                            </w:p>
                          </w:txbxContent>
                        </wps:txbx>
                        <wps:bodyPr wrap="none" rtlCol="0">
                          <a:spAutoFit/>
                        </wps:bodyPr>
                      </wps:wsp>
                      <wps:wsp>
                        <wps:cNvPr id="74" name="Straight Arrow Connector 73">
                          <a:extLst>
                            <a:ext uri="{FF2B5EF4-FFF2-40B4-BE49-F238E27FC236}">
                              <a16:creationId xmlns:a16="http://schemas.microsoft.com/office/drawing/2014/main" id="{0B95CF47-128A-C84C-9CCB-104036BA77F9}"/>
                            </a:ext>
                          </a:extLst>
                        </wps:cNvPr>
                        <wps:cNvCnPr>
                          <a:cxnSpLocks/>
                        </wps:cNvCnPr>
                        <wps:spPr>
                          <a:xfrm flipH="1" flipV="1">
                            <a:off x="3326423" y="1564054"/>
                            <a:ext cx="988949" cy="45719"/>
                          </a:xfrm>
                          <a:prstGeom prst="straightConnector1">
                            <a:avLst/>
                          </a:prstGeom>
                          <a:ln>
                            <a:headEnd type="triangle"/>
                            <a:tailEnd type="triangle"/>
                          </a:ln>
                        </wps:spPr>
                        <wps:style>
                          <a:lnRef idx="2">
                            <a:schemeClr val="accent4"/>
                          </a:lnRef>
                          <a:fillRef idx="0">
                            <a:schemeClr val="accent4"/>
                          </a:fillRef>
                          <a:effectRef idx="1">
                            <a:schemeClr val="accent4"/>
                          </a:effectRef>
                          <a:fontRef idx="minor">
                            <a:schemeClr val="tx1"/>
                          </a:fontRef>
                        </wps:style>
                        <wps:bodyPr/>
                      </wps:wsp>
                      <wps:wsp>
                        <wps:cNvPr id="75" name="TextBox 74">
                          <a:extLst>
                            <a:ext uri="{FF2B5EF4-FFF2-40B4-BE49-F238E27FC236}">
                              <a16:creationId xmlns:a16="http://schemas.microsoft.com/office/drawing/2014/main" id="{B3A4F667-48FF-8C48-B86F-295C5DC072B4}"/>
                            </a:ext>
                          </a:extLst>
                        </wps:cNvPr>
                        <wps:cNvSpPr txBox="1"/>
                        <wps:spPr>
                          <a:xfrm>
                            <a:off x="3626339" y="1563077"/>
                            <a:ext cx="508301" cy="242414"/>
                          </a:xfrm>
                          <a:prstGeom prst="rect">
                            <a:avLst/>
                          </a:prstGeom>
                          <a:noFill/>
                        </wps:spPr>
                        <wps:txbx>
                          <w:txbxContent>
                            <w:p w14:paraId="71FF6C83" w14:textId="77777777" w:rsidR="006F1A1A" w:rsidRPr="006F1A1A" w:rsidRDefault="006F1A1A" w:rsidP="006F1A1A">
                              <w:pPr>
                                <w:rPr>
                                  <w:rFonts w:hAnsi="Calibri"/>
                                  <w:color w:val="44546A" w:themeColor="text2"/>
                                  <w:kern w:val="24"/>
                                  <w:sz w:val="18"/>
                                  <w:szCs w:val="18"/>
                                  <w:lang w:val="en-US"/>
                                </w:rPr>
                              </w:pPr>
                              <w:r w:rsidRPr="006F1A1A">
                                <w:rPr>
                                  <w:rFonts w:hAnsi="Calibri"/>
                                  <w:color w:val="44546A" w:themeColor="text2"/>
                                  <w:kern w:val="24"/>
                                  <w:sz w:val="18"/>
                                  <w:szCs w:val="18"/>
                                  <w:lang w:val="en-US"/>
                                </w:rPr>
                                <w:t>91 mm</w:t>
                              </w:r>
                            </w:p>
                          </w:txbxContent>
                        </wps:txbx>
                        <wps:bodyPr wrap="square" rtlCol="0">
                          <a:noAutofit/>
                        </wps:bodyPr>
                      </wps:wsp>
                      <wps:wsp>
                        <wps:cNvPr id="76" name="Straight Arrow Connector 75">
                          <a:extLst>
                            <a:ext uri="{FF2B5EF4-FFF2-40B4-BE49-F238E27FC236}">
                              <a16:creationId xmlns:a16="http://schemas.microsoft.com/office/drawing/2014/main" id="{95FBBB3E-C1DA-B54F-ACF6-99C16BDA2E11}"/>
                            </a:ext>
                          </a:extLst>
                        </wps:cNvPr>
                        <wps:cNvCnPr>
                          <a:cxnSpLocks/>
                        </wps:cNvCnPr>
                        <wps:spPr>
                          <a:xfrm flipH="1">
                            <a:off x="4380523" y="1346200"/>
                            <a:ext cx="45719" cy="247315"/>
                          </a:xfrm>
                          <a:prstGeom prst="straightConnector1">
                            <a:avLst/>
                          </a:prstGeom>
                          <a:ln>
                            <a:headEnd type="triangle"/>
                            <a:tailEnd type="triangle"/>
                          </a:ln>
                        </wps:spPr>
                        <wps:style>
                          <a:lnRef idx="2">
                            <a:schemeClr val="accent4"/>
                          </a:lnRef>
                          <a:fillRef idx="0">
                            <a:schemeClr val="accent4"/>
                          </a:fillRef>
                          <a:effectRef idx="1">
                            <a:schemeClr val="accent4"/>
                          </a:effectRef>
                          <a:fontRef idx="minor">
                            <a:schemeClr val="tx1"/>
                          </a:fontRef>
                        </wps:style>
                        <wps:bodyPr/>
                      </wps:wsp>
                      <wps:wsp>
                        <wps:cNvPr id="77" name="TextBox 76">
                          <a:extLst>
                            <a:ext uri="{FF2B5EF4-FFF2-40B4-BE49-F238E27FC236}">
                              <a16:creationId xmlns:a16="http://schemas.microsoft.com/office/drawing/2014/main" id="{6F21E1DA-734F-AC40-8610-642AA3AEFE93}"/>
                            </a:ext>
                          </a:extLst>
                        </wps:cNvPr>
                        <wps:cNvSpPr txBox="1"/>
                        <wps:spPr>
                          <a:xfrm>
                            <a:off x="4384431" y="1383323"/>
                            <a:ext cx="529390" cy="274015"/>
                          </a:xfrm>
                          <a:prstGeom prst="rect">
                            <a:avLst/>
                          </a:prstGeom>
                          <a:noFill/>
                        </wps:spPr>
                        <wps:txbx>
                          <w:txbxContent>
                            <w:p w14:paraId="6EF2C06B" w14:textId="77777777" w:rsidR="006F1A1A" w:rsidRPr="006F1A1A" w:rsidRDefault="006F1A1A" w:rsidP="006F1A1A">
                              <w:pPr>
                                <w:rPr>
                                  <w:rFonts w:hAnsi="Calibri"/>
                                  <w:color w:val="44546A" w:themeColor="text2"/>
                                  <w:kern w:val="24"/>
                                  <w:sz w:val="18"/>
                                  <w:szCs w:val="18"/>
                                  <w:lang w:val="en-US"/>
                                </w:rPr>
                              </w:pPr>
                              <w:r w:rsidRPr="006F1A1A">
                                <w:rPr>
                                  <w:rFonts w:hAnsi="Calibri"/>
                                  <w:color w:val="44546A" w:themeColor="text2"/>
                                  <w:kern w:val="24"/>
                                  <w:sz w:val="18"/>
                                  <w:szCs w:val="18"/>
                                  <w:lang w:val="en-US"/>
                                </w:rPr>
                                <w:t>23 mm</w:t>
                              </w:r>
                            </w:p>
                          </w:txbxContent>
                        </wps:txbx>
                        <wps:bodyPr wrap="square" rtlCol="0">
                          <a:noAutofit/>
                        </wps:bodyPr>
                      </wps:wsp>
                    </wpg:wgp>
                  </a:graphicData>
                </a:graphic>
              </wp:anchor>
            </w:drawing>
          </mc:Choice>
          <mc:Fallback>
            <w:pict>
              <v:group w14:anchorId="123F0B73" id="Group 21" o:spid="_x0000_s1032" style="position:absolute;left:0;text-align:left;margin-left:0;margin-top:50.75pt;width:464.55pt;height:257.3pt;z-index:251658247" coordsize="58997,32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">
                <v:group id="Group 25" o:spid="_x0000_s1033" style="position:absolute;width:58997;height:32677" coordsize="61564,3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34" type="#_x0000_t75" alt="Diagram&#10;&#10;Description automatically generated with medium confidence" style="position:absolute;left:11038;top:2800;width:39529;height:296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">
                    <v:imagedata r:id="rId11" o:title="Diagram&#10;&#10;Description automatically generated with medium confidence"/>
                  </v:shape>
                  <v:shape id="_x0000_s1035" type="#_x0000_t202" style="position:absolute;left:48108;top:8732;width:13456;height:6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497F25E8" w14:textId="77777777" w:rsidR="003473AC" w:rsidRPr="00CA07DD" w:rsidRDefault="003473AC" w:rsidP="003473AC">
                          <w:pPr>
                            <w:rPr>
                              <w:color w:val="FF0000"/>
                              <w:sz w:val="20"/>
                              <w:szCs w:val="20"/>
                              <w:lang w:val="en-GB"/>
                            </w:rPr>
                          </w:pPr>
                          <w:r w:rsidRPr="00CA07DD">
                            <w:rPr>
                              <w:color w:val="FF0000"/>
                              <w:sz w:val="20"/>
                              <w:szCs w:val="20"/>
                              <w:lang w:val="en-GB"/>
                            </w:rPr>
                            <w:t xml:space="preserve">1. </w:t>
                          </w:r>
                          <w:r w:rsidR="00525E07">
                            <w:rPr>
                              <w:color w:val="FF0000"/>
                              <w:sz w:val="20"/>
                              <w:szCs w:val="20"/>
                              <w:lang w:val="en-GB"/>
                            </w:rPr>
                            <w:t xml:space="preserve">Texas Instruments’ </w:t>
                          </w:r>
                          <w:r w:rsidRPr="00CA07DD">
                            <w:rPr>
                              <w:color w:val="FF0000"/>
                              <w:sz w:val="20"/>
                              <w:szCs w:val="20"/>
                              <w:lang w:val="en-GB"/>
                            </w:rPr>
                            <w:t xml:space="preserve">IWR6843 AOP EVM </w:t>
                          </w:r>
                          <w:proofErr w:type="spellStart"/>
                          <w:r w:rsidRPr="00CA07DD">
                            <w:rPr>
                              <w:color w:val="FF0000"/>
                              <w:sz w:val="20"/>
                              <w:szCs w:val="20"/>
                              <w:lang w:val="en-GB"/>
                            </w:rPr>
                            <w:t>mmWave</w:t>
                          </w:r>
                          <w:proofErr w:type="spellEnd"/>
                          <w:r w:rsidRPr="00CA07DD">
                            <w:rPr>
                              <w:color w:val="FF0000"/>
                              <w:sz w:val="20"/>
                              <w:szCs w:val="20"/>
                              <w:lang w:val="en-GB"/>
                            </w:rPr>
                            <w:t xml:space="preserve"> Sensor</w:t>
                          </w:r>
                        </w:p>
                      </w:txbxContent>
                    </v:textbox>
                  </v:shape>
                  <v:shapetype id="_x0000_t32" coordsize="21600,21600" o:spt="32" o:oned="t" path="m,l21600,21600e" filled="f">
                    <v:path arrowok="t" fillok="f" o:connecttype="none"/>
                    <o:lock v:ext="edit" shapetype="t"/>
                  </v:shapetype>
                  <v:shape id="Straight Arrow Connector 52" o:spid="_x0000_s1036" type="#_x0000_t32" style="position:absolute;left:45397;top:12071;width:3197;height:14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" strokecolor="#ed7d31 [3205]" strokeweight="1.5pt">
                    <v:stroke endarrow="block" joinstyle="miter"/>
                  </v:shape>
                  <v:shape id="_x0000_s1037" type="#_x0000_t202" style="position:absolute;top:9720;width:12634;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2DDE0DD9" w14:textId="77777777" w:rsidR="00F561F0" w:rsidRPr="00F561F0" w:rsidRDefault="00F561F0" w:rsidP="00F561F0">
                          <w:pPr>
                            <w:spacing w:after="0" w:line="240" w:lineRule="auto"/>
                            <w:rPr>
                              <w:color w:val="2F5496" w:themeColor="accent1" w:themeShade="BF"/>
                              <w:sz w:val="20"/>
                              <w:szCs w:val="20"/>
                              <w:lang w:val="en-GB"/>
                            </w:rPr>
                          </w:pPr>
                          <w:r w:rsidRPr="00F561F0">
                            <w:rPr>
                              <w:color w:val="2F5496" w:themeColor="accent1" w:themeShade="BF"/>
                              <w:sz w:val="20"/>
                              <w:szCs w:val="20"/>
                              <w:lang w:val="en-GB"/>
                            </w:rPr>
                            <w:t>2. Intel RealSense L515 LiDAR Camera</w:t>
                          </w:r>
                        </w:p>
                      </w:txbxContent>
                    </v:textbox>
                  </v:shape>
                  <v:shape id="Straight Arrow Connector 51" o:spid="_x0000_s1038" type="#_x0000_t32" style="position:absolute;left:11495;top:8357;width:8760;height:31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" strokecolor="#5b9bd5 [3208]" strokeweight="1.5pt">
                    <v:stroke endarrow="block" joinstyle="miter"/>
                  </v:shape>
                  <v:shape id="_x0000_s1039" type="#_x0000_t202" style="position:absolute;left:29244;top:31056;width:760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3AC60C22" w14:textId="77777777" w:rsidR="009E544B" w:rsidRPr="009E544B" w:rsidRDefault="009E544B" w:rsidP="009E544B">
                          <w:pPr>
                            <w:rPr>
                              <w:sz w:val="20"/>
                              <w:szCs w:val="20"/>
                              <w:lang w:val="en-GB"/>
                            </w:rPr>
                          </w:pPr>
                          <w:r w:rsidRPr="009E544B">
                            <w:rPr>
                              <w:sz w:val="20"/>
                              <w:szCs w:val="20"/>
                              <w:lang w:val="en-GB"/>
                            </w:rPr>
                            <w:t>3. Host PC</w:t>
                          </w:r>
                        </w:p>
                      </w:txbxContent>
                    </v:textbox>
                  </v:shape>
                  <v:shape id="_x0000_s1040" type="#_x0000_t202" style="position:absolute;left:10626;top:28585;width:1353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5ACC4712" w14:textId="77777777" w:rsidR="001C74E9" w:rsidRPr="001C74E9" w:rsidRDefault="001C74E9" w:rsidP="001C74E9">
                          <w:pPr>
                            <w:rPr>
                              <w:color w:val="538135" w:themeColor="accent6" w:themeShade="BF"/>
                              <w:sz w:val="20"/>
                              <w:szCs w:val="20"/>
                              <w:lang w:val="en-GB"/>
                            </w:rPr>
                          </w:pPr>
                          <w:r w:rsidRPr="001C74E9">
                            <w:rPr>
                              <w:color w:val="538135" w:themeColor="accent6" w:themeShade="BF"/>
                              <w:sz w:val="20"/>
                              <w:szCs w:val="20"/>
                              <w:lang w:val="en-GB"/>
                            </w:rPr>
                            <w:t xml:space="preserve">4. </w:t>
                          </w:r>
                          <w:r>
                            <w:rPr>
                              <w:color w:val="538135" w:themeColor="accent6" w:themeShade="BF"/>
                              <w:sz w:val="20"/>
                              <w:szCs w:val="20"/>
                              <w:lang w:val="en-GB"/>
                            </w:rPr>
                            <w:t xml:space="preserve">NVIDIA </w:t>
                          </w:r>
                          <w:r w:rsidRPr="001C74E9">
                            <w:rPr>
                              <w:color w:val="538135" w:themeColor="accent6" w:themeShade="BF"/>
                              <w:sz w:val="20"/>
                              <w:szCs w:val="20"/>
                              <w:lang w:val="en-GB"/>
                            </w:rPr>
                            <w:t>Jetson Nano</w:t>
                          </w:r>
                        </w:p>
                      </w:txbxContent>
                    </v:textbox>
                  </v:shape>
                  <v:shape id="_x0000_s1041" type="#_x0000_t202" style="position:absolute;left:27514;top:5107;width:12287;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69CF6BC2" w14:textId="77777777" w:rsidR="00E72444" w:rsidRPr="00E72444" w:rsidRDefault="00E72444" w:rsidP="00E72444">
                          <w:pPr>
                            <w:rPr>
                              <w:sz w:val="20"/>
                              <w:szCs w:val="20"/>
                              <w:lang w:val="en-GB"/>
                            </w:rPr>
                          </w:pPr>
                          <w:r w:rsidRPr="00E72444">
                            <w:rPr>
                              <w:sz w:val="20"/>
                              <w:szCs w:val="20"/>
                              <w:lang w:val="en-GB"/>
                            </w:rPr>
                            <w:t>6. PCA9685 PWM/Servo Driver</w:t>
                          </w:r>
                        </w:p>
                        <w:p w14:paraId="5565D2BC" w14:textId="77777777" w:rsidR="00E72444" w:rsidRPr="00E72444" w:rsidRDefault="00E72444" w:rsidP="00E72444">
                          <w:pPr>
                            <w:rPr>
                              <w:sz w:val="20"/>
                              <w:szCs w:val="20"/>
                              <w:lang w:val="en-GB"/>
                            </w:rPr>
                          </w:pPr>
                        </w:p>
                      </w:txbxContent>
                    </v:textbox>
                  </v:shape>
                  <v:shape id="Straight Arrow Connector 24" o:spid="_x0000_s1042" type="#_x0000_t32" style="position:absolute;left:29220;top:9435;width:2889;height:782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" strokecolor="#a5a5a5 [3206]" strokeweight="1.5pt">
                    <v:stroke endarrow="block" joinstyle="miter"/>
                  </v:shape>
                  <v:shape id="Straight Arrow Connector 55" o:spid="_x0000_s1043" type="#_x0000_t32" style="position:absolute;left:37856;top:1856;width:7122;height:37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" strokecolor="#a5a5a5 [3206]" strokeweight="1.5pt">
                    <v:stroke endarrow="block" joinstyle="miter"/>
                  </v:shape>
                  <v:shape id="_x0000_s1044" type="#_x0000_t202" style="position:absolute;left:28502;width:11244;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7585EFA5" w14:textId="77777777" w:rsidR="007903C6" w:rsidRPr="007903C6" w:rsidRDefault="007903C6" w:rsidP="007903C6">
                          <w:pPr>
                            <w:rPr>
                              <w:sz w:val="20"/>
                              <w:szCs w:val="20"/>
                              <w:lang w:val="en-GB"/>
                            </w:rPr>
                          </w:pPr>
                          <w:r>
                            <w:rPr>
                              <w:sz w:val="20"/>
                              <w:szCs w:val="20"/>
                              <w:lang w:val="en-GB"/>
                            </w:rPr>
                            <w:t>Ceiling Mounts</w:t>
                          </w:r>
                        </w:p>
                      </w:txbxContent>
                    </v:textbox>
                  </v:shape>
                  <v:shape id="Straight Arrow Connector 4" o:spid="_x0000_s1045" type="#_x0000_t32" style="position:absolute;left:15576;top:1362;width:12932;height:22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" strokecolor="#a5a5a5 [3206]" strokeweight="1.5pt">
                    <v:stroke endarrow="block" joinstyle="miter"/>
                  </v:shape>
                  <v:shape id="_x0000_s1046" type="#_x0000_t202" style="position:absolute;left:32868;top:17299;width:6878;height:29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08102C70" w14:textId="77777777" w:rsidR="00B71527" w:rsidRPr="00E72444" w:rsidRDefault="00B71527" w:rsidP="00B71527">
                          <w:pPr>
                            <w:rPr>
                              <w:sz w:val="20"/>
                              <w:szCs w:val="20"/>
                              <w:lang w:val="en-GB"/>
                            </w:rPr>
                          </w:pPr>
                          <w:r>
                            <w:rPr>
                              <w:sz w:val="20"/>
                              <w:szCs w:val="20"/>
                              <w:lang w:val="en-GB"/>
                            </w:rPr>
                            <w:t>Batteries</w:t>
                          </w:r>
                        </w:p>
                      </w:txbxContent>
                    </v:textbox>
                  </v:shape>
                  <v:shape id="Straight Arrow Connector 18" o:spid="_x0000_s1047" type="#_x0000_t32" style="position:absolute;left:33370;top:15164;width:1676;height:280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" strokecolor="#a5a5a5 [3206]" strokeweight="1.5pt">
                    <v:stroke endarrow="block" joinstyle="miter"/>
                  </v:shape>
                </v:group>
                <v:shape id="Straight Arrow Connector 63" o:spid="_x0000_s1048" type="#_x0000_t32" style="position:absolute;left:18375;top:9085;width:0;height:9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" strokecolor="#ffc000 [3207]" strokeweight="1pt">
                  <v:stroke startarrow="block" endarrow="block" joinstyle="miter"/>
                  <o:lock v:ext="edit" shapetype="f"/>
                </v:shape>
                <v:shape id="Straight Arrow Connector 64" o:spid="_x0000_s1049" type="#_x0000_t32" style="position:absolute;left:18375;top:3145;width:0;height:49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" strokecolor="#ffc000 [3207]" strokeweight="1pt">
                  <v:stroke startarrow="block" endarrow="block" joinstyle="miter"/>
                  <o:lock v:ext="edit" shapetype="f"/>
                </v:shape>
                <v:shape id="TextBox 65" o:spid="_x0000_s1050" type="#_x0000_t202" style="position:absolute;left:13364;top:14927;width:6032;height:2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010282E" w14:textId="77777777" w:rsidR="00771E8F" w:rsidRPr="00352E3B" w:rsidRDefault="00771E8F" w:rsidP="00771E8F">
                        <w:pPr>
                          <w:rPr>
                            <w:rFonts w:hAnsi="Calibri"/>
                            <w:color w:val="44546A" w:themeColor="text2"/>
                            <w:kern w:val="24"/>
                            <w:sz w:val="18"/>
                            <w:szCs w:val="18"/>
                            <w:lang w:val="en-US"/>
                          </w:rPr>
                        </w:pPr>
                        <w:r w:rsidRPr="00352E3B">
                          <w:rPr>
                            <w:rFonts w:hAnsi="Calibri"/>
                            <w:color w:val="44546A" w:themeColor="text2"/>
                            <w:kern w:val="24"/>
                            <w:sz w:val="18"/>
                            <w:szCs w:val="18"/>
                            <w:lang w:val="en-US"/>
                          </w:rPr>
                          <w:t>133 mm</w:t>
                        </w:r>
                      </w:p>
                    </w:txbxContent>
                  </v:textbox>
                </v:shape>
                <v:shape id="TextBox 66" o:spid="_x0000_s1051" type="#_x0000_t202" style="position:absolute;left:13676;top:4298;width:5074;height:34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" filled="f" stroked="f">
                  <v:textbox style="mso-fit-shape-to-text:t">
                    <w:txbxContent>
                      <w:p w14:paraId="20110F28" w14:textId="77777777" w:rsidR="00771E8F" w:rsidRPr="00352E3B" w:rsidRDefault="00771E8F" w:rsidP="00771E8F">
                        <w:pPr>
                          <w:rPr>
                            <w:rFonts w:hAnsi="Calibri"/>
                            <w:color w:val="44546A" w:themeColor="text2"/>
                            <w:kern w:val="24"/>
                            <w:sz w:val="18"/>
                            <w:szCs w:val="18"/>
                            <w:lang w:val="en-US"/>
                          </w:rPr>
                        </w:pPr>
                        <w:r w:rsidRPr="00352E3B">
                          <w:rPr>
                            <w:rFonts w:hAnsi="Calibri"/>
                            <w:color w:val="44546A" w:themeColor="text2"/>
                            <w:kern w:val="24"/>
                            <w:sz w:val="18"/>
                            <w:szCs w:val="18"/>
                            <w:lang w:val="en-US"/>
                          </w:rPr>
                          <w:t>61 mm</w:t>
                        </w:r>
                      </w:p>
                    </w:txbxContent>
                  </v:textbox>
                </v:shape>
                <v:shape id="Straight Arrow Connector 67" o:spid="_x0000_s1052" type="#_x0000_t32" style="position:absolute;left:22293;top:16900;width:3195;height:21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" strokecolor="#ffc000 [3207]" strokeweight="1pt">
                  <v:stroke startarrow="block" endarrow="block" joinstyle="miter"/>
                  <o:lock v:ext="edit" shapetype="f"/>
                </v:shape>
                <v:shape id="TextBox 68" o:spid="_x0000_s1053" type="#_x0000_t202" style="position:absolute;left:19694;top:18522;width:5074;height:34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" filled="f" stroked="f">
                  <v:textbox style="mso-fit-shape-to-text:t">
                    <w:txbxContent>
                      <w:p w14:paraId="6ED3C242" w14:textId="77777777" w:rsidR="00771E8F" w:rsidRPr="00352E3B" w:rsidRDefault="00771E8F" w:rsidP="00771E8F">
                        <w:pPr>
                          <w:rPr>
                            <w:rFonts w:hAnsi="Calibri"/>
                            <w:color w:val="44546A" w:themeColor="text2"/>
                            <w:kern w:val="24"/>
                            <w:sz w:val="18"/>
                            <w:szCs w:val="18"/>
                            <w:lang w:val="en-US"/>
                          </w:rPr>
                        </w:pPr>
                        <w:r w:rsidRPr="00352E3B">
                          <w:rPr>
                            <w:rFonts w:hAnsi="Calibri"/>
                            <w:color w:val="44546A" w:themeColor="text2"/>
                            <w:kern w:val="24"/>
                            <w:sz w:val="18"/>
                            <w:szCs w:val="18"/>
                            <w:lang w:val="en-US"/>
                          </w:rPr>
                          <w:t>60 mm</w:t>
                        </w:r>
                      </w:p>
                    </w:txbxContent>
                  </v:textbox>
                </v:shape>
                <v:shape id="Straight Arrow Connector 73" o:spid="_x0000_s1054" type="#_x0000_t32" style="position:absolute;left:33264;top:15640;width:9889;height:45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" strokecolor="#ffc000 [3207]" strokeweight="1pt">
                  <v:stroke startarrow="block" endarrow="block" joinstyle="miter"/>
                  <o:lock v:ext="edit" shapetype="f"/>
                </v:shape>
                <v:shape id="TextBox 74" o:spid="_x0000_s1055" type="#_x0000_t202" style="position:absolute;left:36263;top:15630;width:5083;height:2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" filled="f" stroked="f">
                  <v:textbox>
                    <w:txbxContent>
                      <w:p w14:paraId="71FF6C83" w14:textId="77777777" w:rsidR="006F1A1A" w:rsidRPr="006F1A1A" w:rsidRDefault="006F1A1A" w:rsidP="006F1A1A">
                        <w:pPr>
                          <w:rPr>
                            <w:rFonts w:hAnsi="Calibri"/>
                            <w:color w:val="44546A" w:themeColor="text2"/>
                            <w:kern w:val="24"/>
                            <w:sz w:val="18"/>
                            <w:szCs w:val="18"/>
                            <w:lang w:val="en-US"/>
                          </w:rPr>
                        </w:pPr>
                        <w:r w:rsidRPr="006F1A1A">
                          <w:rPr>
                            <w:rFonts w:hAnsi="Calibri"/>
                            <w:color w:val="44546A" w:themeColor="text2"/>
                            <w:kern w:val="24"/>
                            <w:sz w:val="18"/>
                            <w:szCs w:val="18"/>
                            <w:lang w:val="en-US"/>
                          </w:rPr>
                          <w:t>91 mm</w:t>
                        </w:r>
                      </w:p>
                    </w:txbxContent>
                  </v:textbox>
                </v:shape>
                <v:shape id="Straight Arrow Connector 75" o:spid="_x0000_s1056" type="#_x0000_t32" style="position:absolute;left:43805;top:13462;width:457;height:24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" strokecolor="#ffc000 [3207]" strokeweight="1pt">
                  <v:stroke startarrow="block" endarrow="block" joinstyle="miter"/>
                  <o:lock v:ext="edit" shapetype="f"/>
                </v:shape>
                <v:shape id="TextBox 76" o:spid="_x0000_s1057" type="#_x0000_t202" style="position:absolute;left:43844;top:13833;width:5294;height:2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" filled="f" stroked="f">
                  <v:textbox>
                    <w:txbxContent>
                      <w:p w14:paraId="6EF2C06B" w14:textId="77777777" w:rsidR="006F1A1A" w:rsidRPr="006F1A1A" w:rsidRDefault="006F1A1A" w:rsidP="006F1A1A">
                        <w:pPr>
                          <w:rPr>
                            <w:rFonts w:hAnsi="Calibri"/>
                            <w:color w:val="44546A" w:themeColor="text2"/>
                            <w:kern w:val="24"/>
                            <w:sz w:val="18"/>
                            <w:szCs w:val="18"/>
                            <w:lang w:val="en-US"/>
                          </w:rPr>
                        </w:pPr>
                        <w:r w:rsidRPr="006F1A1A">
                          <w:rPr>
                            <w:rFonts w:hAnsi="Calibri"/>
                            <w:color w:val="44546A" w:themeColor="text2"/>
                            <w:kern w:val="24"/>
                            <w:sz w:val="18"/>
                            <w:szCs w:val="18"/>
                            <w:lang w:val="en-US"/>
                          </w:rPr>
                          <w:t>23 mm</w:t>
                        </w:r>
                      </w:p>
                    </w:txbxContent>
                  </v:textbox>
                </v:shape>
                <w10:wrap type="topAndBottom"/>
              </v:group>
            </w:pict>
          </mc:Fallback>
        </mc:AlternateContent>
      </w:r>
      <w:r w:rsidR="00A26656">
        <w:t>There</w:t>
      </w:r>
      <w:r w:rsidR="00F503B6">
        <w:t xml:space="preserve"> are </w:t>
      </w:r>
      <w:r w:rsidR="00916A29">
        <w:t>two</w:t>
      </w:r>
      <w:r w:rsidR="00F503B6">
        <w:t xml:space="preserve"> sensors </w:t>
      </w:r>
      <w:r w:rsidR="00B73D49">
        <w:t>in</w:t>
      </w:r>
      <w:r w:rsidR="00F503B6">
        <w:t xml:space="preserve"> the system</w:t>
      </w:r>
      <w:r w:rsidR="00A26656">
        <w:t>, the first is</w:t>
      </w:r>
      <w:r w:rsidR="00F503B6">
        <w:t xml:space="preserve"> a</w:t>
      </w:r>
      <w:r w:rsidR="003D7CBC">
        <w:t xml:space="preserve"> </w:t>
      </w:r>
      <w:r w:rsidR="009062F3">
        <w:t>millimetre wave</w:t>
      </w:r>
      <w:r w:rsidR="003D7CBC">
        <w:t xml:space="preserve"> (</w:t>
      </w:r>
      <w:proofErr w:type="spellStart"/>
      <w:r w:rsidR="003D7CBC">
        <w:t>mmWave</w:t>
      </w:r>
      <w:proofErr w:type="spellEnd"/>
      <w:r w:rsidR="003D7CBC">
        <w:t>)</w:t>
      </w:r>
      <w:r w:rsidR="009062F3">
        <w:t xml:space="preserve"> </w:t>
      </w:r>
      <w:r w:rsidR="00B73D49">
        <w:t>RADAR</w:t>
      </w:r>
      <w:r w:rsidR="009062F3">
        <w:t xml:space="preserve"> </w:t>
      </w:r>
      <w:r w:rsidR="00BC44C1">
        <w:t>and the second</w:t>
      </w:r>
      <w:r w:rsidR="009062F3">
        <w:t xml:space="preserve"> is a 3D </w:t>
      </w:r>
      <w:r w:rsidR="007D0D47">
        <w:t>LiDAR</w:t>
      </w:r>
      <w:r w:rsidR="009062F3">
        <w:t xml:space="preserve"> Camera.</w:t>
      </w:r>
      <w:r w:rsidR="002742A7">
        <w:t xml:space="preserve"> </w:t>
      </w:r>
      <w:r w:rsidR="00CD691D">
        <w:t>The former has a better tracking range</w:t>
      </w:r>
      <w:r w:rsidR="00653C78">
        <w:t xml:space="preserve"> whereas the latter </w:t>
      </w:r>
      <w:r w:rsidR="004A35B1">
        <w:t>is responsible for</w:t>
      </w:r>
      <w:r w:rsidR="009407F1">
        <w:t xml:space="preserve"> people detection </w:t>
      </w:r>
      <w:r w:rsidR="00E31627">
        <w:t xml:space="preserve">and </w:t>
      </w:r>
      <w:r w:rsidR="00BE32FD">
        <w:t xml:space="preserve">accurate distance </w:t>
      </w:r>
      <w:r w:rsidR="00222D07">
        <w:t>tracking.</w:t>
      </w:r>
      <w:r w:rsidR="009407F1">
        <w:t xml:space="preserve"> </w:t>
      </w:r>
      <w:r w:rsidR="000E6F42">
        <w:t>D</w:t>
      </w:r>
      <w:r w:rsidR="004151E2">
        <w:t xml:space="preserve">ata processing is done </w:t>
      </w:r>
      <w:r w:rsidR="00B73D49">
        <w:t>on</w:t>
      </w:r>
      <w:r w:rsidR="004151E2">
        <w:t xml:space="preserve"> the </w:t>
      </w:r>
      <w:r w:rsidR="000E6F42">
        <w:t>Host PC.</w:t>
      </w:r>
    </w:p>
    <w:p w14:paraId="66D72EA5" w14:textId="77777777" w:rsidR="00F93723" w:rsidRDefault="00F93723" w:rsidP="00637263">
      <w:pPr>
        <w:pStyle w:val="Heading2"/>
        <w:jc w:val="both"/>
      </w:pPr>
    </w:p>
    <w:p w14:paraId="17D4F016" w14:textId="511D29BE" w:rsidR="00637263" w:rsidRPr="008D3965" w:rsidRDefault="00637263" w:rsidP="00637263">
      <w:pPr>
        <w:pStyle w:val="Heading2"/>
        <w:jc w:val="both"/>
      </w:pPr>
      <w:bookmarkStart w:id="3" w:name="_Toc87908557"/>
      <w:r w:rsidRPr="008D3965">
        <w:t xml:space="preserve">1.2 </w:t>
      </w:r>
      <w:r w:rsidR="00A372E0" w:rsidRPr="008D3965">
        <w:t xml:space="preserve">General </w:t>
      </w:r>
      <w:r w:rsidRPr="008D3965">
        <w:t>Specifications</w:t>
      </w:r>
      <w:bookmarkEnd w:id="3"/>
    </w:p>
    <w:tbl>
      <w:tblPr>
        <w:tblStyle w:val="TableGrid"/>
        <w:tblpPr w:leftFromText="180" w:rightFromText="180" w:vertAnchor="text" w:horzAnchor="page" w:tblpX="3545" w:tblpY="1043"/>
        <w:tblW w:w="0" w:type="auto"/>
        <w:tblLook w:val="04A0" w:firstRow="1" w:lastRow="0" w:firstColumn="1" w:lastColumn="0" w:noHBand="0" w:noVBand="1"/>
      </w:tblPr>
      <w:tblGrid>
        <w:gridCol w:w="3964"/>
        <w:gridCol w:w="1199"/>
      </w:tblGrid>
      <w:tr w:rsidR="00150EB4" w14:paraId="5A32310C" w14:textId="77777777" w:rsidTr="00F93723">
        <w:trPr>
          <w:trHeight w:val="315"/>
        </w:trPr>
        <w:tc>
          <w:tcPr>
            <w:tcW w:w="3964" w:type="dxa"/>
            <w:shd w:val="clear" w:color="auto" w:fill="E7E6E6" w:themeFill="background2"/>
          </w:tcPr>
          <w:p w14:paraId="737632EB" w14:textId="77777777" w:rsidR="00150EB4" w:rsidRDefault="00150EB4" w:rsidP="00F93723">
            <w:pPr>
              <w:jc w:val="both"/>
            </w:pPr>
            <w:r>
              <w:t>FOV (horizontal)</w:t>
            </w:r>
          </w:p>
        </w:tc>
        <w:tc>
          <w:tcPr>
            <w:tcW w:w="1199" w:type="dxa"/>
          </w:tcPr>
          <w:p w14:paraId="188C51FE" w14:textId="77777777" w:rsidR="00150EB4" w:rsidRPr="00747D85" w:rsidRDefault="00150EB4" w:rsidP="00F93723">
            <w:pPr>
              <w:jc w:val="both"/>
            </w:pPr>
            <w:r>
              <w:rPr>
                <w:rFonts w:ascii="Calibri" w:hAnsi="Calibri" w:cs="Calibri"/>
              </w:rPr>
              <w:t>120°</w:t>
            </w:r>
            <w:r>
              <w:t>C</w:t>
            </w:r>
          </w:p>
        </w:tc>
      </w:tr>
      <w:tr w:rsidR="00150EB4" w14:paraId="0AAF702A" w14:textId="77777777" w:rsidTr="00F93723">
        <w:trPr>
          <w:trHeight w:val="297"/>
        </w:trPr>
        <w:tc>
          <w:tcPr>
            <w:tcW w:w="3964" w:type="dxa"/>
            <w:shd w:val="clear" w:color="auto" w:fill="E7E6E6" w:themeFill="background2"/>
          </w:tcPr>
          <w:p w14:paraId="529086E7" w14:textId="77777777" w:rsidR="00150EB4" w:rsidRDefault="00150EB4" w:rsidP="00F93723">
            <w:pPr>
              <w:jc w:val="both"/>
            </w:pPr>
            <w:r>
              <w:t>Range</w:t>
            </w:r>
          </w:p>
        </w:tc>
        <w:tc>
          <w:tcPr>
            <w:tcW w:w="1199" w:type="dxa"/>
          </w:tcPr>
          <w:p w14:paraId="0D943B31" w14:textId="77777777" w:rsidR="00150EB4" w:rsidRDefault="00150EB4" w:rsidP="00F93723">
            <w:pPr>
              <w:jc w:val="both"/>
            </w:pPr>
            <w:r>
              <w:t>12 m</w:t>
            </w:r>
          </w:p>
        </w:tc>
      </w:tr>
      <w:tr w:rsidR="00150EB4" w14:paraId="0268CB9E" w14:textId="77777777" w:rsidTr="00F93723">
        <w:trPr>
          <w:trHeight w:val="315"/>
        </w:trPr>
        <w:tc>
          <w:tcPr>
            <w:tcW w:w="3964" w:type="dxa"/>
            <w:shd w:val="clear" w:color="auto" w:fill="E7E6E6" w:themeFill="background2"/>
          </w:tcPr>
          <w:p w14:paraId="076EB8ED" w14:textId="77777777" w:rsidR="00150EB4" w:rsidRDefault="00150EB4" w:rsidP="00F93723">
            <w:pPr>
              <w:jc w:val="both"/>
            </w:pPr>
            <w:r>
              <w:t>Maximum velocity of target detectable</w:t>
            </w:r>
          </w:p>
        </w:tc>
        <w:tc>
          <w:tcPr>
            <w:tcW w:w="1199" w:type="dxa"/>
          </w:tcPr>
          <w:p w14:paraId="3DB92262" w14:textId="77777777" w:rsidR="00150EB4" w:rsidRDefault="00150EB4" w:rsidP="00F93723">
            <w:pPr>
              <w:jc w:val="both"/>
            </w:pPr>
            <w:r>
              <w:t>6 m/s</w:t>
            </w:r>
          </w:p>
        </w:tc>
      </w:tr>
      <w:tr w:rsidR="00150EB4" w14:paraId="7D416B51" w14:textId="77777777" w:rsidTr="00F93723">
        <w:trPr>
          <w:trHeight w:val="297"/>
        </w:trPr>
        <w:tc>
          <w:tcPr>
            <w:tcW w:w="3964" w:type="dxa"/>
            <w:shd w:val="clear" w:color="auto" w:fill="E7E6E6" w:themeFill="background2"/>
          </w:tcPr>
          <w:p w14:paraId="095820DA" w14:textId="77777777" w:rsidR="00150EB4" w:rsidRDefault="00150EB4" w:rsidP="00F93723">
            <w:pPr>
              <w:jc w:val="both"/>
            </w:pPr>
            <w:r>
              <w:t>Maximum number of targets in a frame</w:t>
            </w:r>
          </w:p>
        </w:tc>
        <w:tc>
          <w:tcPr>
            <w:tcW w:w="1199" w:type="dxa"/>
          </w:tcPr>
          <w:p w14:paraId="14F1045F" w14:textId="77777777" w:rsidR="00150EB4" w:rsidRDefault="00150EB4" w:rsidP="00F93723">
            <w:pPr>
              <w:jc w:val="both"/>
            </w:pPr>
            <w:r>
              <w:t>13</w:t>
            </w:r>
          </w:p>
        </w:tc>
      </w:tr>
      <w:tr w:rsidR="00150EB4" w14:paraId="24B31E6F" w14:textId="77777777" w:rsidTr="00F93723">
        <w:trPr>
          <w:trHeight w:val="289"/>
        </w:trPr>
        <w:tc>
          <w:tcPr>
            <w:tcW w:w="3964" w:type="dxa"/>
            <w:shd w:val="clear" w:color="auto" w:fill="E7E6E6" w:themeFill="background2"/>
          </w:tcPr>
          <w:p w14:paraId="51BF09EF" w14:textId="77777777" w:rsidR="00150EB4" w:rsidRDefault="00150EB4" w:rsidP="00F93723">
            <w:pPr>
              <w:jc w:val="both"/>
            </w:pPr>
            <w:r>
              <w:t>Accuracy</w:t>
            </w:r>
            <w:r>
              <w:rPr>
                <w:rStyle w:val="FootnoteReference"/>
              </w:rPr>
              <w:footnoteReference w:id="2"/>
            </w:r>
          </w:p>
        </w:tc>
        <w:tc>
          <w:tcPr>
            <w:tcW w:w="1199" w:type="dxa"/>
          </w:tcPr>
          <w:p w14:paraId="28ECEFAA" w14:textId="77777777" w:rsidR="00150EB4" w:rsidRDefault="00150EB4" w:rsidP="00F93723">
            <w:pPr>
              <w:jc w:val="both"/>
            </w:pPr>
            <w:r>
              <w:t>82 %</w:t>
            </w:r>
          </w:p>
        </w:tc>
      </w:tr>
    </w:tbl>
    <w:p w14:paraId="4700CEF0" w14:textId="3571876B" w:rsidR="00F93723" w:rsidRDefault="00F93723" w:rsidP="004C130E">
      <w:pPr>
        <w:jc w:val="both"/>
      </w:pPr>
      <w:r>
        <w:rPr>
          <w:noProof/>
        </w:rPr>
        <mc:AlternateContent>
          <mc:Choice Requires="wps">
            <w:drawing>
              <wp:anchor distT="0" distB="0" distL="114300" distR="114300" simplePos="0" relativeHeight="251658249" behindDoc="0" locked="0" layoutInCell="1" allowOverlap="1" wp14:anchorId="0CB60E02" wp14:editId="0626B411">
                <wp:simplePos x="0" y="0"/>
                <wp:positionH relativeFrom="margin">
                  <wp:posOffset>1685925</wp:posOffset>
                </wp:positionH>
                <wp:positionV relativeFrom="paragraph">
                  <wp:posOffset>441520</wp:posOffset>
                </wp:positionV>
                <wp:extent cx="2548890" cy="224155"/>
                <wp:effectExtent l="0" t="0" r="0" b="4445"/>
                <wp:wrapNone/>
                <wp:docPr id="228" name="Text Box 228"/>
                <wp:cNvGraphicFramePr/>
                <a:graphic xmlns:a="http://schemas.openxmlformats.org/drawingml/2006/main">
                  <a:graphicData uri="http://schemas.microsoft.com/office/word/2010/wordprocessingShape">
                    <wps:wsp>
                      <wps:cNvSpPr txBox="1"/>
                      <wps:spPr>
                        <a:xfrm>
                          <a:off x="0" y="0"/>
                          <a:ext cx="2548890" cy="224155"/>
                        </a:xfrm>
                        <a:prstGeom prst="rect">
                          <a:avLst/>
                        </a:prstGeom>
                        <a:noFill/>
                        <a:ln w="6350">
                          <a:noFill/>
                        </a:ln>
                      </wps:spPr>
                      <wps:txbx>
                        <w:txbxContent>
                          <w:p w14:paraId="2B5042B2" w14:textId="759BFBBA" w:rsidR="00283A74" w:rsidRDefault="00283A74" w:rsidP="00283A74">
                            <w:pPr>
                              <w:pStyle w:val="Caption"/>
                              <w:spacing w:after="0"/>
                              <w:jc w:val="center"/>
                            </w:pPr>
                            <w:r>
                              <w:t xml:space="preserve">Table </w:t>
                            </w:r>
                            <w:r w:rsidR="00071BFA">
                              <w:fldChar w:fldCharType="begin"/>
                            </w:r>
                            <w:r w:rsidR="00071BFA">
                              <w:instrText xml:space="preserve"> SEQ Table \* ARABIC </w:instrText>
                            </w:r>
                            <w:r w:rsidR="00071BFA">
                              <w:fldChar w:fldCharType="separate"/>
                            </w:r>
                            <w:r w:rsidR="00AE2C1A">
                              <w:rPr>
                                <w:noProof/>
                              </w:rPr>
                              <w:t>1</w:t>
                            </w:r>
                            <w:r w:rsidR="00071BFA">
                              <w:rPr>
                                <w:noProof/>
                              </w:rPr>
                              <w:fldChar w:fldCharType="end"/>
                            </w:r>
                            <w:r>
                              <w:t xml:space="preserve">. System </w:t>
                            </w:r>
                            <w:r w:rsidR="00615D8F">
                              <w:t>specifications</w:t>
                            </w:r>
                          </w:p>
                          <w:p w14:paraId="34B81C2C" w14:textId="77777777" w:rsidR="00283A74" w:rsidRDefault="00283A7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B60E02" id="Text Box 228" o:spid="_x0000_s1058" type="#_x0000_t202" style="position:absolute;left:0;text-align:left;margin-left:132.75pt;margin-top:34.75pt;width:200.7pt;height:17.65pt;z-index:25165824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" filled="f" stroked="f" strokeweight=".5pt">
                <v:textbox>
                  <w:txbxContent>
                    <w:p w14:paraId="2B5042B2" w14:textId="759BFBBA" w:rsidR="00283A74" w:rsidRDefault="00283A74" w:rsidP="00283A74">
                      <w:pPr>
                        <w:pStyle w:val="Caption"/>
                        <w:spacing w:after="0"/>
                        <w:jc w:val="center"/>
                      </w:pPr>
                      <w:r>
                        <w:t xml:space="preserve">Table </w:t>
                      </w:r>
                      <w:fldSimple w:instr=" SEQ Table \* ARABIC ">
                        <w:r w:rsidR="00AE2C1A">
                          <w:rPr>
                            <w:noProof/>
                          </w:rPr>
                          <w:t>1</w:t>
                        </w:r>
                      </w:fldSimple>
                      <w:r>
                        <w:t xml:space="preserve">. System </w:t>
                      </w:r>
                      <w:r w:rsidR="00615D8F">
                        <w:t>specifications</w:t>
                      </w:r>
                    </w:p>
                    <w:p w14:paraId="34B81C2C" w14:textId="77777777" w:rsidR="00283A74" w:rsidRDefault="00283A74"/>
                  </w:txbxContent>
                </v:textbox>
                <w10:wrap anchorx="margin"/>
              </v:shape>
            </w:pict>
          </mc:Fallback>
        </mc:AlternateContent>
      </w:r>
      <w:r w:rsidR="006832AC">
        <w:t>T</w:t>
      </w:r>
      <w:r w:rsidR="00D13266">
        <w:t xml:space="preserve">ests </w:t>
      </w:r>
      <w:r w:rsidR="007361FD">
        <w:t>were</w:t>
      </w:r>
      <w:r w:rsidR="00D13266">
        <w:t xml:space="preserve"> c</w:t>
      </w:r>
      <w:r w:rsidR="00155196">
        <w:t xml:space="preserve">onducted </w:t>
      </w:r>
      <w:r w:rsidR="00CE052D">
        <w:t xml:space="preserve">indoor </w:t>
      </w:r>
      <w:r w:rsidR="00C65F98">
        <w:t>(</w:t>
      </w:r>
      <w:r w:rsidR="00624F61">
        <w:t>12</w:t>
      </w:r>
      <w:r w:rsidR="007361FD">
        <w:t xml:space="preserve"> </w:t>
      </w:r>
      <w:r w:rsidR="00744A24">
        <w:t xml:space="preserve">m </w:t>
      </w:r>
      <w:r w:rsidR="004367FF">
        <w:t>x</w:t>
      </w:r>
      <w:r w:rsidR="00744A24">
        <w:t xml:space="preserve"> </w:t>
      </w:r>
      <w:r w:rsidR="00964A47">
        <w:t>8</w:t>
      </w:r>
      <w:r w:rsidR="007361FD">
        <w:t xml:space="preserve"> </w:t>
      </w:r>
      <w:r w:rsidR="00744A24">
        <w:t>m</w:t>
      </w:r>
      <w:r w:rsidR="004367FF">
        <w:t xml:space="preserve"> lab</w:t>
      </w:r>
      <w:r w:rsidR="00C65F98">
        <w:t>)</w:t>
      </w:r>
      <w:r w:rsidR="00344612">
        <w:t>, under normal room lightings</w:t>
      </w:r>
      <w:r w:rsidR="004367FF">
        <w:t>,</w:t>
      </w:r>
      <w:r w:rsidR="00344612">
        <w:t xml:space="preserve"> and </w:t>
      </w:r>
      <w:r w:rsidR="004367FF">
        <w:t xml:space="preserve">at </w:t>
      </w:r>
      <w:r w:rsidR="0087133C">
        <w:t xml:space="preserve">about </w:t>
      </w:r>
      <w:r w:rsidR="004367FF">
        <w:t>26</w:t>
      </w:r>
      <w:r w:rsidR="004367FF">
        <w:rPr>
          <w:rFonts w:ascii="Calibri" w:hAnsi="Calibri" w:cs="Calibri"/>
        </w:rPr>
        <w:t>°</w:t>
      </w:r>
      <w:r w:rsidR="004367FF">
        <w:t>C</w:t>
      </w:r>
      <w:r w:rsidR="0087133C">
        <w:t>.</w:t>
      </w:r>
      <w:r w:rsidR="0075335B">
        <w:t xml:space="preserve"> Th</w:t>
      </w:r>
      <w:r w:rsidR="002B23BB">
        <w:t xml:space="preserve">e sensors were mounted on tripods </w:t>
      </w:r>
      <w:r w:rsidR="00F42EAB">
        <w:t>at a height of 1</w:t>
      </w:r>
      <w:r w:rsidR="00E35921">
        <w:t>30</w:t>
      </w:r>
      <w:r w:rsidR="00F42EAB">
        <w:t xml:space="preserve"> cm above the ground.</w:t>
      </w:r>
    </w:p>
    <w:p w14:paraId="6B9FBD32" w14:textId="792C597A" w:rsidR="004C130E" w:rsidRDefault="004C130E" w:rsidP="004C130E">
      <w:pPr>
        <w:jc w:val="both"/>
        <w:rPr>
          <w:noProof/>
        </w:rPr>
      </w:pPr>
    </w:p>
    <w:p w14:paraId="6B71F2B5" w14:textId="77777777" w:rsidR="004C130E" w:rsidRDefault="004C130E" w:rsidP="004C130E">
      <w:pPr>
        <w:jc w:val="both"/>
        <w:rPr>
          <w:noProof/>
        </w:rPr>
      </w:pPr>
    </w:p>
    <w:p w14:paraId="09D7D335" w14:textId="77777777" w:rsidR="004C130E" w:rsidRDefault="004C130E" w:rsidP="004C130E">
      <w:pPr>
        <w:jc w:val="both"/>
        <w:rPr>
          <w:noProof/>
        </w:rPr>
      </w:pPr>
    </w:p>
    <w:p w14:paraId="260D115B" w14:textId="6D277B84" w:rsidR="00631EE6" w:rsidRDefault="004C130E" w:rsidP="004C130E">
      <w:pPr>
        <w:jc w:val="both"/>
      </w:pPr>
      <w:r>
        <w:rPr>
          <w:noProof/>
        </w:rPr>
        <w:t xml:space="preserve"> </w:t>
      </w:r>
    </w:p>
    <w:tbl>
      <w:tblPr>
        <w:tblStyle w:val="TableGrid"/>
        <w:tblpPr w:leftFromText="180" w:rightFromText="180" w:vertAnchor="text" w:horzAnchor="margin" w:tblpY="545"/>
        <w:tblW w:w="5000" w:type="pct"/>
        <w:tblLook w:val="0420" w:firstRow="1" w:lastRow="0" w:firstColumn="0" w:lastColumn="0" w:noHBand="0" w:noVBand="1"/>
      </w:tblPr>
      <w:tblGrid>
        <w:gridCol w:w="3188"/>
        <w:gridCol w:w="2620"/>
        <w:gridCol w:w="3208"/>
      </w:tblGrid>
      <w:tr w:rsidR="007F57E7" w:rsidRPr="00DF2D81" w14:paraId="0419ECE0" w14:textId="77777777" w:rsidTr="00770A42">
        <w:trPr>
          <w:trHeight w:val="290"/>
        </w:trPr>
        <w:tc>
          <w:tcPr>
            <w:tcW w:w="1768" w:type="pct"/>
            <w:shd w:val="clear" w:color="auto" w:fill="E7E6E6" w:themeFill="background2"/>
            <w:hideMark/>
          </w:tcPr>
          <w:p w14:paraId="4CE1705B" w14:textId="77777777" w:rsidR="007F57E7" w:rsidRPr="00DF2D81" w:rsidRDefault="007F57E7" w:rsidP="00770A42">
            <w:pPr>
              <w:spacing w:line="259" w:lineRule="auto"/>
              <w:rPr>
                <w:lang w:val="en-MY"/>
              </w:rPr>
            </w:pPr>
            <w:r>
              <w:rPr>
                <w:lang w:val="en-MY"/>
              </w:rPr>
              <w:t>Device</w:t>
            </w:r>
          </w:p>
        </w:tc>
        <w:tc>
          <w:tcPr>
            <w:tcW w:w="1453" w:type="pct"/>
            <w:shd w:val="clear" w:color="auto" w:fill="E7E6E6" w:themeFill="background2"/>
            <w:hideMark/>
          </w:tcPr>
          <w:p w14:paraId="7FA039A2" w14:textId="77777777" w:rsidR="007F57E7" w:rsidRPr="00DF2D81" w:rsidRDefault="007F57E7" w:rsidP="00770A42">
            <w:pPr>
              <w:spacing w:line="259" w:lineRule="auto"/>
              <w:rPr>
                <w:lang w:val="en-MY"/>
              </w:rPr>
            </w:pPr>
            <w:r>
              <w:rPr>
                <w:lang w:val="en-MY"/>
              </w:rPr>
              <w:t>Nominal Power</w:t>
            </w:r>
          </w:p>
        </w:tc>
        <w:tc>
          <w:tcPr>
            <w:tcW w:w="1779" w:type="pct"/>
            <w:shd w:val="clear" w:color="auto" w:fill="E7E6E6" w:themeFill="background2"/>
          </w:tcPr>
          <w:p w14:paraId="40CFEF3E" w14:textId="77777777" w:rsidR="007F57E7" w:rsidRDefault="007F57E7" w:rsidP="00770A42">
            <w:pPr>
              <w:spacing w:line="259" w:lineRule="auto"/>
              <w:rPr>
                <w:lang w:val="en-US"/>
              </w:rPr>
            </w:pPr>
            <w:r>
              <w:rPr>
                <w:lang w:val="en-US"/>
              </w:rPr>
              <w:t>Source</w:t>
            </w:r>
          </w:p>
        </w:tc>
      </w:tr>
      <w:tr w:rsidR="007F57E7" w:rsidRPr="00DF2D81" w14:paraId="1E3AC4D6" w14:textId="77777777" w:rsidTr="00770A42">
        <w:trPr>
          <w:trHeight w:val="290"/>
        </w:trPr>
        <w:tc>
          <w:tcPr>
            <w:tcW w:w="1768" w:type="pct"/>
            <w:shd w:val="clear" w:color="auto" w:fill="auto"/>
            <w:hideMark/>
          </w:tcPr>
          <w:p w14:paraId="71A10E8F" w14:textId="6A5DC1D7" w:rsidR="007F57E7" w:rsidRPr="00DF2D81" w:rsidRDefault="00DC767D" w:rsidP="00770A42">
            <w:pPr>
              <w:spacing w:line="259" w:lineRule="auto"/>
              <w:rPr>
                <w:lang w:val="en-MY"/>
              </w:rPr>
            </w:pPr>
            <w:r>
              <w:rPr>
                <w:lang w:val="en-US"/>
              </w:rPr>
              <w:t xml:space="preserve">PCA9685 </w:t>
            </w:r>
            <w:r w:rsidR="007F57E7">
              <w:rPr>
                <w:lang w:val="en-US"/>
              </w:rPr>
              <w:t>Servo Driver</w:t>
            </w:r>
          </w:p>
        </w:tc>
        <w:tc>
          <w:tcPr>
            <w:tcW w:w="1453" w:type="pct"/>
            <w:hideMark/>
          </w:tcPr>
          <w:p w14:paraId="4AB88533" w14:textId="13F455E2" w:rsidR="007F57E7" w:rsidRPr="00DF2D81" w:rsidRDefault="007F57E7" w:rsidP="00770A42">
            <w:pPr>
              <w:spacing w:line="259" w:lineRule="auto"/>
              <w:rPr>
                <w:lang w:val="en-MY"/>
              </w:rPr>
            </w:pPr>
            <w:r>
              <w:rPr>
                <w:lang w:val="en-US"/>
              </w:rPr>
              <w:t xml:space="preserve">5 V </w:t>
            </w:r>
            <w:r w:rsidR="00F24F7A">
              <w:rPr>
                <w:lang w:val="en-US"/>
              </w:rPr>
              <w:t>2</w:t>
            </w:r>
            <w:r>
              <w:rPr>
                <w:lang w:val="en-US"/>
              </w:rPr>
              <w:t xml:space="preserve"> A</w:t>
            </w:r>
          </w:p>
        </w:tc>
        <w:tc>
          <w:tcPr>
            <w:tcW w:w="1779" w:type="pct"/>
          </w:tcPr>
          <w:p w14:paraId="23DADC1B" w14:textId="77777777" w:rsidR="007F57E7" w:rsidRPr="00DF2D81" w:rsidRDefault="007F57E7" w:rsidP="00770A42">
            <w:pPr>
              <w:spacing w:line="259" w:lineRule="auto"/>
              <w:rPr>
                <w:lang w:val="en-US"/>
              </w:rPr>
            </w:pPr>
            <w:r>
              <w:rPr>
                <w:lang w:val="en-US"/>
              </w:rPr>
              <w:t>4 x AA alkaline cells</w:t>
            </w:r>
          </w:p>
        </w:tc>
      </w:tr>
      <w:tr w:rsidR="007F57E7" w:rsidRPr="00DF2D81" w14:paraId="23036533" w14:textId="77777777" w:rsidTr="00770A42">
        <w:trPr>
          <w:trHeight w:val="290"/>
        </w:trPr>
        <w:tc>
          <w:tcPr>
            <w:tcW w:w="1768" w:type="pct"/>
            <w:shd w:val="clear" w:color="auto" w:fill="auto"/>
            <w:hideMark/>
          </w:tcPr>
          <w:p w14:paraId="4F9E1517" w14:textId="2E29AF82" w:rsidR="007F57E7" w:rsidRPr="00DF2D81" w:rsidRDefault="007F57E7" w:rsidP="00770A42">
            <w:pPr>
              <w:spacing w:line="259" w:lineRule="auto"/>
              <w:rPr>
                <w:lang w:val="en-MY"/>
              </w:rPr>
            </w:pPr>
            <w:r>
              <w:rPr>
                <w:lang w:val="en-US"/>
              </w:rPr>
              <w:t xml:space="preserve">L515 and </w:t>
            </w:r>
            <w:r w:rsidR="00DC767D">
              <w:rPr>
                <w:lang w:val="en-US"/>
              </w:rPr>
              <w:t>IWR6843</w:t>
            </w:r>
          </w:p>
        </w:tc>
        <w:tc>
          <w:tcPr>
            <w:tcW w:w="1453" w:type="pct"/>
            <w:hideMark/>
          </w:tcPr>
          <w:p w14:paraId="7E9BFAE7" w14:textId="77777777" w:rsidR="007F57E7" w:rsidRPr="00DF2D81" w:rsidRDefault="007F57E7" w:rsidP="00770A42">
            <w:pPr>
              <w:spacing w:line="259" w:lineRule="auto"/>
              <w:rPr>
                <w:lang w:val="en-MY"/>
              </w:rPr>
            </w:pPr>
            <w:r>
              <w:rPr>
                <w:lang w:val="en-US"/>
              </w:rPr>
              <w:t>5 V 0.5 A</w:t>
            </w:r>
          </w:p>
        </w:tc>
        <w:tc>
          <w:tcPr>
            <w:tcW w:w="1779" w:type="pct"/>
          </w:tcPr>
          <w:p w14:paraId="40F5712B" w14:textId="77777777" w:rsidR="007F57E7" w:rsidRPr="00DF2D81" w:rsidRDefault="007F57E7" w:rsidP="00770A42">
            <w:pPr>
              <w:spacing w:line="259" w:lineRule="auto"/>
              <w:rPr>
                <w:lang w:val="en-US"/>
              </w:rPr>
            </w:pPr>
            <w:r>
              <w:rPr>
                <w:lang w:val="en-US"/>
              </w:rPr>
              <w:t>Host PC USB port</w:t>
            </w:r>
          </w:p>
        </w:tc>
      </w:tr>
      <w:tr w:rsidR="007F57E7" w:rsidRPr="00A96B53" w14:paraId="4F3605C3" w14:textId="77777777" w:rsidTr="00770A42">
        <w:trPr>
          <w:trHeight w:val="290"/>
        </w:trPr>
        <w:tc>
          <w:tcPr>
            <w:tcW w:w="1768" w:type="pct"/>
            <w:shd w:val="clear" w:color="auto" w:fill="auto"/>
            <w:hideMark/>
          </w:tcPr>
          <w:p w14:paraId="544E228D" w14:textId="77777777" w:rsidR="007F57E7" w:rsidRPr="00DF2D81" w:rsidRDefault="007F57E7" w:rsidP="00770A42">
            <w:pPr>
              <w:spacing w:line="259" w:lineRule="auto"/>
              <w:rPr>
                <w:lang w:val="en-MY"/>
              </w:rPr>
            </w:pPr>
            <w:r>
              <w:rPr>
                <w:lang w:val="en-MY"/>
              </w:rPr>
              <w:t>Jetson Nano</w:t>
            </w:r>
          </w:p>
        </w:tc>
        <w:tc>
          <w:tcPr>
            <w:tcW w:w="1453" w:type="pct"/>
            <w:hideMark/>
          </w:tcPr>
          <w:p w14:paraId="549070EF" w14:textId="77777777" w:rsidR="007F57E7" w:rsidRPr="00A96B53" w:rsidRDefault="007F57E7" w:rsidP="00770A42">
            <w:pPr>
              <w:spacing w:line="259" w:lineRule="auto"/>
              <w:rPr>
                <w:rFonts w:eastAsiaTheme="minorEastAsia"/>
                <w:lang w:val="en-MY"/>
              </w:rPr>
            </w:pPr>
            <w:r>
              <w:rPr>
                <w:lang w:val="en-MY"/>
              </w:rPr>
              <w:t>5 V 2 A</w:t>
            </w:r>
          </w:p>
        </w:tc>
        <w:tc>
          <w:tcPr>
            <w:tcW w:w="1779" w:type="pct"/>
          </w:tcPr>
          <w:p w14:paraId="44496860" w14:textId="77777777" w:rsidR="007F57E7" w:rsidRPr="00DF2D81" w:rsidRDefault="007F57E7" w:rsidP="00770A42">
            <w:pPr>
              <w:keepNext/>
              <w:spacing w:line="259" w:lineRule="auto"/>
            </w:pPr>
            <w:r>
              <w:t xml:space="preserve">AC power adaptor </w:t>
            </w:r>
          </w:p>
        </w:tc>
      </w:tr>
    </w:tbl>
    <w:p w14:paraId="0B10EF42" w14:textId="77777777" w:rsidR="00F93723" w:rsidRDefault="00F93723" w:rsidP="00770A42">
      <w:pPr>
        <w:pStyle w:val="Caption"/>
        <w:framePr w:hSpace="180" w:wrap="around" w:vAnchor="text" w:hAnchor="page" w:x="4868" w:y="301"/>
      </w:pPr>
      <w:r>
        <w:t xml:space="preserve">Table </w:t>
      </w:r>
      <w:r w:rsidR="00071BFA">
        <w:fldChar w:fldCharType="begin"/>
      </w:r>
      <w:r w:rsidR="00071BFA">
        <w:instrText xml:space="preserve"> SEQ Table \* ARABIC </w:instrText>
      </w:r>
      <w:r w:rsidR="00071BFA">
        <w:fldChar w:fldCharType="separate"/>
      </w:r>
      <w:r>
        <w:rPr>
          <w:noProof/>
        </w:rPr>
        <w:t>2</w:t>
      </w:r>
      <w:r w:rsidR="00071BFA">
        <w:rPr>
          <w:noProof/>
        </w:rPr>
        <w:fldChar w:fldCharType="end"/>
      </w:r>
      <w:r>
        <w:t>. Power Consumption</w:t>
      </w:r>
    </w:p>
    <w:p w14:paraId="217F9816" w14:textId="77777777" w:rsidR="00615D8F" w:rsidRDefault="00615D8F" w:rsidP="007C28B3">
      <w:pPr>
        <w:pStyle w:val="Heading2"/>
        <w:jc w:val="both"/>
      </w:pPr>
    </w:p>
    <w:p w14:paraId="11C49778" w14:textId="56D6E250" w:rsidR="002E2E12" w:rsidRPr="007E708C" w:rsidRDefault="006D7085" w:rsidP="007C28B3">
      <w:pPr>
        <w:pStyle w:val="Heading2"/>
        <w:jc w:val="both"/>
      </w:pPr>
      <w:bookmarkStart w:id="4" w:name="_Toc87908558"/>
      <w:r w:rsidRPr="007E708C">
        <w:t>1</w:t>
      </w:r>
      <w:r w:rsidR="00CC2AA6" w:rsidRPr="007E708C">
        <w:t>.</w:t>
      </w:r>
      <w:r w:rsidRPr="007E708C">
        <w:t>3</w:t>
      </w:r>
      <w:r w:rsidR="00E42B2B" w:rsidRPr="007E708C">
        <w:t xml:space="preserve"> System </w:t>
      </w:r>
      <w:r w:rsidRPr="007E708C">
        <w:t>Overview</w:t>
      </w:r>
      <w:bookmarkEnd w:id="4"/>
    </w:p>
    <w:p w14:paraId="4C52C216" w14:textId="212CB4B2" w:rsidR="007E708C" w:rsidRDefault="00F570C3" w:rsidP="00980D34">
      <w:pPr>
        <w:jc w:val="both"/>
      </w:pPr>
      <w:r>
        <w:rPr>
          <w:noProof/>
        </w:rPr>
        <w:drawing>
          <wp:anchor distT="0" distB="0" distL="114300" distR="114300" simplePos="0" relativeHeight="251658251" behindDoc="0" locked="0" layoutInCell="1" allowOverlap="1" wp14:anchorId="6679D51F" wp14:editId="2E10DA8D">
            <wp:simplePos x="0" y="0"/>
            <wp:positionH relativeFrom="column">
              <wp:posOffset>0</wp:posOffset>
            </wp:positionH>
            <wp:positionV relativeFrom="paragraph">
              <wp:posOffset>1127534</wp:posOffset>
            </wp:positionV>
            <wp:extent cx="5731510" cy="3154045"/>
            <wp:effectExtent l="0" t="0" r="0" b="0"/>
            <wp:wrapTopAndBottom/>
            <wp:docPr id="237" name="Picture 23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descr="A picture containing 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154045"/>
                    </a:xfrm>
                    <a:prstGeom prst="rect">
                      <a:avLst/>
                    </a:prstGeom>
                  </pic:spPr>
                </pic:pic>
              </a:graphicData>
            </a:graphic>
          </wp:anchor>
        </w:drawing>
      </w:r>
      <w:r w:rsidR="001F0D4E">
        <w:t>With its wide field of view,</w:t>
      </w:r>
      <w:r w:rsidR="002D5101">
        <w:t xml:space="preserve"> the </w:t>
      </w:r>
      <w:r w:rsidR="00A060D1">
        <w:t>IWR6843</w:t>
      </w:r>
      <w:r w:rsidR="00033F64">
        <w:t xml:space="preserve"> </w:t>
      </w:r>
      <w:r w:rsidR="0091508A">
        <w:t xml:space="preserve">monitors </w:t>
      </w:r>
      <w:r w:rsidR="006273F3">
        <w:t>people in the room</w:t>
      </w:r>
      <w:r w:rsidR="00CC6575">
        <w:t xml:space="preserve"> in the form of point cloud</w:t>
      </w:r>
      <w:r w:rsidR="00BA5E10">
        <w:t>s</w:t>
      </w:r>
      <w:r w:rsidR="00CC6575">
        <w:t xml:space="preserve">. </w:t>
      </w:r>
      <w:r w:rsidR="0058600E">
        <w:t xml:space="preserve">When a new cluster of points </w:t>
      </w:r>
      <w:r w:rsidR="008D7609">
        <w:t xml:space="preserve">(target) </w:t>
      </w:r>
      <w:r w:rsidR="000A0D8D">
        <w:t xml:space="preserve">is </w:t>
      </w:r>
      <w:r w:rsidR="00A222AD">
        <w:t xml:space="preserve">detected, </w:t>
      </w:r>
      <w:r w:rsidR="00484972">
        <w:t xml:space="preserve">its location is sent to the </w:t>
      </w:r>
      <w:r w:rsidR="00DC68E5">
        <w:t>Jetson Nano</w:t>
      </w:r>
      <w:r w:rsidR="004D65A2">
        <w:t xml:space="preserve">, which </w:t>
      </w:r>
      <w:r w:rsidR="00700EB9">
        <w:t>trigger</w:t>
      </w:r>
      <w:r w:rsidR="00D968BB">
        <w:t xml:space="preserve">s </w:t>
      </w:r>
      <w:r w:rsidR="004D65A2">
        <w:t>th</w:t>
      </w:r>
      <w:r w:rsidR="006D15EB">
        <w:t>e panning of the L515 toward the direction of the target.</w:t>
      </w:r>
      <w:r w:rsidR="00BA2E6F">
        <w:t xml:space="preserve"> The L515 then</w:t>
      </w:r>
      <w:r w:rsidR="00F90012">
        <w:t xml:space="preserve"> checks for </w:t>
      </w:r>
      <w:r w:rsidR="00D47408">
        <w:t>the presence</w:t>
      </w:r>
      <w:r w:rsidR="00155A97">
        <w:t xml:space="preserve"> and</w:t>
      </w:r>
      <w:r w:rsidR="00562915">
        <w:t xml:space="preserve"> number of people</w:t>
      </w:r>
      <w:r w:rsidR="00155A97">
        <w:t xml:space="preserve"> </w:t>
      </w:r>
      <w:r w:rsidR="009351FA">
        <w:t>in the cluster</w:t>
      </w:r>
      <w:r w:rsidR="00FB5EB2">
        <w:t xml:space="preserve">, </w:t>
      </w:r>
      <w:r w:rsidR="004933AD">
        <w:t xml:space="preserve">whereupon the distance between each </w:t>
      </w:r>
      <w:r w:rsidR="00D74A30">
        <w:t>person and</w:t>
      </w:r>
      <w:r w:rsidR="00965B1D">
        <w:t xml:space="preserve"> </w:t>
      </w:r>
      <w:r w:rsidR="000E6FCA">
        <w:t xml:space="preserve">between the new </w:t>
      </w:r>
      <w:r w:rsidR="004B1979">
        <w:t xml:space="preserve">and neighbouring </w:t>
      </w:r>
      <w:r w:rsidR="00452155">
        <w:t xml:space="preserve">clusters </w:t>
      </w:r>
      <w:r w:rsidR="00965B1D">
        <w:t xml:space="preserve">are measured. </w:t>
      </w:r>
      <w:r w:rsidR="000E0CD9">
        <w:t>If</w:t>
      </w:r>
      <w:r w:rsidR="00FC35BA">
        <w:t xml:space="preserve"> </w:t>
      </w:r>
      <w:r w:rsidR="00986831">
        <w:t xml:space="preserve">any distance falls below the </w:t>
      </w:r>
      <w:r w:rsidR="00010058">
        <w:t>pre-set</w:t>
      </w:r>
      <w:r w:rsidR="00515A4E">
        <w:t xml:space="preserve"> </w:t>
      </w:r>
      <w:r w:rsidR="00010058">
        <w:t>minimum,</w:t>
      </w:r>
      <w:r w:rsidR="00190096">
        <w:t xml:space="preserve"> </w:t>
      </w:r>
      <w:r w:rsidR="00C760FB">
        <w:t xml:space="preserve">the L515 outputs </w:t>
      </w:r>
      <w:r w:rsidR="00C12AFB">
        <w:t>it visually</w:t>
      </w:r>
      <w:r w:rsidR="003C0BFB">
        <w:t xml:space="preserve"> </w:t>
      </w:r>
      <w:r w:rsidR="00B56276">
        <w:t>while</w:t>
      </w:r>
      <w:r w:rsidR="003C0BFB">
        <w:t xml:space="preserve"> </w:t>
      </w:r>
      <w:r w:rsidR="00190096">
        <w:t xml:space="preserve">a violation signal </w:t>
      </w:r>
      <w:r w:rsidR="003C0BFB">
        <w:t>that was</w:t>
      </w:r>
      <w:r w:rsidR="00752A50">
        <w:t xml:space="preserve"> sent to the</w:t>
      </w:r>
      <w:r w:rsidR="008D0489">
        <w:t xml:space="preserve"> </w:t>
      </w:r>
      <w:r w:rsidR="00D740BD">
        <w:t>server script</w:t>
      </w:r>
      <w:r w:rsidR="003C0BFB">
        <w:t xml:space="preserve"> </w:t>
      </w:r>
      <w:r w:rsidR="00D362EB">
        <w:t xml:space="preserve">outputs </w:t>
      </w:r>
      <w:r w:rsidR="000B7B5E">
        <w:t xml:space="preserve">its </w:t>
      </w:r>
      <w:r w:rsidR="00D362EB">
        <w:t>location.</w:t>
      </w:r>
    </w:p>
    <w:p w14:paraId="116DFD79" w14:textId="4DB6A258" w:rsidR="00980D34" w:rsidRPr="00980D34" w:rsidRDefault="00980D34" w:rsidP="00980D34">
      <w:pPr>
        <w:jc w:val="both"/>
      </w:pPr>
      <w:r>
        <w:rPr>
          <w:noProof/>
        </w:rPr>
        <mc:AlternateContent>
          <mc:Choice Requires="wps">
            <w:drawing>
              <wp:anchor distT="0" distB="0" distL="114300" distR="114300" simplePos="0" relativeHeight="251658248" behindDoc="0" locked="0" layoutInCell="1" allowOverlap="1" wp14:anchorId="279EAA2D" wp14:editId="409560CC">
                <wp:simplePos x="0" y="0"/>
                <wp:positionH relativeFrom="column">
                  <wp:posOffset>1208513</wp:posOffset>
                </wp:positionH>
                <wp:positionV relativeFrom="paragraph">
                  <wp:posOffset>2985253</wp:posOffset>
                </wp:positionV>
                <wp:extent cx="3274541" cy="234779"/>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3274541" cy="234779"/>
                        </a:xfrm>
                        <a:prstGeom prst="rect">
                          <a:avLst/>
                        </a:prstGeom>
                        <a:noFill/>
                        <a:ln w="6350">
                          <a:noFill/>
                        </a:ln>
                      </wps:spPr>
                      <wps:txbx>
                        <w:txbxContent>
                          <w:p w14:paraId="142404BA" w14:textId="722191E0" w:rsidR="001F38E0" w:rsidRDefault="001F38E0" w:rsidP="001F38E0">
                            <w:pPr>
                              <w:pStyle w:val="Caption"/>
                              <w:jc w:val="center"/>
                            </w:pPr>
                            <w:r>
                              <w:t xml:space="preserve">Figure </w:t>
                            </w:r>
                            <w:r>
                              <w:fldChar w:fldCharType="begin"/>
                            </w:r>
                            <w:r>
                              <w:instrText>SEQ Figure \* ARABIC</w:instrText>
                            </w:r>
                            <w:r>
                              <w:fldChar w:fldCharType="separate"/>
                            </w:r>
                            <w:r w:rsidR="00444271">
                              <w:rPr>
                                <w:noProof/>
                              </w:rPr>
                              <w:t>2</w:t>
                            </w:r>
                            <w:r>
                              <w:fldChar w:fldCharType="end"/>
                            </w:r>
                            <w:r>
                              <w:t xml:space="preserve">. </w:t>
                            </w:r>
                            <w:r w:rsidR="00F570C3">
                              <w:t>S</w:t>
                            </w:r>
                            <w:r>
                              <w:t>ystem architecture and operational flow</w:t>
                            </w:r>
                          </w:p>
                          <w:p w14:paraId="6D1A2927" w14:textId="77777777" w:rsidR="001F38E0" w:rsidRDefault="001F38E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79EAA2D" id="Text Box 227" o:spid="_x0000_s1059" type="#_x0000_t202" style="position:absolute;left:0;text-align:left;margin-left:95.15pt;margin-top:235.05pt;width:257.85pt;height:18.5pt;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" filled="f" stroked="f" strokeweight=".5pt">
                <v:textbox>
                  <w:txbxContent>
                    <w:p w14:paraId="142404BA" w14:textId="722191E0" w:rsidR="001F38E0" w:rsidRDefault="001F38E0" w:rsidP="001F38E0">
                      <w:pPr>
                        <w:pStyle w:val="Caption"/>
                        <w:jc w:val="center"/>
                      </w:pPr>
                      <w:r>
                        <w:t xml:space="preserve">Figure </w:t>
                      </w:r>
                      <w:r>
                        <w:fldChar w:fldCharType="begin"/>
                      </w:r>
                      <w:r>
                        <w:instrText>SEQ Figure \* ARABIC</w:instrText>
                      </w:r>
                      <w:r>
                        <w:fldChar w:fldCharType="separate"/>
                      </w:r>
                      <w:r w:rsidR="00444271">
                        <w:rPr>
                          <w:noProof/>
                        </w:rPr>
                        <w:t>2</w:t>
                      </w:r>
                      <w:r>
                        <w:fldChar w:fldCharType="end"/>
                      </w:r>
                      <w:r>
                        <w:t xml:space="preserve">. </w:t>
                      </w:r>
                      <w:r w:rsidR="00F570C3">
                        <w:t>S</w:t>
                      </w:r>
                      <w:r>
                        <w:t>ystem architecture and operational flow</w:t>
                      </w:r>
                    </w:p>
                    <w:p w14:paraId="6D1A2927" w14:textId="77777777" w:rsidR="001F38E0" w:rsidRDefault="001F38E0"/>
                  </w:txbxContent>
                </v:textbox>
              </v:shape>
            </w:pict>
          </mc:Fallback>
        </mc:AlternateContent>
      </w:r>
    </w:p>
    <w:p w14:paraId="7814D622" w14:textId="552D779E" w:rsidR="00306CCE" w:rsidRPr="008D3965" w:rsidRDefault="00306CCE" w:rsidP="00306CCE">
      <w:pPr>
        <w:pStyle w:val="Heading2"/>
        <w:jc w:val="both"/>
      </w:pPr>
      <w:bookmarkStart w:id="5" w:name="_Toc87908559"/>
      <w:r w:rsidRPr="008D3965">
        <w:lastRenderedPageBreak/>
        <w:t>1.4 Bill of Materials</w:t>
      </w:r>
      <w:bookmarkEnd w:id="5"/>
    </w:p>
    <w:p w14:paraId="198AFA81" w14:textId="79541283" w:rsidR="006360D9" w:rsidRDefault="00CE73A3" w:rsidP="00AE2C1A">
      <w:pPr>
        <w:pStyle w:val="Caption"/>
        <w:keepNext/>
        <w:spacing w:after="0"/>
        <w:jc w:val="center"/>
      </w:pPr>
      <w:r>
        <w:t xml:space="preserve">Table </w:t>
      </w:r>
      <w:r w:rsidR="00071BFA">
        <w:fldChar w:fldCharType="begin"/>
      </w:r>
      <w:r w:rsidR="00071BFA">
        <w:instrText xml:space="preserve"> SEQ Table \* ARABIC </w:instrText>
      </w:r>
      <w:r w:rsidR="00071BFA">
        <w:fldChar w:fldCharType="separate"/>
      </w:r>
      <w:r w:rsidR="00AE2C1A">
        <w:rPr>
          <w:noProof/>
        </w:rPr>
        <w:t>3</w:t>
      </w:r>
      <w:r w:rsidR="00071BFA">
        <w:rPr>
          <w:noProof/>
        </w:rPr>
        <w:fldChar w:fldCharType="end"/>
      </w:r>
      <w:r>
        <w:t>. Bill of System Components</w:t>
      </w:r>
    </w:p>
    <w:tbl>
      <w:tblPr>
        <w:tblW w:w="9016" w:type="dxa"/>
        <w:tblLayout w:type="fixed"/>
        <w:tblLook w:val="04A0" w:firstRow="1" w:lastRow="0" w:firstColumn="1" w:lastColumn="0" w:noHBand="0" w:noVBand="1"/>
      </w:tblPr>
      <w:tblGrid>
        <w:gridCol w:w="1271"/>
        <w:gridCol w:w="1276"/>
        <w:gridCol w:w="3969"/>
        <w:gridCol w:w="567"/>
        <w:gridCol w:w="1134"/>
        <w:gridCol w:w="799"/>
      </w:tblGrid>
      <w:tr w:rsidR="00306CCE" w:rsidRPr="00DE3575" w14:paraId="339E4ABA" w14:textId="77777777" w:rsidTr="00090FE6">
        <w:trPr>
          <w:trHeight w:val="600"/>
        </w:trPr>
        <w:tc>
          <w:tcPr>
            <w:tcW w:w="1271" w:type="dxa"/>
            <w:tcBorders>
              <w:top w:val="single" w:sz="4" w:space="0" w:color="auto"/>
              <w:left w:val="single" w:sz="4" w:space="0" w:color="auto"/>
              <w:bottom w:val="single" w:sz="4" w:space="0" w:color="auto"/>
              <w:right w:val="single" w:sz="4" w:space="0" w:color="auto"/>
            </w:tcBorders>
            <w:shd w:val="clear" w:color="D9D9D9" w:fill="D9D9D9"/>
            <w:vAlign w:val="center"/>
            <w:hideMark/>
          </w:tcPr>
          <w:p w14:paraId="5A8FF696" w14:textId="77777777" w:rsidR="00306CCE" w:rsidRPr="00DE3575" w:rsidRDefault="00306CCE" w:rsidP="00090FE6">
            <w:pPr>
              <w:spacing w:after="0" w:line="240" w:lineRule="auto"/>
              <w:jc w:val="center"/>
              <w:rPr>
                <w:rFonts w:ascii="Calibri" w:eastAsia="Times New Roman" w:hAnsi="Calibri" w:cs="Calibri"/>
                <w:b/>
                <w:bCs/>
                <w:color w:val="000000"/>
                <w:sz w:val="18"/>
                <w:szCs w:val="18"/>
                <w:lang w:val="en-MY" w:eastAsia="zh-CN"/>
              </w:rPr>
            </w:pPr>
            <w:r w:rsidRPr="00DE3575">
              <w:rPr>
                <w:rFonts w:ascii="Calibri" w:eastAsia="Times New Roman" w:hAnsi="Calibri" w:cs="Calibri"/>
                <w:b/>
                <w:bCs/>
                <w:color w:val="000000"/>
                <w:sz w:val="18"/>
                <w:szCs w:val="18"/>
                <w:lang w:val="en-MY" w:eastAsia="zh-CN"/>
              </w:rPr>
              <w:t>Source</w:t>
            </w:r>
          </w:p>
        </w:tc>
        <w:tc>
          <w:tcPr>
            <w:tcW w:w="1276" w:type="dxa"/>
            <w:tcBorders>
              <w:top w:val="single" w:sz="4" w:space="0" w:color="auto"/>
              <w:left w:val="nil"/>
              <w:bottom w:val="single" w:sz="4" w:space="0" w:color="auto"/>
              <w:right w:val="single" w:sz="4" w:space="0" w:color="auto"/>
            </w:tcBorders>
            <w:shd w:val="clear" w:color="D9D9D9" w:fill="D9D9D9"/>
            <w:vAlign w:val="center"/>
            <w:hideMark/>
          </w:tcPr>
          <w:p w14:paraId="5FF3BE51" w14:textId="77777777" w:rsidR="00306CCE" w:rsidRPr="00DE3575" w:rsidRDefault="00306CCE" w:rsidP="00090FE6">
            <w:pPr>
              <w:spacing w:after="0" w:line="240" w:lineRule="auto"/>
              <w:jc w:val="center"/>
              <w:rPr>
                <w:rFonts w:ascii="Calibri" w:eastAsia="Times New Roman" w:hAnsi="Calibri" w:cs="Calibri"/>
                <w:b/>
                <w:bCs/>
                <w:color w:val="000000"/>
                <w:sz w:val="18"/>
                <w:szCs w:val="18"/>
                <w:lang w:val="en-MY" w:eastAsia="zh-CN"/>
              </w:rPr>
            </w:pPr>
            <w:r w:rsidRPr="00DE3575">
              <w:rPr>
                <w:rFonts w:ascii="Calibri" w:eastAsia="Times New Roman" w:hAnsi="Calibri" w:cs="Calibri"/>
                <w:b/>
                <w:bCs/>
                <w:color w:val="000000"/>
                <w:sz w:val="18"/>
                <w:szCs w:val="18"/>
                <w:lang w:val="en-MY" w:eastAsia="zh-CN"/>
              </w:rPr>
              <w:t>Item</w:t>
            </w:r>
          </w:p>
        </w:tc>
        <w:tc>
          <w:tcPr>
            <w:tcW w:w="3969" w:type="dxa"/>
            <w:tcBorders>
              <w:top w:val="single" w:sz="4" w:space="0" w:color="auto"/>
              <w:left w:val="nil"/>
              <w:bottom w:val="single" w:sz="4" w:space="0" w:color="auto"/>
              <w:right w:val="single" w:sz="4" w:space="0" w:color="auto"/>
            </w:tcBorders>
            <w:shd w:val="clear" w:color="D9D9D9" w:fill="D9D9D9"/>
            <w:vAlign w:val="center"/>
            <w:hideMark/>
          </w:tcPr>
          <w:p w14:paraId="24D923DC" w14:textId="77777777" w:rsidR="00306CCE" w:rsidRPr="00DE3575" w:rsidRDefault="00306CCE" w:rsidP="00090FE6">
            <w:pPr>
              <w:spacing w:after="0" w:line="240" w:lineRule="auto"/>
              <w:jc w:val="center"/>
              <w:rPr>
                <w:rFonts w:ascii="Calibri" w:eastAsia="Times New Roman" w:hAnsi="Calibri" w:cs="Calibri"/>
                <w:b/>
                <w:bCs/>
                <w:color w:val="000000"/>
                <w:sz w:val="18"/>
                <w:szCs w:val="18"/>
                <w:lang w:val="en-MY" w:eastAsia="zh-CN"/>
              </w:rPr>
            </w:pPr>
            <w:r w:rsidRPr="00DE3575">
              <w:rPr>
                <w:rFonts w:ascii="Calibri" w:eastAsia="Times New Roman" w:hAnsi="Calibri" w:cs="Calibri"/>
                <w:b/>
                <w:bCs/>
                <w:color w:val="000000"/>
                <w:sz w:val="18"/>
                <w:szCs w:val="18"/>
                <w:lang w:val="en-MY" w:eastAsia="zh-CN"/>
              </w:rPr>
              <w:t>Description</w:t>
            </w:r>
          </w:p>
        </w:tc>
        <w:tc>
          <w:tcPr>
            <w:tcW w:w="567" w:type="dxa"/>
            <w:tcBorders>
              <w:top w:val="single" w:sz="4" w:space="0" w:color="auto"/>
              <w:left w:val="nil"/>
              <w:bottom w:val="single" w:sz="4" w:space="0" w:color="auto"/>
              <w:right w:val="single" w:sz="4" w:space="0" w:color="auto"/>
            </w:tcBorders>
            <w:shd w:val="clear" w:color="D9D9D9" w:fill="D9D9D9"/>
            <w:vAlign w:val="center"/>
            <w:hideMark/>
          </w:tcPr>
          <w:p w14:paraId="3941811E" w14:textId="77777777" w:rsidR="00306CCE" w:rsidRPr="00DE3575" w:rsidRDefault="00306CCE" w:rsidP="00090FE6">
            <w:pPr>
              <w:spacing w:after="0" w:line="240" w:lineRule="auto"/>
              <w:jc w:val="center"/>
              <w:rPr>
                <w:rFonts w:ascii="Calibri" w:eastAsia="Times New Roman" w:hAnsi="Calibri" w:cs="Calibri"/>
                <w:b/>
                <w:bCs/>
                <w:color w:val="000000"/>
                <w:sz w:val="18"/>
                <w:szCs w:val="18"/>
                <w:lang w:val="en-MY" w:eastAsia="zh-CN"/>
              </w:rPr>
            </w:pPr>
            <w:r w:rsidRPr="00DE3575">
              <w:rPr>
                <w:rFonts w:ascii="Calibri" w:eastAsia="Times New Roman" w:hAnsi="Calibri" w:cs="Calibri"/>
                <w:b/>
                <w:bCs/>
                <w:color w:val="000000"/>
                <w:sz w:val="18"/>
                <w:szCs w:val="18"/>
                <w:lang w:val="en-MY" w:eastAsia="zh-CN"/>
              </w:rPr>
              <w:t>Qty</w:t>
            </w:r>
          </w:p>
        </w:tc>
        <w:tc>
          <w:tcPr>
            <w:tcW w:w="1134" w:type="dxa"/>
            <w:tcBorders>
              <w:top w:val="single" w:sz="4" w:space="0" w:color="auto"/>
              <w:left w:val="nil"/>
              <w:bottom w:val="single" w:sz="4" w:space="0" w:color="auto"/>
              <w:right w:val="single" w:sz="4" w:space="0" w:color="auto"/>
            </w:tcBorders>
            <w:shd w:val="clear" w:color="D9D9D9" w:fill="D9D9D9"/>
            <w:vAlign w:val="center"/>
            <w:hideMark/>
          </w:tcPr>
          <w:p w14:paraId="21033FB5" w14:textId="77777777" w:rsidR="00306CCE" w:rsidRPr="00DE3575" w:rsidRDefault="00306CCE" w:rsidP="00090FE6">
            <w:pPr>
              <w:spacing w:after="0" w:line="240" w:lineRule="auto"/>
              <w:jc w:val="center"/>
              <w:rPr>
                <w:rFonts w:ascii="Calibri" w:eastAsia="Times New Roman" w:hAnsi="Calibri" w:cs="Calibri"/>
                <w:b/>
                <w:bCs/>
                <w:color w:val="000000"/>
                <w:sz w:val="18"/>
                <w:szCs w:val="18"/>
                <w:lang w:val="en-MY" w:eastAsia="zh-CN"/>
              </w:rPr>
            </w:pPr>
            <w:r w:rsidRPr="00DE3575">
              <w:rPr>
                <w:rFonts w:ascii="Calibri" w:eastAsia="Times New Roman" w:hAnsi="Calibri" w:cs="Calibri"/>
                <w:b/>
                <w:bCs/>
                <w:color w:val="000000"/>
                <w:sz w:val="18"/>
                <w:szCs w:val="18"/>
                <w:lang w:val="en-MY" w:eastAsia="zh-CN"/>
              </w:rPr>
              <w:t>SGD Cost (incl. GST)</w:t>
            </w:r>
          </w:p>
        </w:tc>
        <w:tc>
          <w:tcPr>
            <w:tcW w:w="799" w:type="dxa"/>
            <w:tcBorders>
              <w:top w:val="single" w:sz="4" w:space="0" w:color="auto"/>
              <w:left w:val="nil"/>
              <w:bottom w:val="single" w:sz="4" w:space="0" w:color="auto"/>
              <w:right w:val="single" w:sz="4" w:space="0" w:color="auto"/>
            </w:tcBorders>
            <w:shd w:val="clear" w:color="D9D9D9" w:fill="D9D9D9"/>
            <w:vAlign w:val="center"/>
            <w:hideMark/>
          </w:tcPr>
          <w:p w14:paraId="14AFB422" w14:textId="77777777" w:rsidR="00306CCE" w:rsidRPr="00DE3575" w:rsidRDefault="00306CCE" w:rsidP="00090FE6">
            <w:pPr>
              <w:spacing w:after="0" w:line="240" w:lineRule="auto"/>
              <w:jc w:val="center"/>
              <w:rPr>
                <w:rFonts w:ascii="Calibri" w:eastAsia="Times New Roman" w:hAnsi="Calibri" w:cs="Calibri"/>
                <w:b/>
                <w:bCs/>
                <w:color w:val="000000"/>
                <w:sz w:val="18"/>
                <w:szCs w:val="18"/>
                <w:lang w:val="en-MY" w:eastAsia="zh-CN"/>
              </w:rPr>
            </w:pPr>
            <w:r w:rsidRPr="00DE3575">
              <w:rPr>
                <w:rFonts w:ascii="Calibri" w:eastAsia="Times New Roman" w:hAnsi="Calibri" w:cs="Calibri"/>
                <w:b/>
                <w:bCs/>
                <w:color w:val="000000"/>
                <w:sz w:val="18"/>
                <w:szCs w:val="18"/>
                <w:lang w:val="en-MY" w:eastAsia="zh-CN"/>
              </w:rPr>
              <w:t>Link</w:t>
            </w:r>
          </w:p>
        </w:tc>
      </w:tr>
      <w:tr w:rsidR="00306CCE" w:rsidRPr="00DE3575" w14:paraId="07AAE511" w14:textId="77777777" w:rsidTr="00090FE6">
        <w:trPr>
          <w:trHeight w:val="136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AA59B42"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Digi-key</w:t>
            </w:r>
          </w:p>
        </w:tc>
        <w:tc>
          <w:tcPr>
            <w:tcW w:w="1276" w:type="dxa"/>
            <w:tcBorders>
              <w:top w:val="nil"/>
              <w:left w:val="nil"/>
              <w:bottom w:val="single" w:sz="4" w:space="0" w:color="auto"/>
              <w:right w:val="single" w:sz="4" w:space="0" w:color="auto"/>
            </w:tcBorders>
            <w:shd w:val="clear" w:color="auto" w:fill="auto"/>
            <w:vAlign w:val="center"/>
            <w:hideMark/>
          </w:tcPr>
          <w:p w14:paraId="1E421D14"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Intel RealSense LiDAR Camera L515</w:t>
            </w:r>
          </w:p>
        </w:tc>
        <w:tc>
          <w:tcPr>
            <w:tcW w:w="3969" w:type="dxa"/>
            <w:tcBorders>
              <w:top w:val="nil"/>
              <w:left w:val="nil"/>
              <w:bottom w:val="single" w:sz="4" w:space="0" w:color="auto"/>
              <w:right w:val="single" w:sz="4" w:space="0" w:color="auto"/>
            </w:tcBorders>
            <w:shd w:val="clear" w:color="auto" w:fill="auto"/>
            <w:vAlign w:val="center"/>
            <w:hideMark/>
          </w:tcPr>
          <w:p w14:paraId="69624388" w14:textId="115A4A2C" w:rsidR="00306CCE" w:rsidRPr="00DE3575" w:rsidRDefault="00306CCE" w:rsidP="00090FE6">
            <w:pPr>
              <w:spacing w:after="0" w:line="240" w:lineRule="auto"/>
              <w:rPr>
                <w:rFonts w:ascii="Calibri" w:eastAsia="Times New Roman" w:hAnsi="Calibri" w:cs="Calibri"/>
                <w:color w:val="0F1111"/>
                <w:sz w:val="18"/>
                <w:szCs w:val="18"/>
                <w:lang w:val="en-MY" w:eastAsia="zh-CN"/>
              </w:rPr>
            </w:pPr>
            <w:r w:rsidRPr="00DE3575">
              <w:rPr>
                <w:rFonts w:ascii="Calibri" w:eastAsia="Times New Roman" w:hAnsi="Calibri" w:cs="Calibri"/>
                <w:color w:val="0F1111"/>
                <w:sz w:val="18"/>
                <w:szCs w:val="18"/>
                <w:lang w:val="en-MY" w:eastAsia="zh-CN"/>
              </w:rPr>
              <w:t xml:space="preserve">Resolution: 1920 x 1080        </w:t>
            </w:r>
            <w:r w:rsidRPr="00DE3575">
              <w:rPr>
                <w:rFonts w:ascii="Calibri" w:eastAsia="Times New Roman" w:hAnsi="Calibri" w:cs="Calibri"/>
                <w:color w:val="0F1111"/>
                <w:sz w:val="18"/>
                <w:szCs w:val="18"/>
                <w:lang w:val="en-MY" w:eastAsia="zh-CN"/>
              </w:rPr>
              <w:br/>
              <w:t xml:space="preserve">Frame rate: 60 fps        </w:t>
            </w:r>
            <w:r w:rsidRPr="00DE3575">
              <w:rPr>
                <w:rFonts w:ascii="Calibri" w:eastAsia="Times New Roman" w:hAnsi="Calibri" w:cs="Calibri"/>
                <w:color w:val="0F1111"/>
                <w:sz w:val="18"/>
                <w:szCs w:val="18"/>
                <w:lang w:val="en-MY" w:eastAsia="zh-CN"/>
              </w:rPr>
              <w:br/>
              <w:t>Shutter: Rolling</w:t>
            </w:r>
            <w:r w:rsidRPr="00DE3575">
              <w:rPr>
                <w:rFonts w:ascii="Calibri" w:eastAsia="Times New Roman" w:hAnsi="Calibri" w:cs="Calibri"/>
                <w:color w:val="0F1111"/>
                <w:sz w:val="18"/>
                <w:szCs w:val="18"/>
                <w:lang w:val="en-MY" w:eastAsia="zh-CN"/>
              </w:rPr>
              <w:br/>
              <w:t>Depth Accuracy: ~5 mm to ~14 mm thru 9 m</w:t>
            </w:r>
            <w:r w:rsidRPr="00DE3575">
              <w:rPr>
                <w:rFonts w:ascii="Calibri" w:eastAsia="Times New Roman" w:hAnsi="Calibri" w:cs="Calibri"/>
                <w:color w:val="0F1111"/>
                <w:sz w:val="18"/>
                <w:szCs w:val="18"/>
                <w:vertAlign w:val="superscript"/>
                <w:lang w:val="en-MY" w:eastAsia="zh-CN"/>
              </w:rPr>
              <w:t>2</w:t>
            </w:r>
            <w:r w:rsidRPr="00DE3575">
              <w:rPr>
                <w:rFonts w:ascii="Calibri" w:eastAsia="Times New Roman" w:hAnsi="Calibri" w:cs="Calibri"/>
                <w:color w:val="0F1111"/>
                <w:sz w:val="18"/>
                <w:szCs w:val="18"/>
                <w:lang w:val="en-MY" w:eastAsia="zh-CN"/>
              </w:rPr>
              <w:br/>
              <w:t>Depth Field of View (FOV): 70° × 55° (±3°)</w:t>
            </w:r>
            <w:r w:rsidRPr="00DE3575">
              <w:rPr>
                <w:rFonts w:ascii="Calibri" w:eastAsia="Times New Roman" w:hAnsi="Calibri" w:cs="Calibri"/>
                <w:color w:val="0F1111"/>
                <w:sz w:val="18"/>
                <w:szCs w:val="18"/>
                <w:lang w:val="en-MY" w:eastAsia="zh-CN"/>
              </w:rPr>
              <w:br/>
              <w:t>Depth output resolution: Up to 1024 × 768</w:t>
            </w:r>
            <w:r w:rsidRPr="00DE3575">
              <w:rPr>
                <w:rFonts w:ascii="Calibri" w:eastAsia="Times New Roman" w:hAnsi="Calibri" w:cs="Calibri"/>
                <w:color w:val="0F1111"/>
                <w:sz w:val="18"/>
                <w:szCs w:val="18"/>
                <w:lang w:val="en-MY" w:eastAsia="zh-CN"/>
              </w:rPr>
              <w:br/>
              <w:t xml:space="preserve">Depth frame rate: 30 fps  </w:t>
            </w:r>
          </w:p>
        </w:tc>
        <w:tc>
          <w:tcPr>
            <w:tcW w:w="567" w:type="dxa"/>
            <w:tcBorders>
              <w:top w:val="nil"/>
              <w:left w:val="nil"/>
              <w:bottom w:val="single" w:sz="4" w:space="0" w:color="auto"/>
              <w:right w:val="single" w:sz="4" w:space="0" w:color="auto"/>
            </w:tcBorders>
            <w:shd w:val="clear" w:color="auto" w:fill="auto"/>
            <w:vAlign w:val="center"/>
            <w:hideMark/>
          </w:tcPr>
          <w:p w14:paraId="79C5AC3E"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1</w:t>
            </w:r>
          </w:p>
        </w:tc>
        <w:tc>
          <w:tcPr>
            <w:tcW w:w="1134" w:type="dxa"/>
            <w:tcBorders>
              <w:top w:val="nil"/>
              <w:left w:val="nil"/>
              <w:bottom w:val="single" w:sz="4" w:space="0" w:color="auto"/>
              <w:right w:val="single" w:sz="4" w:space="0" w:color="auto"/>
            </w:tcBorders>
            <w:shd w:val="clear" w:color="auto" w:fill="auto"/>
            <w:noWrap/>
            <w:vAlign w:val="center"/>
            <w:hideMark/>
          </w:tcPr>
          <w:p w14:paraId="2F6DBFAF"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532.89</w:t>
            </w:r>
          </w:p>
        </w:tc>
        <w:tc>
          <w:tcPr>
            <w:tcW w:w="799" w:type="dxa"/>
            <w:tcBorders>
              <w:top w:val="nil"/>
              <w:left w:val="nil"/>
              <w:bottom w:val="single" w:sz="4" w:space="0" w:color="auto"/>
              <w:right w:val="single" w:sz="4" w:space="0" w:color="auto"/>
            </w:tcBorders>
            <w:shd w:val="clear" w:color="auto" w:fill="auto"/>
            <w:vAlign w:val="center"/>
            <w:hideMark/>
          </w:tcPr>
          <w:p w14:paraId="205F6B7A" w14:textId="77777777" w:rsidR="00306CCE" w:rsidRPr="00DE3575" w:rsidRDefault="00071BFA" w:rsidP="00090FE6">
            <w:pPr>
              <w:spacing w:after="0" w:line="240" w:lineRule="auto"/>
              <w:rPr>
                <w:rFonts w:ascii="Calibri" w:eastAsia="Times New Roman" w:hAnsi="Calibri" w:cs="Calibri"/>
                <w:color w:val="1155CC"/>
                <w:sz w:val="18"/>
                <w:szCs w:val="18"/>
                <w:u w:val="single"/>
                <w:lang w:val="en-MY" w:eastAsia="zh-CN"/>
              </w:rPr>
            </w:pPr>
            <w:hyperlink r:id="rId13" w:history="1">
              <w:r w:rsidR="00306CCE" w:rsidRPr="00DE3575">
                <w:rPr>
                  <w:rFonts w:ascii="Calibri" w:eastAsia="Times New Roman" w:hAnsi="Calibri" w:cs="Calibri"/>
                  <w:color w:val="1155CC"/>
                  <w:sz w:val="18"/>
                  <w:szCs w:val="18"/>
                  <w:u w:val="single"/>
                  <w:lang w:val="en-MY" w:eastAsia="zh-CN"/>
                </w:rPr>
                <w:t>L515</w:t>
              </w:r>
            </w:hyperlink>
          </w:p>
        </w:tc>
      </w:tr>
      <w:tr w:rsidR="00306CCE" w:rsidRPr="00DE3575" w14:paraId="37BD7906" w14:textId="77777777" w:rsidTr="00090FE6">
        <w:trPr>
          <w:trHeight w:val="1269"/>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42226410"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Texas Instruments</w:t>
            </w:r>
          </w:p>
        </w:tc>
        <w:tc>
          <w:tcPr>
            <w:tcW w:w="1276" w:type="dxa"/>
            <w:tcBorders>
              <w:top w:val="nil"/>
              <w:left w:val="nil"/>
              <w:bottom w:val="single" w:sz="4" w:space="0" w:color="auto"/>
              <w:right w:val="single" w:sz="4" w:space="0" w:color="auto"/>
            </w:tcBorders>
            <w:shd w:val="clear" w:color="auto" w:fill="auto"/>
            <w:vAlign w:val="center"/>
            <w:hideMark/>
          </w:tcPr>
          <w:p w14:paraId="3C659E11"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IWR6843</w:t>
            </w:r>
            <w:r>
              <w:rPr>
                <w:rFonts w:ascii="Calibri" w:eastAsia="Times New Roman" w:hAnsi="Calibri" w:cs="Calibri"/>
                <w:color w:val="000000"/>
                <w:sz w:val="18"/>
                <w:szCs w:val="18"/>
                <w:lang w:val="en-MY" w:eastAsia="zh-CN"/>
              </w:rPr>
              <w:t xml:space="preserve"> </w:t>
            </w:r>
            <w:r w:rsidRPr="00DE3575">
              <w:rPr>
                <w:rFonts w:ascii="Calibri" w:eastAsia="Times New Roman" w:hAnsi="Calibri" w:cs="Calibri"/>
                <w:color w:val="000000"/>
                <w:sz w:val="18"/>
                <w:szCs w:val="18"/>
                <w:lang w:val="en-MY" w:eastAsia="zh-CN"/>
              </w:rPr>
              <w:t>AOPEVM</w:t>
            </w:r>
          </w:p>
          <w:p w14:paraId="216DCD5E"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proofErr w:type="spellStart"/>
            <w:r w:rsidRPr="00DE3575">
              <w:rPr>
                <w:rFonts w:ascii="Calibri" w:eastAsia="Times New Roman" w:hAnsi="Calibri" w:cs="Calibri"/>
                <w:color w:val="0F1111"/>
                <w:sz w:val="18"/>
                <w:szCs w:val="18"/>
                <w:lang w:val="en-MY" w:eastAsia="zh-CN"/>
              </w:rPr>
              <w:t>mmWave</w:t>
            </w:r>
            <w:proofErr w:type="spellEnd"/>
            <w:r>
              <w:rPr>
                <w:rFonts w:ascii="Calibri" w:eastAsia="Times New Roman" w:hAnsi="Calibri" w:cs="Calibri"/>
                <w:color w:val="0F1111"/>
                <w:sz w:val="18"/>
                <w:szCs w:val="18"/>
                <w:lang w:val="en-MY" w:eastAsia="zh-CN"/>
              </w:rPr>
              <w:t xml:space="preserve">  </w:t>
            </w:r>
            <w:r w:rsidRPr="00DE3575">
              <w:rPr>
                <w:rFonts w:ascii="Calibri" w:eastAsia="Times New Roman" w:hAnsi="Calibri" w:cs="Calibri"/>
                <w:color w:val="0F1111"/>
                <w:sz w:val="18"/>
                <w:szCs w:val="18"/>
                <w:lang w:val="en-MY" w:eastAsia="zh-CN"/>
              </w:rPr>
              <w:t>sensor</w:t>
            </w:r>
          </w:p>
        </w:tc>
        <w:tc>
          <w:tcPr>
            <w:tcW w:w="3969" w:type="dxa"/>
            <w:tcBorders>
              <w:top w:val="nil"/>
              <w:left w:val="nil"/>
              <w:bottom w:val="single" w:sz="4" w:space="0" w:color="auto"/>
              <w:right w:val="single" w:sz="4" w:space="0" w:color="auto"/>
            </w:tcBorders>
            <w:shd w:val="clear" w:color="auto" w:fill="auto"/>
            <w:vAlign w:val="center"/>
            <w:hideMark/>
          </w:tcPr>
          <w:p w14:paraId="0C6C44CD" w14:textId="77777777" w:rsidR="00306CCE" w:rsidRPr="00DE3575" w:rsidRDefault="00306CCE" w:rsidP="00090FE6">
            <w:pPr>
              <w:spacing w:after="0" w:line="240" w:lineRule="auto"/>
              <w:rPr>
                <w:rFonts w:ascii="Calibri" w:eastAsia="Times New Roman" w:hAnsi="Calibri" w:cs="Calibri"/>
                <w:color w:val="0F1111"/>
                <w:sz w:val="18"/>
                <w:szCs w:val="18"/>
                <w:lang w:val="en-MY" w:eastAsia="zh-CN"/>
              </w:rPr>
            </w:pPr>
            <w:r w:rsidRPr="00DE3575">
              <w:rPr>
                <w:rFonts w:ascii="Calibri" w:eastAsia="Times New Roman" w:hAnsi="Calibri" w:cs="Calibri"/>
                <w:color w:val="0F1111"/>
                <w:sz w:val="18"/>
                <w:szCs w:val="18"/>
                <w:lang w:val="en-MY" w:eastAsia="zh-CN"/>
              </w:rPr>
              <w:t>Evaluation module (EVM) for integrated antenna-on-package (</w:t>
            </w:r>
            <w:proofErr w:type="spellStart"/>
            <w:r w:rsidRPr="00DE3575">
              <w:rPr>
                <w:rFonts w:ascii="Calibri" w:eastAsia="Times New Roman" w:hAnsi="Calibri" w:cs="Calibri"/>
                <w:color w:val="0F1111"/>
                <w:sz w:val="18"/>
                <w:szCs w:val="18"/>
                <w:lang w:val="en-MY" w:eastAsia="zh-CN"/>
              </w:rPr>
              <w:t>AoP</w:t>
            </w:r>
            <w:proofErr w:type="spellEnd"/>
            <w:r w:rsidRPr="00DE3575">
              <w:rPr>
                <w:rFonts w:ascii="Calibri" w:eastAsia="Times New Roman" w:hAnsi="Calibri" w:cs="Calibri"/>
                <w:color w:val="0F1111"/>
                <w:sz w:val="18"/>
                <w:szCs w:val="18"/>
                <w:lang w:val="en-MY" w:eastAsia="zh-CN"/>
              </w:rPr>
              <w:t xml:space="preserve">) </w:t>
            </w:r>
            <w:r w:rsidRPr="00DE3575">
              <w:rPr>
                <w:rFonts w:ascii="Calibri" w:eastAsia="Times New Roman" w:hAnsi="Calibri" w:cs="Calibri"/>
                <w:color w:val="0F1111"/>
                <w:sz w:val="18"/>
                <w:szCs w:val="18"/>
                <w:lang w:val="en-MY" w:eastAsia="zh-CN"/>
              </w:rPr>
              <w:br/>
              <w:t>Operating frequency: 60-GHz to 64-GHz</w:t>
            </w:r>
            <w:r w:rsidRPr="00DE3575">
              <w:rPr>
                <w:rFonts w:ascii="Calibri" w:eastAsia="Times New Roman" w:hAnsi="Calibri" w:cs="Calibri"/>
                <w:color w:val="0F1111"/>
                <w:sz w:val="18"/>
                <w:szCs w:val="18"/>
                <w:lang w:val="en-MY" w:eastAsia="zh-CN"/>
              </w:rPr>
              <w:br/>
              <w:t>Antennas and range: 4 receive 3 transmit antenna with 120° azimuth F</w:t>
            </w:r>
            <w:r>
              <w:rPr>
                <w:rFonts w:ascii="Calibri" w:eastAsia="Times New Roman" w:hAnsi="Calibri" w:cs="Calibri"/>
                <w:color w:val="0F1111"/>
                <w:sz w:val="18"/>
                <w:szCs w:val="18"/>
                <w:lang w:val="en-MY" w:eastAsia="zh-CN"/>
              </w:rPr>
              <w:t>O</w:t>
            </w:r>
            <w:r w:rsidRPr="00DE3575">
              <w:rPr>
                <w:rFonts w:ascii="Calibri" w:eastAsia="Times New Roman" w:hAnsi="Calibri" w:cs="Calibri"/>
                <w:color w:val="0F1111"/>
                <w:sz w:val="18"/>
                <w:szCs w:val="18"/>
                <w:lang w:val="en-MY" w:eastAsia="zh-CN"/>
              </w:rPr>
              <w:t>V and 120° elevation F</w:t>
            </w:r>
            <w:r>
              <w:rPr>
                <w:rFonts w:ascii="Calibri" w:eastAsia="Times New Roman" w:hAnsi="Calibri" w:cs="Calibri"/>
                <w:color w:val="0F1111"/>
                <w:sz w:val="18"/>
                <w:szCs w:val="18"/>
                <w:lang w:val="en-MY" w:eastAsia="zh-CN"/>
              </w:rPr>
              <w:t>O</w:t>
            </w:r>
            <w:r w:rsidRPr="00DE3575">
              <w:rPr>
                <w:rFonts w:ascii="Calibri" w:eastAsia="Times New Roman" w:hAnsi="Calibri" w:cs="Calibri"/>
                <w:color w:val="0F1111"/>
                <w:sz w:val="18"/>
                <w:szCs w:val="18"/>
                <w:lang w:val="en-MY" w:eastAsia="zh-CN"/>
              </w:rPr>
              <w:t>V</w:t>
            </w:r>
          </w:p>
        </w:tc>
        <w:tc>
          <w:tcPr>
            <w:tcW w:w="567" w:type="dxa"/>
            <w:tcBorders>
              <w:top w:val="nil"/>
              <w:left w:val="nil"/>
              <w:bottom w:val="single" w:sz="4" w:space="0" w:color="auto"/>
              <w:right w:val="single" w:sz="4" w:space="0" w:color="auto"/>
            </w:tcBorders>
            <w:shd w:val="clear" w:color="auto" w:fill="auto"/>
            <w:vAlign w:val="center"/>
            <w:hideMark/>
          </w:tcPr>
          <w:p w14:paraId="3098220C"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1</w:t>
            </w:r>
          </w:p>
        </w:tc>
        <w:tc>
          <w:tcPr>
            <w:tcW w:w="1134" w:type="dxa"/>
            <w:tcBorders>
              <w:top w:val="nil"/>
              <w:left w:val="nil"/>
              <w:bottom w:val="single" w:sz="4" w:space="0" w:color="auto"/>
              <w:right w:val="single" w:sz="4" w:space="0" w:color="auto"/>
            </w:tcBorders>
            <w:shd w:val="clear" w:color="auto" w:fill="auto"/>
            <w:noWrap/>
            <w:vAlign w:val="center"/>
            <w:hideMark/>
          </w:tcPr>
          <w:p w14:paraId="575EFB54"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191.15</w:t>
            </w:r>
          </w:p>
        </w:tc>
        <w:tc>
          <w:tcPr>
            <w:tcW w:w="799" w:type="dxa"/>
            <w:tcBorders>
              <w:top w:val="nil"/>
              <w:left w:val="nil"/>
              <w:bottom w:val="single" w:sz="4" w:space="0" w:color="auto"/>
              <w:right w:val="single" w:sz="4" w:space="0" w:color="auto"/>
            </w:tcBorders>
            <w:shd w:val="clear" w:color="auto" w:fill="auto"/>
            <w:vAlign w:val="center"/>
            <w:hideMark/>
          </w:tcPr>
          <w:p w14:paraId="71DC9E9A" w14:textId="77777777" w:rsidR="00306CCE" w:rsidRPr="00DE3575" w:rsidRDefault="00071BFA" w:rsidP="00090FE6">
            <w:pPr>
              <w:spacing w:after="0" w:line="240" w:lineRule="auto"/>
              <w:rPr>
                <w:rFonts w:ascii="Calibri" w:eastAsia="Times New Roman" w:hAnsi="Calibri" w:cs="Calibri"/>
                <w:color w:val="1155CC"/>
                <w:sz w:val="18"/>
                <w:szCs w:val="18"/>
                <w:u w:val="single"/>
                <w:lang w:val="en-MY" w:eastAsia="zh-CN"/>
              </w:rPr>
            </w:pPr>
            <w:hyperlink r:id="rId14" w:anchor="order-start-development" w:history="1">
              <w:r w:rsidR="00306CCE" w:rsidRPr="00DE3575">
                <w:rPr>
                  <w:rFonts w:ascii="Calibri" w:eastAsia="Times New Roman" w:hAnsi="Calibri" w:cs="Calibri"/>
                  <w:color w:val="1155CC"/>
                  <w:sz w:val="18"/>
                  <w:szCs w:val="18"/>
                  <w:u w:val="single"/>
                  <w:lang w:val="en-MY" w:eastAsia="zh-CN"/>
                </w:rPr>
                <w:t>IWR6843AOPEVM</w:t>
              </w:r>
            </w:hyperlink>
          </w:p>
        </w:tc>
      </w:tr>
      <w:tr w:rsidR="00306CCE" w:rsidRPr="00DE3575" w14:paraId="3583796A" w14:textId="77777777" w:rsidTr="00090FE6">
        <w:trPr>
          <w:trHeight w:val="710"/>
        </w:trPr>
        <w:tc>
          <w:tcPr>
            <w:tcW w:w="1271" w:type="dxa"/>
            <w:vMerge w:val="restart"/>
            <w:tcBorders>
              <w:top w:val="nil"/>
              <w:left w:val="single" w:sz="4" w:space="0" w:color="auto"/>
              <w:right w:val="single" w:sz="4" w:space="0" w:color="auto"/>
            </w:tcBorders>
            <w:shd w:val="clear" w:color="auto" w:fill="auto"/>
            <w:vAlign w:val="center"/>
            <w:hideMark/>
          </w:tcPr>
          <w:p w14:paraId="7AD8B76A"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proofErr w:type="spellStart"/>
            <w:r w:rsidRPr="00DE3575">
              <w:rPr>
                <w:rFonts w:ascii="Calibri" w:eastAsia="Times New Roman" w:hAnsi="Calibri" w:cs="Calibri"/>
                <w:color w:val="000000"/>
                <w:sz w:val="18"/>
                <w:szCs w:val="18"/>
                <w:lang w:val="en-MY" w:eastAsia="zh-CN"/>
              </w:rPr>
              <w:t>Huei</w:t>
            </w:r>
            <w:proofErr w:type="spellEnd"/>
            <w:r w:rsidRPr="00DE3575">
              <w:rPr>
                <w:rFonts w:ascii="Calibri" w:eastAsia="Times New Roman" w:hAnsi="Calibri" w:cs="Calibri"/>
                <w:color w:val="000000"/>
                <w:sz w:val="18"/>
                <w:szCs w:val="18"/>
                <w:lang w:val="en-MY" w:eastAsia="zh-CN"/>
              </w:rPr>
              <w:t xml:space="preserve"> Ming</w:t>
            </w:r>
          </w:p>
        </w:tc>
        <w:tc>
          <w:tcPr>
            <w:tcW w:w="1276" w:type="dxa"/>
            <w:tcBorders>
              <w:top w:val="nil"/>
              <w:left w:val="nil"/>
              <w:bottom w:val="single" w:sz="4" w:space="0" w:color="auto"/>
              <w:right w:val="single" w:sz="4" w:space="0" w:color="auto"/>
            </w:tcBorders>
            <w:shd w:val="clear" w:color="auto" w:fill="auto"/>
            <w:vAlign w:val="center"/>
            <w:hideMark/>
          </w:tcPr>
          <w:p w14:paraId="67014E59"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NVIDIA Jetson Nano Developer Kit</w:t>
            </w:r>
          </w:p>
        </w:tc>
        <w:tc>
          <w:tcPr>
            <w:tcW w:w="3969" w:type="dxa"/>
            <w:tcBorders>
              <w:top w:val="nil"/>
              <w:left w:val="nil"/>
              <w:bottom w:val="single" w:sz="4" w:space="0" w:color="auto"/>
              <w:right w:val="single" w:sz="4" w:space="0" w:color="auto"/>
            </w:tcBorders>
            <w:shd w:val="clear" w:color="auto" w:fill="auto"/>
            <w:vAlign w:val="center"/>
            <w:hideMark/>
          </w:tcPr>
          <w:p w14:paraId="38279B74"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Memory: 4GB</w:t>
            </w:r>
            <w:r w:rsidRPr="00DE3575">
              <w:rPr>
                <w:rFonts w:ascii="Calibri" w:eastAsia="Times New Roman" w:hAnsi="Calibri" w:cs="Calibri"/>
                <w:color w:val="000000"/>
                <w:sz w:val="18"/>
                <w:szCs w:val="18"/>
                <w:lang w:val="en-MY" w:eastAsia="zh-CN"/>
              </w:rPr>
              <w:br/>
              <w:t>Power supply: 5W</w:t>
            </w:r>
            <w:r w:rsidRPr="00DE3575">
              <w:rPr>
                <w:rFonts w:ascii="Calibri" w:eastAsia="Times New Roman" w:hAnsi="Calibri" w:cs="Calibri"/>
                <w:color w:val="000000"/>
                <w:sz w:val="18"/>
                <w:szCs w:val="18"/>
                <w:lang w:val="en-MY" w:eastAsia="zh-CN"/>
              </w:rPr>
              <w:br/>
              <w:t>Model: B01</w:t>
            </w:r>
          </w:p>
        </w:tc>
        <w:tc>
          <w:tcPr>
            <w:tcW w:w="567" w:type="dxa"/>
            <w:tcBorders>
              <w:top w:val="nil"/>
              <w:left w:val="nil"/>
              <w:bottom w:val="single" w:sz="4" w:space="0" w:color="auto"/>
              <w:right w:val="single" w:sz="4" w:space="0" w:color="auto"/>
            </w:tcBorders>
            <w:shd w:val="clear" w:color="auto" w:fill="auto"/>
            <w:vAlign w:val="center"/>
            <w:hideMark/>
          </w:tcPr>
          <w:p w14:paraId="628372ED"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1</w:t>
            </w:r>
          </w:p>
        </w:tc>
        <w:tc>
          <w:tcPr>
            <w:tcW w:w="1134" w:type="dxa"/>
            <w:tcBorders>
              <w:top w:val="nil"/>
              <w:left w:val="nil"/>
              <w:bottom w:val="single" w:sz="4" w:space="0" w:color="auto"/>
              <w:right w:val="single" w:sz="4" w:space="0" w:color="auto"/>
            </w:tcBorders>
            <w:shd w:val="clear" w:color="auto" w:fill="auto"/>
            <w:vAlign w:val="center"/>
            <w:hideMark/>
          </w:tcPr>
          <w:p w14:paraId="67DCDA5E"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169.00</w:t>
            </w:r>
          </w:p>
        </w:tc>
        <w:tc>
          <w:tcPr>
            <w:tcW w:w="799" w:type="dxa"/>
            <w:tcBorders>
              <w:top w:val="nil"/>
              <w:left w:val="nil"/>
              <w:bottom w:val="single" w:sz="4" w:space="0" w:color="auto"/>
              <w:right w:val="single" w:sz="4" w:space="0" w:color="auto"/>
            </w:tcBorders>
            <w:shd w:val="clear" w:color="auto" w:fill="auto"/>
            <w:vAlign w:val="center"/>
            <w:hideMark/>
          </w:tcPr>
          <w:p w14:paraId="1EB2340C" w14:textId="77777777" w:rsidR="00306CCE" w:rsidRPr="00DE3575" w:rsidRDefault="00071BFA" w:rsidP="00090FE6">
            <w:pPr>
              <w:spacing w:after="0" w:line="240" w:lineRule="auto"/>
              <w:rPr>
                <w:rFonts w:ascii="Calibri" w:eastAsia="Times New Roman" w:hAnsi="Calibri" w:cs="Calibri"/>
                <w:color w:val="1155CC"/>
                <w:sz w:val="18"/>
                <w:szCs w:val="18"/>
                <w:u w:val="single"/>
                <w:lang w:val="en-MY" w:eastAsia="zh-CN"/>
              </w:rPr>
            </w:pPr>
            <w:hyperlink r:id="rId15" w:history="1">
              <w:r w:rsidR="00306CCE" w:rsidRPr="00DE3575">
                <w:rPr>
                  <w:rFonts w:ascii="Calibri" w:eastAsia="Times New Roman" w:hAnsi="Calibri" w:cs="Calibri"/>
                  <w:color w:val="1155CC"/>
                  <w:sz w:val="18"/>
                  <w:szCs w:val="18"/>
                  <w:u w:val="single"/>
                  <w:lang w:val="en-MY" w:eastAsia="zh-CN"/>
                </w:rPr>
                <w:t>Jetson Nano 4GB</w:t>
              </w:r>
            </w:hyperlink>
          </w:p>
        </w:tc>
      </w:tr>
      <w:tr w:rsidR="00306CCE" w:rsidRPr="00DE3575" w14:paraId="6C28F1D0" w14:textId="77777777" w:rsidTr="00090FE6">
        <w:trPr>
          <w:trHeight w:val="108"/>
        </w:trPr>
        <w:tc>
          <w:tcPr>
            <w:tcW w:w="1271" w:type="dxa"/>
            <w:vMerge/>
            <w:tcBorders>
              <w:left w:val="single" w:sz="4" w:space="0" w:color="auto"/>
              <w:bottom w:val="single" w:sz="4" w:space="0" w:color="auto"/>
              <w:right w:val="single" w:sz="4" w:space="0" w:color="auto"/>
            </w:tcBorders>
            <w:shd w:val="clear" w:color="auto" w:fill="auto"/>
            <w:vAlign w:val="center"/>
            <w:hideMark/>
          </w:tcPr>
          <w:p w14:paraId="0FD5B52C"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p>
        </w:tc>
        <w:tc>
          <w:tcPr>
            <w:tcW w:w="1276" w:type="dxa"/>
            <w:tcBorders>
              <w:top w:val="nil"/>
              <w:left w:val="nil"/>
              <w:bottom w:val="single" w:sz="4" w:space="0" w:color="auto"/>
              <w:right w:val="single" w:sz="4" w:space="0" w:color="auto"/>
            </w:tcBorders>
            <w:shd w:val="clear" w:color="auto" w:fill="auto"/>
            <w:vAlign w:val="center"/>
            <w:hideMark/>
          </w:tcPr>
          <w:p w14:paraId="14940E69"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MicroSD Card</w:t>
            </w:r>
          </w:p>
        </w:tc>
        <w:tc>
          <w:tcPr>
            <w:tcW w:w="3969" w:type="dxa"/>
            <w:tcBorders>
              <w:top w:val="nil"/>
              <w:left w:val="nil"/>
              <w:bottom w:val="single" w:sz="4" w:space="0" w:color="auto"/>
              <w:right w:val="single" w:sz="4" w:space="0" w:color="auto"/>
            </w:tcBorders>
            <w:shd w:val="clear" w:color="auto" w:fill="auto"/>
            <w:vAlign w:val="center"/>
            <w:hideMark/>
          </w:tcPr>
          <w:p w14:paraId="0EF9992E"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Storage: 64GB</w:t>
            </w:r>
          </w:p>
        </w:tc>
        <w:tc>
          <w:tcPr>
            <w:tcW w:w="567" w:type="dxa"/>
            <w:tcBorders>
              <w:top w:val="nil"/>
              <w:left w:val="nil"/>
              <w:bottom w:val="single" w:sz="4" w:space="0" w:color="auto"/>
              <w:right w:val="single" w:sz="4" w:space="0" w:color="auto"/>
            </w:tcBorders>
            <w:shd w:val="clear" w:color="auto" w:fill="auto"/>
            <w:vAlign w:val="center"/>
            <w:hideMark/>
          </w:tcPr>
          <w:p w14:paraId="187634AF"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1</w:t>
            </w:r>
          </w:p>
        </w:tc>
        <w:tc>
          <w:tcPr>
            <w:tcW w:w="1134" w:type="dxa"/>
            <w:tcBorders>
              <w:top w:val="nil"/>
              <w:left w:val="nil"/>
              <w:bottom w:val="single" w:sz="4" w:space="0" w:color="auto"/>
              <w:right w:val="single" w:sz="4" w:space="0" w:color="auto"/>
            </w:tcBorders>
            <w:shd w:val="clear" w:color="auto" w:fill="auto"/>
            <w:vAlign w:val="center"/>
            <w:hideMark/>
          </w:tcPr>
          <w:p w14:paraId="09CFCF2E"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3.99</w:t>
            </w:r>
          </w:p>
        </w:tc>
        <w:tc>
          <w:tcPr>
            <w:tcW w:w="799" w:type="dxa"/>
            <w:tcBorders>
              <w:top w:val="nil"/>
              <w:left w:val="nil"/>
              <w:bottom w:val="single" w:sz="4" w:space="0" w:color="auto"/>
              <w:right w:val="single" w:sz="4" w:space="0" w:color="auto"/>
            </w:tcBorders>
            <w:shd w:val="clear" w:color="auto" w:fill="auto"/>
            <w:vAlign w:val="center"/>
            <w:hideMark/>
          </w:tcPr>
          <w:p w14:paraId="044BD4A2" w14:textId="77777777" w:rsidR="00306CCE" w:rsidRPr="00DE3575" w:rsidRDefault="00071BFA" w:rsidP="00090FE6">
            <w:pPr>
              <w:spacing w:after="0" w:line="240" w:lineRule="auto"/>
              <w:rPr>
                <w:rFonts w:ascii="Calibri" w:eastAsia="Times New Roman" w:hAnsi="Calibri" w:cs="Calibri"/>
                <w:color w:val="1155CC"/>
                <w:sz w:val="18"/>
                <w:szCs w:val="18"/>
                <w:u w:val="single"/>
                <w:lang w:val="en-MY" w:eastAsia="zh-CN"/>
              </w:rPr>
            </w:pPr>
            <w:hyperlink r:id="rId16" w:history="1">
              <w:r w:rsidR="00306CCE" w:rsidRPr="00DE3575">
                <w:rPr>
                  <w:rFonts w:ascii="Calibri" w:eastAsia="Times New Roman" w:hAnsi="Calibri" w:cs="Calibri"/>
                  <w:color w:val="1155CC"/>
                  <w:sz w:val="18"/>
                  <w:szCs w:val="18"/>
                  <w:u w:val="single"/>
                  <w:lang w:val="en-MY" w:eastAsia="zh-CN"/>
                </w:rPr>
                <w:t xml:space="preserve">64GB </w:t>
              </w:r>
              <w:proofErr w:type="spellStart"/>
              <w:r w:rsidR="00306CCE" w:rsidRPr="00DE3575">
                <w:rPr>
                  <w:rFonts w:ascii="Calibri" w:eastAsia="Times New Roman" w:hAnsi="Calibri" w:cs="Calibri"/>
                  <w:color w:val="1155CC"/>
                  <w:sz w:val="18"/>
                  <w:szCs w:val="18"/>
                  <w:u w:val="single"/>
                  <w:lang w:val="en-MY" w:eastAsia="zh-CN"/>
                </w:rPr>
                <w:t>microSDXC</w:t>
              </w:r>
              <w:proofErr w:type="spellEnd"/>
            </w:hyperlink>
          </w:p>
        </w:tc>
      </w:tr>
      <w:tr w:rsidR="00306CCE" w:rsidRPr="00DE3575" w14:paraId="5BFC887D" w14:textId="77777777" w:rsidTr="00090FE6">
        <w:trPr>
          <w:trHeight w:val="69"/>
        </w:trPr>
        <w:tc>
          <w:tcPr>
            <w:tcW w:w="7083" w:type="dxa"/>
            <w:gridSpan w:val="4"/>
            <w:tcBorders>
              <w:top w:val="single" w:sz="4" w:space="0" w:color="auto"/>
              <w:left w:val="single" w:sz="4" w:space="0" w:color="auto"/>
              <w:bottom w:val="single" w:sz="4" w:space="0" w:color="auto"/>
              <w:right w:val="single" w:sz="4" w:space="0" w:color="000000"/>
            </w:tcBorders>
            <w:shd w:val="clear" w:color="D9D9D9" w:fill="D9D9D9"/>
            <w:vAlign w:val="center"/>
            <w:hideMark/>
          </w:tcPr>
          <w:p w14:paraId="79D1A3C8" w14:textId="77777777" w:rsidR="00306CCE" w:rsidRPr="00DE3575" w:rsidRDefault="00306CCE" w:rsidP="00090FE6">
            <w:pPr>
              <w:spacing w:after="0" w:line="240" w:lineRule="auto"/>
              <w:jc w:val="right"/>
              <w:rPr>
                <w:rFonts w:ascii="Calibri" w:eastAsia="Times New Roman" w:hAnsi="Calibri" w:cs="Calibri"/>
                <w:b/>
                <w:bCs/>
                <w:color w:val="000000"/>
                <w:sz w:val="18"/>
                <w:szCs w:val="18"/>
                <w:lang w:val="en-MY" w:eastAsia="zh-CN"/>
              </w:rPr>
            </w:pPr>
            <w:r>
              <w:rPr>
                <w:rFonts w:ascii="Calibri" w:eastAsia="Times New Roman" w:hAnsi="Calibri" w:cs="Calibri"/>
                <w:color w:val="000000"/>
                <w:sz w:val="18"/>
                <w:szCs w:val="18"/>
                <w:lang w:val="en-MY" w:eastAsia="zh-CN"/>
              </w:rPr>
              <w:t>(</w:t>
            </w:r>
            <w:r w:rsidRPr="00DE3575">
              <w:rPr>
                <w:rFonts w:ascii="Calibri" w:eastAsia="Times New Roman" w:hAnsi="Calibri" w:cs="Calibri"/>
                <w:color w:val="000000"/>
                <w:sz w:val="18"/>
                <w:szCs w:val="18"/>
                <w:lang w:val="en-MY" w:eastAsia="zh-CN"/>
              </w:rPr>
              <w:t xml:space="preserve">Note: </w:t>
            </w:r>
            <w:r>
              <w:rPr>
                <w:rFonts w:ascii="Calibri" w:eastAsia="Times New Roman" w:hAnsi="Calibri" w:cs="Calibri"/>
                <w:color w:val="000000"/>
                <w:sz w:val="18"/>
                <w:szCs w:val="18"/>
                <w:lang w:val="en-MY" w:eastAsia="zh-CN"/>
              </w:rPr>
              <w:t>I</w:t>
            </w:r>
            <w:r w:rsidRPr="00DE3575">
              <w:rPr>
                <w:rFonts w:ascii="Calibri" w:eastAsia="Times New Roman" w:hAnsi="Calibri" w:cs="Calibri"/>
                <w:color w:val="000000"/>
                <w:sz w:val="18"/>
                <w:szCs w:val="18"/>
                <w:lang w:val="en-MY" w:eastAsia="zh-CN"/>
              </w:rPr>
              <w:t>tems</w:t>
            </w:r>
            <w:r>
              <w:rPr>
                <w:rFonts w:ascii="Calibri" w:eastAsia="Times New Roman" w:hAnsi="Calibri" w:cs="Calibri"/>
                <w:color w:val="000000"/>
                <w:sz w:val="18"/>
                <w:szCs w:val="18"/>
                <w:lang w:val="en-MY" w:eastAsia="zh-CN"/>
              </w:rPr>
              <w:t xml:space="preserve"> above </w:t>
            </w:r>
            <w:r w:rsidRPr="00DE3575">
              <w:rPr>
                <w:rFonts w:ascii="Calibri" w:eastAsia="Times New Roman" w:hAnsi="Calibri" w:cs="Calibri"/>
                <w:color w:val="000000"/>
                <w:sz w:val="18"/>
                <w:szCs w:val="18"/>
                <w:lang w:val="en-MY" w:eastAsia="zh-CN"/>
              </w:rPr>
              <w:t>are not deducted from SGD500 budget</w:t>
            </w:r>
            <w:r>
              <w:rPr>
                <w:rFonts w:ascii="Calibri" w:eastAsia="Times New Roman" w:hAnsi="Calibri" w:cs="Calibri"/>
                <w:color w:val="000000"/>
                <w:sz w:val="18"/>
                <w:szCs w:val="18"/>
                <w:lang w:val="en-MY" w:eastAsia="zh-CN"/>
              </w:rPr>
              <w:t>)</w:t>
            </w:r>
            <w:r>
              <w:rPr>
                <w:rFonts w:ascii="Calibri" w:eastAsia="Times New Roman" w:hAnsi="Calibri" w:cs="Calibri"/>
                <w:b/>
                <w:bCs/>
                <w:color w:val="000000"/>
                <w:sz w:val="18"/>
                <w:szCs w:val="18"/>
                <w:lang w:val="en-MY" w:eastAsia="zh-CN"/>
              </w:rPr>
              <w:t xml:space="preserve">            </w:t>
            </w:r>
            <w:r w:rsidRPr="00DE3575">
              <w:rPr>
                <w:rFonts w:ascii="Calibri" w:eastAsia="Times New Roman" w:hAnsi="Calibri" w:cs="Calibri"/>
                <w:b/>
                <w:bCs/>
                <w:color w:val="000000"/>
                <w:sz w:val="18"/>
                <w:szCs w:val="18"/>
                <w:lang w:val="en-MY" w:eastAsia="zh-CN"/>
              </w:rPr>
              <w:t>SUBTOTAL</w:t>
            </w:r>
          </w:p>
        </w:tc>
        <w:tc>
          <w:tcPr>
            <w:tcW w:w="1134" w:type="dxa"/>
            <w:tcBorders>
              <w:top w:val="nil"/>
              <w:left w:val="nil"/>
              <w:bottom w:val="single" w:sz="4" w:space="0" w:color="auto"/>
              <w:right w:val="single" w:sz="4" w:space="0" w:color="auto"/>
            </w:tcBorders>
            <w:shd w:val="clear" w:color="D9D9D9" w:fill="D9D9D9"/>
            <w:vAlign w:val="center"/>
            <w:hideMark/>
          </w:tcPr>
          <w:p w14:paraId="7A852D28" w14:textId="77777777" w:rsidR="00306CCE" w:rsidRPr="00DE3575" w:rsidRDefault="00306CCE" w:rsidP="00090FE6">
            <w:pPr>
              <w:spacing w:after="0" w:line="240" w:lineRule="auto"/>
              <w:jc w:val="center"/>
              <w:rPr>
                <w:rFonts w:ascii="Calibri" w:eastAsia="Times New Roman" w:hAnsi="Calibri" w:cs="Calibri"/>
                <w:b/>
                <w:bCs/>
                <w:color w:val="000000"/>
                <w:sz w:val="18"/>
                <w:szCs w:val="18"/>
                <w:lang w:val="en-MY" w:eastAsia="zh-CN"/>
              </w:rPr>
            </w:pPr>
            <w:r w:rsidRPr="00DE3575">
              <w:rPr>
                <w:rFonts w:ascii="Calibri" w:eastAsia="Times New Roman" w:hAnsi="Calibri" w:cs="Calibri"/>
                <w:b/>
                <w:bCs/>
                <w:color w:val="000000"/>
                <w:sz w:val="18"/>
                <w:szCs w:val="18"/>
                <w:lang w:val="en-MY" w:eastAsia="zh-CN"/>
              </w:rPr>
              <w:t>$893.04</w:t>
            </w:r>
          </w:p>
        </w:tc>
        <w:tc>
          <w:tcPr>
            <w:tcW w:w="799" w:type="dxa"/>
            <w:tcBorders>
              <w:top w:val="nil"/>
              <w:left w:val="nil"/>
              <w:bottom w:val="single" w:sz="4" w:space="0" w:color="auto"/>
              <w:right w:val="single" w:sz="4" w:space="0" w:color="auto"/>
            </w:tcBorders>
            <w:shd w:val="clear" w:color="D9D9D9" w:fill="D9D9D9"/>
            <w:vAlign w:val="center"/>
            <w:hideMark/>
          </w:tcPr>
          <w:p w14:paraId="62226153"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 </w:t>
            </w:r>
          </w:p>
        </w:tc>
      </w:tr>
      <w:tr w:rsidR="00306CCE" w:rsidRPr="00DE3575" w14:paraId="520D52F4" w14:textId="77777777" w:rsidTr="00090FE6">
        <w:trPr>
          <w:trHeight w:val="720"/>
        </w:trPr>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020D0D5D"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FB4334">
              <w:rPr>
                <w:rFonts w:ascii="Calibri" w:eastAsia="Times New Roman" w:hAnsi="Calibri" w:cs="Calibri"/>
                <w:color w:val="000000"/>
                <w:sz w:val="18"/>
                <w:szCs w:val="18"/>
                <w:lang w:val="en-MY" w:eastAsia="zh-CN"/>
              </w:rPr>
              <w:t>Unicell International P/L</w:t>
            </w:r>
          </w:p>
        </w:tc>
        <w:tc>
          <w:tcPr>
            <w:tcW w:w="1276" w:type="dxa"/>
            <w:tcBorders>
              <w:top w:val="nil"/>
              <w:left w:val="nil"/>
              <w:bottom w:val="single" w:sz="4" w:space="0" w:color="auto"/>
              <w:right w:val="single" w:sz="4" w:space="0" w:color="auto"/>
            </w:tcBorders>
            <w:shd w:val="clear" w:color="auto" w:fill="auto"/>
            <w:vAlign w:val="center"/>
            <w:hideMark/>
          </w:tcPr>
          <w:p w14:paraId="49C6561E"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Power Adapter for Jetson Nano</w:t>
            </w:r>
          </w:p>
        </w:tc>
        <w:tc>
          <w:tcPr>
            <w:tcW w:w="3969" w:type="dxa"/>
            <w:tcBorders>
              <w:top w:val="nil"/>
              <w:left w:val="nil"/>
              <w:bottom w:val="single" w:sz="4" w:space="0" w:color="auto"/>
              <w:right w:val="single" w:sz="4" w:space="0" w:color="auto"/>
            </w:tcBorders>
            <w:shd w:val="clear" w:color="FFFFFF" w:fill="FFFFFF"/>
            <w:vAlign w:val="center"/>
            <w:hideMark/>
          </w:tcPr>
          <w:p w14:paraId="58E2929E"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 xml:space="preserve">Output voltage: 5V </w:t>
            </w:r>
            <w:r w:rsidRPr="00DE3575">
              <w:rPr>
                <w:rFonts w:ascii="Calibri" w:eastAsia="Times New Roman" w:hAnsi="Calibri" w:cs="Calibri"/>
                <w:color w:val="000000"/>
                <w:sz w:val="18"/>
                <w:szCs w:val="18"/>
                <w:lang w:val="en-MY" w:eastAsia="zh-CN"/>
              </w:rPr>
              <w:br/>
              <w:t>Output current: 5A</w:t>
            </w:r>
            <w:r w:rsidRPr="00DE3575">
              <w:rPr>
                <w:rFonts w:ascii="Calibri" w:eastAsia="Times New Roman" w:hAnsi="Calibri" w:cs="Calibri"/>
                <w:color w:val="000000"/>
                <w:sz w:val="18"/>
                <w:szCs w:val="18"/>
                <w:lang w:val="en-MY" w:eastAsia="zh-CN"/>
              </w:rPr>
              <w:br/>
              <w:t>Output power: 25W</w:t>
            </w:r>
            <w:r w:rsidRPr="00DE3575">
              <w:rPr>
                <w:rFonts w:ascii="Calibri" w:eastAsia="Times New Roman" w:hAnsi="Calibri" w:cs="Calibri"/>
                <w:color w:val="000000"/>
                <w:sz w:val="18"/>
                <w:szCs w:val="18"/>
                <w:lang w:val="en-MY" w:eastAsia="zh-CN"/>
              </w:rPr>
              <w:br/>
              <w:t>Output terminal type: PC04 DC plug (5.5 x 2.5 mm)</w:t>
            </w:r>
          </w:p>
        </w:tc>
        <w:tc>
          <w:tcPr>
            <w:tcW w:w="567" w:type="dxa"/>
            <w:tcBorders>
              <w:top w:val="nil"/>
              <w:left w:val="nil"/>
              <w:bottom w:val="single" w:sz="4" w:space="0" w:color="auto"/>
              <w:right w:val="single" w:sz="4" w:space="0" w:color="auto"/>
            </w:tcBorders>
            <w:shd w:val="clear" w:color="auto" w:fill="auto"/>
            <w:vAlign w:val="center"/>
            <w:hideMark/>
          </w:tcPr>
          <w:p w14:paraId="071FA074"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1</w:t>
            </w:r>
          </w:p>
        </w:tc>
        <w:tc>
          <w:tcPr>
            <w:tcW w:w="1134" w:type="dxa"/>
            <w:tcBorders>
              <w:top w:val="nil"/>
              <w:left w:val="nil"/>
              <w:bottom w:val="single" w:sz="4" w:space="0" w:color="auto"/>
              <w:right w:val="single" w:sz="4" w:space="0" w:color="auto"/>
            </w:tcBorders>
            <w:shd w:val="clear" w:color="FFFFFF" w:fill="FFFFFF"/>
            <w:vAlign w:val="center"/>
            <w:hideMark/>
          </w:tcPr>
          <w:p w14:paraId="635B2894"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36.84</w:t>
            </w:r>
          </w:p>
        </w:tc>
        <w:tc>
          <w:tcPr>
            <w:tcW w:w="799" w:type="dxa"/>
            <w:tcBorders>
              <w:top w:val="nil"/>
              <w:left w:val="nil"/>
              <w:bottom w:val="single" w:sz="4" w:space="0" w:color="auto"/>
              <w:right w:val="single" w:sz="4" w:space="0" w:color="auto"/>
            </w:tcBorders>
            <w:shd w:val="clear" w:color="auto" w:fill="auto"/>
            <w:vAlign w:val="center"/>
            <w:hideMark/>
          </w:tcPr>
          <w:p w14:paraId="3B309693" w14:textId="77777777" w:rsidR="00306CCE" w:rsidRPr="00DE3575" w:rsidRDefault="00306CCE" w:rsidP="00090FE6">
            <w:pPr>
              <w:spacing w:after="0" w:line="240" w:lineRule="auto"/>
              <w:rPr>
                <w:rFonts w:ascii="Calibri" w:eastAsia="Times New Roman" w:hAnsi="Calibri" w:cs="Calibri"/>
                <w:sz w:val="18"/>
                <w:szCs w:val="18"/>
                <w:lang w:val="en-MY" w:eastAsia="zh-CN"/>
              </w:rPr>
            </w:pPr>
            <w:r w:rsidRPr="00DE3575">
              <w:rPr>
                <w:rFonts w:ascii="Calibri" w:eastAsia="Times New Roman" w:hAnsi="Calibri" w:cs="Calibri"/>
                <w:sz w:val="18"/>
                <w:szCs w:val="18"/>
                <w:lang w:val="en-MY" w:eastAsia="zh-CN"/>
              </w:rPr>
              <w:t>NA</w:t>
            </w:r>
          </w:p>
        </w:tc>
      </w:tr>
      <w:tr w:rsidR="00306CCE" w:rsidRPr="00DE3575" w14:paraId="2C62581B" w14:textId="77777777" w:rsidTr="00090FE6">
        <w:trPr>
          <w:trHeight w:val="125"/>
        </w:trPr>
        <w:tc>
          <w:tcPr>
            <w:tcW w:w="1271" w:type="dxa"/>
            <w:vMerge/>
            <w:tcBorders>
              <w:top w:val="nil"/>
              <w:left w:val="single" w:sz="4" w:space="0" w:color="auto"/>
              <w:bottom w:val="single" w:sz="4" w:space="0" w:color="auto"/>
              <w:right w:val="single" w:sz="4" w:space="0" w:color="auto"/>
            </w:tcBorders>
            <w:vAlign w:val="center"/>
            <w:hideMark/>
          </w:tcPr>
          <w:p w14:paraId="64343467"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p>
        </w:tc>
        <w:tc>
          <w:tcPr>
            <w:tcW w:w="1276" w:type="dxa"/>
            <w:tcBorders>
              <w:top w:val="nil"/>
              <w:left w:val="nil"/>
              <w:bottom w:val="single" w:sz="4" w:space="0" w:color="auto"/>
              <w:right w:val="single" w:sz="4" w:space="0" w:color="auto"/>
            </w:tcBorders>
            <w:shd w:val="clear" w:color="auto" w:fill="auto"/>
            <w:vAlign w:val="center"/>
            <w:hideMark/>
          </w:tcPr>
          <w:p w14:paraId="41CB447C"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Power Cable</w:t>
            </w:r>
          </w:p>
        </w:tc>
        <w:tc>
          <w:tcPr>
            <w:tcW w:w="3969" w:type="dxa"/>
            <w:tcBorders>
              <w:top w:val="nil"/>
              <w:left w:val="nil"/>
              <w:bottom w:val="single" w:sz="4" w:space="0" w:color="auto"/>
              <w:right w:val="single" w:sz="4" w:space="0" w:color="auto"/>
            </w:tcBorders>
            <w:shd w:val="clear" w:color="FFFFFF" w:fill="FFFFFF"/>
            <w:vAlign w:val="center"/>
            <w:hideMark/>
          </w:tcPr>
          <w:p w14:paraId="2E0F268F"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Length: 1.5 m</w:t>
            </w:r>
          </w:p>
        </w:tc>
        <w:tc>
          <w:tcPr>
            <w:tcW w:w="567" w:type="dxa"/>
            <w:tcBorders>
              <w:top w:val="nil"/>
              <w:left w:val="nil"/>
              <w:bottom w:val="single" w:sz="4" w:space="0" w:color="auto"/>
              <w:right w:val="single" w:sz="4" w:space="0" w:color="auto"/>
            </w:tcBorders>
            <w:shd w:val="clear" w:color="auto" w:fill="auto"/>
            <w:vAlign w:val="center"/>
            <w:hideMark/>
          </w:tcPr>
          <w:p w14:paraId="164709CD"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1</w:t>
            </w:r>
          </w:p>
        </w:tc>
        <w:tc>
          <w:tcPr>
            <w:tcW w:w="1134" w:type="dxa"/>
            <w:tcBorders>
              <w:top w:val="nil"/>
              <w:left w:val="nil"/>
              <w:bottom w:val="single" w:sz="4" w:space="0" w:color="auto"/>
              <w:right w:val="single" w:sz="4" w:space="0" w:color="auto"/>
            </w:tcBorders>
            <w:shd w:val="clear" w:color="FFFFFF" w:fill="FFFFFF"/>
            <w:vAlign w:val="center"/>
            <w:hideMark/>
          </w:tcPr>
          <w:p w14:paraId="3E4FCCBF"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3.30</w:t>
            </w:r>
          </w:p>
        </w:tc>
        <w:tc>
          <w:tcPr>
            <w:tcW w:w="799" w:type="dxa"/>
            <w:tcBorders>
              <w:top w:val="nil"/>
              <w:left w:val="nil"/>
              <w:bottom w:val="single" w:sz="4" w:space="0" w:color="auto"/>
              <w:right w:val="single" w:sz="4" w:space="0" w:color="auto"/>
            </w:tcBorders>
            <w:shd w:val="clear" w:color="auto" w:fill="auto"/>
            <w:vAlign w:val="center"/>
            <w:hideMark/>
          </w:tcPr>
          <w:p w14:paraId="166E9BF9"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NA</w:t>
            </w:r>
          </w:p>
        </w:tc>
      </w:tr>
      <w:tr w:rsidR="00306CCE" w:rsidRPr="00DE3575" w14:paraId="4F553793" w14:textId="77777777" w:rsidTr="00175BAA">
        <w:trPr>
          <w:trHeight w:val="653"/>
        </w:trPr>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53DAC392"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proofErr w:type="spellStart"/>
            <w:r w:rsidRPr="00DE3575">
              <w:rPr>
                <w:rFonts w:ascii="Calibri" w:eastAsia="Times New Roman" w:hAnsi="Calibri" w:cs="Calibri"/>
                <w:color w:val="000000"/>
                <w:sz w:val="18"/>
                <w:szCs w:val="18"/>
                <w:lang w:val="en-MY" w:eastAsia="zh-CN"/>
              </w:rPr>
              <w:t>blueidea</w:t>
            </w:r>
            <w:proofErr w:type="spellEnd"/>
            <w:r w:rsidRPr="00DE3575">
              <w:rPr>
                <w:rFonts w:ascii="Calibri" w:eastAsia="Times New Roman" w:hAnsi="Calibri" w:cs="Calibri"/>
                <w:color w:val="000000"/>
                <w:sz w:val="18"/>
                <w:szCs w:val="18"/>
                <w:lang w:val="en-MY" w:eastAsia="zh-CN"/>
              </w:rPr>
              <w:br/>
              <w:t>(Lazada)</w:t>
            </w:r>
          </w:p>
        </w:tc>
        <w:tc>
          <w:tcPr>
            <w:tcW w:w="1276" w:type="dxa"/>
            <w:tcBorders>
              <w:top w:val="nil"/>
              <w:left w:val="nil"/>
              <w:bottom w:val="single" w:sz="4" w:space="0" w:color="auto"/>
              <w:right w:val="single" w:sz="4" w:space="0" w:color="auto"/>
            </w:tcBorders>
            <w:shd w:val="clear" w:color="auto" w:fill="auto"/>
            <w:vAlign w:val="center"/>
            <w:hideMark/>
          </w:tcPr>
          <w:p w14:paraId="0A8DA7FC"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Servo Mount Bracket</w:t>
            </w:r>
          </w:p>
        </w:tc>
        <w:tc>
          <w:tcPr>
            <w:tcW w:w="3969" w:type="dxa"/>
            <w:tcBorders>
              <w:top w:val="nil"/>
              <w:left w:val="nil"/>
              <w:bottom w:val="single" w:sz="4" w:space="0" w:color="auto"/>
              <w:right w:val="single" w:sz="4" w:space="0" w:color="auto"/>
            </w:tcBorders>
            <w:shd w:val="clear" w:color="auto" w:fill="auto"/>
            <w:vAlign w:val="center"/>
            <w:hideMark/>
          </w:tcPr>
          <w:p w14:paraId="77723042" w14:textId="2202983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Number of brackets: 2</w:t>
            </w:r>
            <w:r w:rsidRPr="00DE3575">
              <w:rPr>
                <w:rFonts w:ascii="Calibri" w:eastAsia="Times New Roman" w:hAnsi="Calibri" w:cs="Calibri"/>
                <w:color w:val="000000"/>
                <w:sz w:val="18"/>
                <w:szCs w:val="18"/>
                <w:lang w:val="en-MY" w:eastAsia="zh-CN"/>
              </w:rPr>
              <w:br/>
              <w:t>Number of sets: 2</w:t>
            </w:r>
            <w:r w:rsidRPr="00DE3575">
              <w:rPr>
                <w:rFonts w:ascii="Calibri" w:eastAsia="Times New Roman" w:hAnsi="Calibri" w:cs="Calibri"/>
                <w:color w:val="000000"/>
                <w:sz w:val="18"/>
                <w:szCs w:val="18"/>
                <w:lang w:val="en-MY" w:eastAsia="zh-CN"/>
              </w:rPr>
              <w:br/>
              <w:t>DOF: 2 (pan and tilt)</w:t>
            </w:r>
          </w:p>
        </w:tc>
        <w:tc>
          <w:tcPr>
            <w:tcW w:w="567" w:type="dxa"/>
            <w:tcBorders>
              <w:top w:val="nil"/>
              <w:left w:val="nil"/>
              <w:bottom w:val="single" w:sz="4" w:space="0" w:color="auto"/>
              <w:right w:val="single" w:sz="4" w:space="0" w:color="auto"/>
            </w:tcBorders>
            <w:shd w:val="clear" w:color="auto" w:fill="auto"/>
            <w:vAlign w:val="center"/>
            <w:hideMark/>
          </w:tcPr>
          <w:p w14:paraId="72B23947"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1</w:t>
            </w:r>
          </w:p>
        </w:tc>
        <w:tc>
          <w:tcPr>
            <w:tcW w:w="1134" w:type="dxa"/>
            <w:tcBorders>
              <w:top w:val="nil"/>
              <w:left w:val="nil"/>
              <w:bottom w:val="single" w:sz="4" w:space="0" w:color="auto"/>
              <w:right w:val="single" w:sz="4" w:space="0" w:color="auto"/>
            </w:tcBorders>
            <w:shd w:val="clear" w:color="auto" w:fill="auto"/>
            <w:vAlign w:val="center"/>
            <w:hideMark/>
          </w:tcPr>
          <w:p w14:paraId="3A4C48D0"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6.80</w:t>
            </w:r>
          </w:p>
        </w:tc>
        <w:tc>
          <w:tcPr>
            <w:tcW w:w="799" w:type="dxa"/>
            <w:vMerge w:val="restart"/>
            <w:tcBorders>
              <w:top w:val="nil"/>
              <w:left w:val="single" w:sz="4" w:space="0" w:color="auto"/>
              <w:bottom w:val="single" w:sz="4" w:space="0" w:color="auto"/>
              <w:right w:val="single" w:sz="4" w:space="0" w:color="auto"/>
            </w:tcBorders>
            <w:shd w:val="clear" w:color="auto" w:fill="auto"/>
            <w:vAlign w:val="center"/>
            <w:hideMark/>
          </w:tcPr>
          <w:p w14:paraId="1B921C52" w14:textId="77777777" w:rsidR="00306CCE" w:rsidRPr="00DE3575" w:rsidRDefault="00071BFA" w:rsidP="00090FE6">
            <w:pPr>
              <w:spacing w:after="0" w:line="240" w:lineRule="auto"/>
              <w:rPr>
                <w:rFonts w:ascii="Calibri" w:eastAsia="Times New Roman" w:hAnsi="Calibri" w:cs="Calibri"/>
                <w:color w:val="1155CC"/>
                <w:sz w:val="18"/>
                <w:szCs w:val="18"/>
                <w:u w:val="single"/>
                <w:lang w:val="en-MY" w:eastAsia="zh-CN"/>
              </w:rPr>
            </w:pPr>
            <w:hyperlink r:id="rId17" w:history="1">
              <w:r w:rsidR="00306CCE" w:rsidRPr="00DE3575">
                <w:rPr>
                  <w:rFonts w:ascii="Calibri" w:eastAsia="Times New Roman" w:hAnsi="Calibri" w:cs="Calibri"/>
                  <w:color w:val="1155CC"/>
                  <w:sz w:val="18"/>
                  <w:szCs w:val="18"/>
                  <w:u w:val="single"/>
                  <w:lang w:val="en-MY" w:eastAsia="zh-CN"/>
                </w:rPr>
                <w:t>Servo Mount Brackets</w:t>
              </w:r>
            </w:hyperlink>
          </w:p>
        </w:tc>
      </w:tr>
      <w:tr w:rsidR="00306CCE" w:rsidRPr="00DE3575" w14:paraId="2A5A904C" w14:textId="77777777" w:rsidTr="00090FE6">
        <w:trPr>
          <w:trHeight w:val="113"/>
        </w:trPr>
        <w:tc>
          <w:tcPr>
            <w:tcW w:w="1271" w:type="dxa"/>
            <w:vMerge/>
            <w:tcBorders>
              <w:top w:val="nil"/>
              <w:left w:val="single" w:sz="4" w:space="0" w:color="auto"/>
              <w:bottom w:val="single" w:sz="4" w:space="0" w:color="auto"/>
              <w:right w:val="single" w:sz="4" w:space="0" w:color="auto"/>
            </w:tcBorders>
            <w:vAlign w:val="center"/>
            <w:hideMark/>
          </w:tcPr>
          <w:p w14:paraId="1341EEAD"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p>
        </w:tc>
        <w:tc>
          <w:tcPr>
            <w:tcW w:w="1276" w:type="dxa"/>
            <w:tcBorders>
              <w:top w:val="nil"/>
              <w:left w:val="nil"/>
              <w:bottom w:val="single" w:sz="4" w:space="0" w:color="auto"/>
              <w:right w:val="single" w:sz="4" w:space="0" w:color="auto"/>
            </w:tcBorders>
            <w:shd w:val="clear" w:color="auto" w:fill="auto"/>
            <w:vAlign w:val="center"/>
            <w:hideMark/>
          </w:tcPr>
          <w:p w14:paraId="636E2861"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Shipping</w:t>
            </w:r>
          </w:p>
        </w:tc>
        <w:tc>
          <w:tcPr>
            <w:tcW w:w="3969" w:type="dxa"/>
            <w:tcBorders>
              <w:top w:val="nil"/>
              <w:left w:val="nil"/>
              <w:bottom w:val="single" w:sz="4" w:space="0" w:color="auto"/>
              <w:right w:val="single" w:sz="4" w:space="0" w:color="auto"/>
            </w:tcBorders>
            <w:shd w:val="clear" w:color="auto" w:fill="auto"/>
            <w:vAlign w:val="center"/>
            <w:hideMark/>
          </w:tcPr>
          <w:p w14:paraId="141000A9"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From China</w:t>
            </w:r>
          </w:p>
        </w:tc>
        <w:tc>
          <w:tcPr>
            <w:tcW w:w="567" w:type="dxa"/>
            <w:tcBorders>
              <w:top w:val="nil"/>
              <w:left w:val="nil"/>
              <w:bottom w:val="single" w:sz="4" w:space="0" w:color="auto"/>
              <w:right w:val="single" w:sz="4" w:space="0" w:color="auto"/>
            </w:tcBorders>
            <w:shd w:val="clear" w:color="auto" w:fill="auto"/>
            <w:vAlign w:val="center"/>
            <w:hideMark/>
          </w:tcPr>
          <w:p w14:paraId="44F60AB1"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 </w:t>
            </w:r>
          </w:p>
        </w:tc>
        <w:tc>
          <w:tcPr>
            <w:tcW w:w="1134" w:type="dxa"/>
            <w:tcBorders>
              <w:top w:val="nil"/>
              <w:left w:val="nil"/>
              <w:bottom w:val="single" w:sz="4" w:space="0" w:color="auto"/>
              <w:right w:val="single" w:sz="4" w:space="0" w:color="auto"/>
            </w:tcBorders>
            <w:shd w:val="clear" w:color="auto" w:fill="auto"/>
            <w:vAlign w:val="center"/>
            <w:hideMark/>
          </w:tcPr>
          <w:p w14:paraId="2E050417"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1.49</w:t>
            </w:r>
          </w:p>
        </w:tc>
        <w:tc>
          <w:tcPr>
            <w:tcW w:w="799" w:type="dxa"/>
            <w:vMerge/>
            <w:tcBorders>
              <w:top w:val="nil"/>
              <w:left w:val="single" w:sz="4" w:space="0" w:color="auto"/>
              <w:bottom w:val="single" w:sz="4" w:space="0" w:color="auto"/>
              <w:right w:val="single" w:sz="4" w:space="0" w:color="auto"/>
            </w:tcBorders>
            <w:vAlign w:val="center"/>
            <w:hideMark/>
          </w:tcPr>
          <w:p w14:paraId="117AAD64" w14:textId="77777777" w:rsidR="00306CCE" w:rsidRPr="00DE3575" w:rsidRDefault="00306CCE" w:rsidP="00090FE6">
            <w:pPr>
              <w:spacing w:after="0" w:line="240" w:lineRule="auto"/>
              <w:rPr>
                <w:rFonts w:ascii="Calibri" w:eastAsia="Times New Roman" w:hAnsi="Calibri" w:cs="Calibri"/>
                <w:color w:val="1155CC"/>
                <w:sz w:val="18"/>
                <w:szCs w:val="18"/>
                <w:u w:val="single"/>
                <w:lang w:val="en-MY" w:eastAsia="zh-CN"/>
              </w:rPr>
            </w:pPr>
          </w:p>
        </w:tc>
      </w:tr>
      <w:tr w:rsidR="00306CCE" w:rsidRPr="00DE3575" w14:paraId="01555BFD" w14:textId="77777777" w:rsidTr="00090FE6">
        <w:trPr>
          <w:trHeight w:val="1183"/>
        </w:trPr>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F5E8B93"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Open-source</w:t>
            </w:r>
            <w:r w:rsidRPr="00DE3575">
              <w:rPr>
                <w:rFonts w:ascii="Calibri" w:eastAsia="Times New Roman" w:hAnsi="Calibri" w:cs="Calibri"/>
                <w:color w:val="000000"/>
                <w:sz w:val="18"/>
                <w:szCs w:val="18"/>
                <w:lang w:val="en-MY" w:eastAsia="zh-CN"/>
              </w:rPr>
              <w:br/>
              <w:t>(Lazada)</w:t>
            </w:r>
          </w:p>
        </w:tc>
        <w:tc>
          <w:tcPr>
            <w:tcW w:w="1276" w:type="dxa"/>
            <w:tcBorders>
              <w:top w:val="nil"/>
              <w:left w:val="nil"/>
              <w:bottom w:val="single" w:sz="4" w:space="0" w:color="auto"/>
              <w:right w:val="single" w:sz="4" w:space="0" w:color="auto"/>
            </w:tcBorders>
            <w:shd w:val="clear" w:color="auto" w:fill="auto"/>
            <w:vAlign w:val="center"/>
            <w:hideMark/>
          </w:tcPr>
          <w:p w14:paraId="191D69AF"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Pr>
                <w:rFonts w:ascii="Calibri" w:eastAsia="Times New Roman" w:hAnsi="Calibri" w:cs="Calibri"/>
                <w:color w:val="000000"/>
                <w:sz w:val="18"/>
                <w:szCs w:val="18"/>
                <w:lang w:val="en-MY" w:eastAsia="zh-CN"/>
              </w:rPr>
              <w:t>PWM/</w:t>
            </w:r>
            <w:r w:rsidRPr="00DE3575">
              <w:rPr>
                <w:rFonts w:ascii="Calibri" w:eastAsia="Times New Roman" w:hAnsi="Calibri" w:cs="Calibri"/>
                <w:color w:val="000000"/>
                <w:sz w:val="18"/>
                <w:szCs w:val="18"/>
                <w:lang w:val="en-MY" w:eastAsia="zh-CN"/>
              </w:rPr>
              <w:t>Servo</w:t>
            </w:r>
            <w:r>
              <w:rPr>
                <w:rFonts w:ascii="Calibri" w:eastAsia="Times New Roman" w:hAnsi="Calibri" w:cs="Calibri"/>
                <w:color w:val="000000"/>
                <w:sz w:val="18"/>
                <w:szCs w:val="18"/>
                <w:lang w:val="en-MY" w:eastAsia="zh-CN"/>
              </w:rPr>
              <w:t xml:space="preserve"> Driver</w:t>
            </w:r>
          </w:p>
        </w:tc>
        <w:tc>
          <w:tcPr>
            <w:tcW w:w="3969" w:type="dxa"/>
            <w:tcBorders>
              <w:top w:val="nil"/>
              <w:left w:val="nil"/>
              <w:bottom w:val="single" w:sz="4" w:space="0" w:color="auto"/>
              <w:right w:val="single" w:sz="4" w:space="0" w:color="auto"/>
            </w:tcBorders>
            <w:shd w:val="clear" w:color="auto" w:fill="auto"/>
            <w:vAlign w:val="center"/>
            <w:hideMark/>
          </w:tcPr>
          <w:p w14:paraId="186C2BFA"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Frequency: 40-1000Hz</w:t>
            </w:r>
            <w:r w:rsidRPr="00DE3575">
              <w:rPr>
                <w:rFonts w:ascii="Calibri" w:eastAsia="Times New Roman" w:hAnsi="Calibri" w:cs="Calibri"/>
                <w:color w:val="000000"/>
                <w:sz w:val="18"/>
                <w:szCs w:val="18"/>
                <w:lang w:val="en-MY" w:eastAsia="zh-CN"/>
              </w:rPr>
              <w:br/>
              <w:t>Number of channels: 16</w:t>
            </w:r>
            <w:r w:rsidRPr="00DE3575">
              <w:rPr>
                <w:rFonts w:ascii="Calibri" w:eastAsia="Times New Roman" w:hAnsi="Calibri" w:cs="Calibri"/>
                <w:color w:val="000000"/>
                <w:sz w:val="18"/>
                <w:szCs w:val="18"/>
                <w:lang w:val="en-MY" w:eastAsia="zh-CN"/>
              </w:rPr>
              <w:br/>
              <w:t>Resolution: 12 bit</w:t>
            </w:r>
            <w:r w:rsidRPr="00DE3575">
              <w:rPr>
                <w:rFonts w:ascii="Calibri" w:eastAsia="Times New Roman" w:hAnsi="Calibri" w:cs="Calibri"/>
                <w:color w:val="000000"/>
                <w:sz w:val="18"/>
                <w:szCs w:val="18"/>
                <w:lang w:val="en-MY" w:eastAsia="zh-CN"/>
              </w:rPr>
              <w:br/>
              <w:t>Voltage: DC 5 -10V</w:t>
            </w:r>
            <w:r w:rsidRPr="00DE3575">
              <w:rPr>
                <w:rFonts w:ascii="Calibri" w:eastAsia="Times New Roman" w:hAnsi="Calibri" w:cs="Calibri"/>
                <w:color w:val="000000"/>
                <w:sz w:val="18"/>
                <w:szCs w:val="18"/>
                <w:lang w:val="en-MY" w:eastAsia="zh-CN"/>
              </w:rPr>
              <w:br/>
              <w:t>Size: 60 x 25 mm</w:t>
            </w:r>
            <w:r w:rsidRPr="00DE3575">
              <w:rPr>
                <w:rFonts w:ascii="Calibri" w:eastAsia="Times New Roman" w:hAnsi="Calibri" w:cs="Calibri"/>
                <w:color w:val="000000"/>
                <w:sz w:val="18"/>
                <w:szCs w:val="18"/>
                <w:vertAlign w:val="superscript"/>
                <w:lang w:val="en-MY" w:eastAsia="zh-CN"/>
              </w:rPr>
              <w:t>2</w:t>
            </w:r>
          </w:p>
        </w:tc>
        <w:tc>
          <w:tcPr>
            <w:tcW w:w="567" w:type="dxa"/>
            <w:tcBorders>
              <w:top w:val="nil"/>
              <w:left w:val="nil"/>
              <w:bottom w:val="single" w:sz="4" w:space="0" w:color="auto"/>
              <w:right w:val="single" w:sz="4" w:space="0" w:color="auto"/>
            </w:tcBorders>
            <w:shd w:val="clear" w:color="auto" w:fill="auto"/>
            <w:vAlign w:val="center"/>
            <w:hideMark/>
          </w:tcPr>
          <w:p w14:paraId="08DFE1A7"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1</w:t>
            </w:r>
          </w:p>
        </w:tc>
        <w:tc>
          <w:tcPr>
            <w:tcW w:w="1134" w:type="dxa"/>
            <w:tcBorders>
              <w:top w:val="nil"/>
              <w:left w:val="nil"/>
              <w:bottom w:val="single" w:sz="4" w:space="0" w:color="auto"/>
              <w:right w:val="single" w:sz="4" w:space="0" w:color="auto"/>
            </w:tcBorders>
            <w:shd w:val="clear" w:color="auto" w:fill="auto"/>
            <w:vAlign w:val="center"/>
            <w:hideMark/>
          </w:tcPr>
          <w:p w14:paraId="0FE07041"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5.54</w:t>
            </w:r>
          </w:p>
        </w:tc>
        <w:tc>
          <w:tcPr>
            <w:tcW w:w="799" w:type="dxa"/>
            <w:vMerge w:val="restart"/>
            <w:tcBorders>
              <w:top w:val="nil"/>
              <w:left w:val="single" w:sz="4" w:space="0" w:color="auto"/>
              <w:bottom w:val="single" w:sz="4" w:space="0" w:color="auto"/>
              <w:right w:val="single" w:sz="4" w:space="0" w:color="auto"/>
            </w:tcBorders>
            <w:shd w:val="clear" w:color="auto" w:fill="auto"/>
            <w:vAlign w:val="center"/>
            <w:hideMark/>
          </w:tcPr>
          <w:p w14:paraId="303F2403" w14:textId="77777777" w:rsidR="00306CCE" w:rsidRPr="00DE3575" w:rsidRDefault="00071BFA" w:rsidP="00090FE6">
            <w:pPr>
              <w:spacing w:after="0" w:line="240" w:lineRule="auto"/>
              <w:rPr>
                <w:rFonts w:ascii="Calibri" w:eastAsia="Times New Roman" w:hAnsi="Calibri" w:cs="Calibri"/>
                <w:color w:val="1155CC"/>
                <w:sz w:val="18"/>
                <w:szCs w:val="18"/>
                <w:u w:val="single"/>
                <w:lang w:val="en-MY" w:eastAsia="zh-CN"/>
              </w:rPr>
            </w:pPr>
            <w:hyperlink r:id="rId18" w:history="1">
              <w:r w:rsidR="00306CCE" w:rsidRPr="00DE3575">
                <w:rPr>
                  <w:rFonts w:ascii="Calibri" w:eastAsia="Times New Roman" w:hAnsi="Calibri" w:cs="Calibri"/>
                  <w:color w:val="1155CC"/>
                  <w:sz w:val="18"/>
                  <w:szCs w:val="18"/>
                  <w:u w:val="single"/>
                  <w:lang w:val="en-MY" w:eastAsia="zh-CN"/>
                </w:rPr>
                <w:t>PCA9685</w:t>
              </w:r>
            </w:hyperlink>
          </w:p>
        </w:tc>
      </w:tr>
      <w:tr w:rsidR="00306CCE" w:rsidRPr="00DE3575" w14:paraId="033D05AB" w14:textId="77777777" w:rsidTr="00090FE6">
        <w:trPr>
          <w:trHeight w:val="193"/>
        </w:trPr>
        <w:tc>
          <w:tcPr>
            <w:tcW w:w="1271" w:type="dxa"/>
            <w:vMerge/>
            <w:tcBorders>
              <w:top w:val="nil"/>
              <w:left w:val="single" w:sz="4" w:space="0" w:color="auto"/>
              <w:bottom w:val="single" w:sz="4" w:space="0" w:color="auto"/>
              <w:right w:val="single" w:sz="4" w:space="0" w:color="auto"/>
            </w:tcBorders>
            <w:vAlign w:val="center"/>
            <w:hideMark/>
          </w:tcPr>
          <w:p w14:paraId="42B6A4AB"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p>
        </w:tc>
        <w:tc>
          <w:tcPr>
            <w:tcW w:w="1276" w:type="dxa"/>
            <w:tcBorders>
              <w:top w:val="nil"/>
              <w:left w:val="nil"/>
              <w:bottom w:val="single" w:sz="4" w:space="0" w:color="auto"/>
              <w:right w:val="single" w:sz="4" w:space="0" w:color="auto"/>
            </w:tcBorders>
            <w:shd w:val="clear" w:color="auto" w:fill="auto"/>
            <w:vAlign w:val="center"/>
            <w:hideMark/>
          </w:tcPr>
          <w:p w14:paraId="73D810F5"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Shipping</w:t>
            </w:r>
          </w:p>
        </w:tc>
        <w:tc>
          <w:tcPr>
            <w:tcW w:w="3969" w:type="dxa"/>
            <w:tcBorders>
              <w:top w:val="nil"/>
              <w:left w:val="nil"/>
              <w:bottom w:val="single" w:sz="4" w:space="0" w:color="auto"/>
              <w:right w:val="single" w:sz="4" w:space="0" w:color="auto"/>
            </w:tcBorders>
            <w:shd w:val="clear" w:color="auto" w:fill="auto"/>
            <w:vAlign w:val="center"/>
            <w:hideMark/>
          </w:tcPr>
          <w:p w14:paraId="430F6E55"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From China</w:t>
            </w:r>
          </w:p>
        </w:tc>
        <w:tc>
          <w:tcPr>
            <w:tcW w:w="567" w:type="dxa"/>
            <w:tcBorders>
              <w:top w:val="nil"/>
              <w:left w:val="nil"/>
              <w:bottom w:val="single" w:sz="4" w:space="0" w:color="auto"/>
              <w:right w:val="single" w:sz="4" w:space="0" w:color="auto"/>
            </w:tcBorders>
            <w:shd w:val="clear" w:color="auto" w:fill="auto"/>
            <w:vAlign w:val="center"/>
            <w:hideMark/>
          </w:tcPr>
          <w:p w14:paraId="420878F0"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 </w:t>
            </w:r>
          </w:p>
        </w:tc>
        <w:tc>
          <w:tcPr>
            <w:tcW w:w="1134" w:type="dxa"/>
            <w:tcBorders>
              <w:top w:val="nil"/>
              <w:left w:val="nil"/>
              <w:bottom w:val="single" w:sz="4" w:space="0" w:color="auto"/>
              <w:right w:val="single" w:sz="4" w:space="0" w:color="auto"/>
            </w:tcBorders>
            <w:shd w:val="clear" w:color="auto" w:fill="auto"/>
            <w:vAlign w:val="center"/>
            <w:hideMark/>
          </w:tcPr>
          <w:p w14:paraId="5A1462A8"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1.49</w:t>
            </w:r>
          </w:p>
        </w:tc>
        <w:tc>
          <w:tcPr>
            <w:tcW w:w="799" w:type="dxa"/>
            <w:vMerge/>
            <w:tcBorders>
              <w:top w:val="nil"/>
              <w:left w:val="single" w:sz="4" w:space="0" w:color="auto"/>
              <w:bottom w:val="single" w:sz="4" w:space="0" w:color="auto"/>
              <w:right w:val="single" w:sz="4" w:space="0" w:color="auto"/>
            </w:tcBorders>
            <w:vAlign w:val="center"/>
            <w:hideMark/>
          </w:tcPr>
          <w:p w14:paraId="5B19AE35" w14:textId="77777777" w:rsidR="00306CCE" w:rsidRPr="00DE3575" w:rsidRDefault="00306CCE" w:rsidP="00090FE6">
            <w:pPr>
              <w:spacing w:after="0" w:line="240" w:lineRule="auto"/>
              <w:rPr>
                <w:rFonts w:ascii="Calibri" w:eastAsia="Times New Roman" w:hAnsi="Calibri" w:cs="Calibri"/>
                <w:color w:val="1155CC"/>
                <w:sz w:val="18"/>
                <w:szCs w:val="18"/>
                <w:u w:val="single"/>
                <w:lang w:val="en-MY" w:eastAsia="zh-CN"/>
              </w:rPr>
            </w:pPr>
          </w:p>
        </w:tc>
      </w:tr>
      <w:tr w:rsidR="00306CCE" w:rsidRPr="00DE3575" w14:paraId="2AE6270B" w14:textId="77777777" w:rsidTr="00090FE6">
        <w:trPr>
          <w:trHeight w:val="918"/>
        </w:trPr>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570F1F80"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luckcute.sg</w:t>
            </w:r>
            <w:r w:rsidRPr="00DE3575">
              <w:rPr>
                <w:rFonts w:ascii="Calibri" w:eastAsia="Times New Roman" w:hAnsi="Calibri" w:cs="Calibri"/>
                <w:color w:val="000000"/>
                <w:sz w:val="18"/>
                <w:szCs w:val="18"/>
                <w:lang w:val="en-MY" w:eastAsia="zh-CN"/>
              </w:rPr>
              <w:br/>
              <w:t>(Shopee)</w:t>
            </w:r>
          </w:p>
        </w:tc>
        <w:tc>
          <w:tcPr>
            <w:tcW w:w="1276" w:type="dxa"/>
            <w:tcBorders>
              <w:top w:val="nil"/>
              <w:left w:val="nil"/>
              <w:bottom w:val="single" w:sz="4" w:space="0" w:color="auto"/>
              <w:right w:val="single" w:sz="4" w:space="0" w:color="auto"/>
            </w:tcBorders>
            <w:shd w:val="clear" w:color="auto" w:fill="auto"/>
            <w:vAlign w:val="center"/>
            <w:hideMark/>
          </w:tcPr>
          <w:p w14:paraId="7A385C0C"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MG995 Servo Motor (*)</w:t>
            </w:r>
          </w:p>
        </w:tc>
        <w:tc>
          <w:tcPr>
            <w:tcW w:w="3969" w:type="dxa"/>
            <w:tcBorders>
              <w:top w:val="nil"/>
              <w:left w:val="nil"/>
              <w:bottom w:val="single" w:sz="4" w:space="0" w:color="auto"/>
              <w:right w:val="single" w:sz="4" w:space="0" w:color="auto"/>
            </w:tcBorders>
            <w:shd w:val="clear" w:color="auto" w:fill="auto"/>
            <w:vAlign w:val="center"/>
            <w:hideMark/>
          </w:tcPr>
          <w:p w14:paraId="5F303470" w14:textId="15D63295"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Dimension: 40mm x 19mm x 43mm</w:t>
            </w:r>
            <w:r w:rsidRPr="00DE3575">
              <w:rPr>
                <w:rFonts w:ascii="Calibri" w:eastAsia="Times New Roman" w:hAnsi="Calibri" w:cs="Calibri"/>
                <w:color w:val="000000"/>
                <w:sz w:val="18"/>
                <w:szCs w:val="18"/>
                <w:lang w:val="en-MY" w:eastAsia="zh-CN"/>
              </w:rPr>
              <w:br/>
              <w:t>Net weight: 69g</w:t>
            </w:r>
            <w:r w:rsidRPr="00DE3575">
              <w:rPr>
                <w:rFonts w:ascii="Calibri" w:eastAsia="Times New Roman" w:hAnsi="Calibri" w:cs="Calibri"/>
                <w:color w:val="000000"/>
                <w:sz w:val="18"/>
                <w:szCs w:val="18"/>
                <w:lang w:val="en-MY" w:eastAsia="zh-CN"/>
              </w:rPr>
              <w:br/>
              <w:t>Operating Voltage: 4.8 - 7.2 V</w:t>
            </w:r>
            <w:r w:rsidRPr="00DE3575">
              <w:rPr>
                <w:rFonts w:ascii="Calibri" w:eastAsia="Times New Roman" w:hAnsi="Calibri" w:cs="Calibri"/>
                <w:color w:val="000000"/>
                <w:sz w:val="18"/>
                <w:szCs w:val="18"/>
                <w:lang w:val="en-MY" w:eastAsia="zh-CN"/>
              </w:rPr>
              <w:br/>
              <w:t>Operating Speed: 0.17sec / 60 degrees (4.8 V no load) or 0.13sec / 60 degrees (6.0 V no load)</w:t>
            </w:r>
          </w:p>
        </w:tc>
        <w:tc>
          <w:tcPr>
            <w:tcW w:w="567" w:type="dxa"/>
            <w:tcBorders>
              <w:top w:val="nil"/>
              <w:left w:val="nil"/>
              <w:bottom w:val="single" w:sz="4" w:space="0" w:color="auto"/>
              <w:right w:val="single" w:sz="4" w:space="0" w:color="auto"/>
            </w:tcBorders>
            <w:shd w:val="clear" w:color="auto" w:fill="auto"/>
            <w:vAlign w:val="center"/>
            <w:hideMark/>
          </w:tcPr>
          <w:p w14:paraId="5758A519"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2</w:t>
            </w:r>
          </w:p>
        </w:tc>
        <w:tc>
          <w:tcPr>
            <w:tcW w:w="1134" w:type="dxa"/>
            <w:tcBorders>
              <w:top w:val="nil"/>
              <w:left w:val="nil"/>
              <w:bottom w:val="single" w:sz="4" w:space="0" w:color="auto"/>
              <w:right w:val="single" w:sz="4" w:space="0" w:color="auto"/>
            </w:tcBorders>
            <w:shd w:val="clear" w:color="auto" w:fill="auto"/>
            <w:vAlign w:val="center"/>
            <w:hideMark/>
          </w:tcPr>
          <w:p w14:paraId="7EC285F2"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3.90</w:t>
            </w:r>
          </w:p>
        </w:tc>
        <w:tc>
          <w:tcPr>
            <w:tcW w:w="799" w:type="dxa"/>
            <w:vMerge w:val="restart"/>
            <w:tcBorders>
              <w:top w:val="nil"/>
              <w:left w:val="single" w:sz="4" w:space="0" w:color="auto"/>
              <w:bottom w:val="single" w:sz="4" w:space="0" w:color="auto"/>
              <w:right w:val="single" w:sz="4" w:space="0" w:color="auto"/>
            </w:tcBorders>
            <w:shd w:val="clear" w:color="auto" w:fill="auto"/>
            <w:vAlign w:val="center"/>
            <w:hideMark/>
          </w:tcPr>
          <w:p w14:paraId="07999B44" w14:textId="77777777" w:rsidR="00306CCE" w:rsidRPr="00DE3575" w:rsidRDefault="00071BFA" w:rsidP="00090FE6">
            <w:pPr>
              <w:spacing w:after="0" w:line="240" w:lineRule="auto"/>
              <w:rPr>
                <w:rFonts w:ascii="Calibri" w:eastAsia="Times New Roman" w:hAnsi="Calibri" w:cs="Calibri"/>
                <w:color w:val="1155CC"/>
                <w:sz w:val="18"/>
                <w:szCs w:val="18"/>
                <w:u w:val="single"/>
                <w:lang w:val="en-MY" w:eastAsia="zh-CN"/>
              </w:rPr>
            </w:pPr>
            <w:hyperlink r:id="rId19" w:history="1">
              <w:r w:rsidR="00306CCE" w:rsidRPr="00DE3575">
                <w:rPr>
                  <w:rFonts w:ascii="Calibri" w:eastAsia="Times New Roman" w:hAnsi="Calibri" w:cs="Calibri"/>
                  <w:color w:val="1155CC"/>
                  <w:sz w:val="18"/>
                  <w:szCs w:val="18"/>
                  <w:u w:val="single"/>
                  <w:lang w:val="en-MY" w:eastAsia="zh-CN"/>
                </w:rPr>
                <w:t>MG995 Servo</w:t>
              </w:r>
            </w:hyperlink>
          </w:p>
        </w:tc>
      </w:tr>
      <w:tr w:rsidR="00306CCE" w:rsidRPr="00DE3575" w14:paraId="5DB224A3" w14:textId="77777777" w:rsidTr="00090FE6">
        <w:trPr>
          <w:trHeight w:val="52"/>
        </w:trPr>
        <w:tc>
          <w:tcPr>
            <w:tcW w:w="1271" w:type="dxa"/>
            <w:vMerge/>
            <w:tcBorders>
              <w:top w:val="nil"/>
              <w:left w:val="single" w:sz="4" w:space="0" w:color="auto"/>
              <w:bottom w:val="single" w:sz="4" w:space="0" w:color="auto"/>
              <w:right w:val="single" w:sz="4" w:space="0" w:color="auto"/>
            </w:tcBorders>
            <w:vAlign w:val="center"/>
            <w:hideMark/>
          </w:tcPr>
          <w:p w14:paraId="5A749255"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p>
        </w:tc>
        <w:tc>
          <w:tcPr>
            <w:tcW w:w="1276" w:type="dxa"/>
            <w:tcBorders>
              <w:top w:val="nil"/>
              <w:left w:val="nil"/>
              <w:bottom w:val="single" w:sz="4" w:space="0" w:color="auto"/>
              <w:right w:val="single" w:sz="4" w:space="0" w:color="auto"/>
            </w:tcBorders>
            <w:shd w:val="clear" w:color="auto" w:fill="auto"/>
            <w:vAlign w:val="center"/>
            <w:hideMark/>
          </w:tcPr>
          <w:p w14:paraId="451EAFB4"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Shipping</w:t>
            </w:r>
          </w:p>
        </w:tc>
        <w:tc>
          <w:tcPr>
            <w:tcW w:w="3969" w:type="dxa"/>
            <w:tcBorders>
              <w:top w:val="nil"/>
              <w:left w:val="nil"/>
              <w:bottom w:val="single" w:sz="4" w:space="0" w:color="auto"/>
              <w:right w:val="single" w:sz="4" w:space="0" w:color="auto"/>
            </w:tcBorders>
            <w:shd w:val="clear" w:color="auto" w:fill="auto"/>
            <w:vAlign w:val="center"/>
            <w:hideMark/>
          </w:tcPr>
          <w:p w14:paraId="45476AA7"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From China</w:t>
            </w:r>
          </w:p>
        </w:tc>
        <w:tc>
          <w:tcPr>
            <w:tcW w:w="567" w:type="dxa"/>
            <w:tcBorders>
              <w:top w:val="nil"/>
              <w:left w:val="nil"/>
              <w:bottom w:val="single" w:sz="4" w:space="0" w:color="auto"/>
              <w:right w:val="single" w:sz="4" w:space="0" w:color="auto"/>
            </w:tcBorders>
            <w:shd w:val="clear" w:color="auto" w:fill="auto"/>
            <w:vAlign w:val="center"/>
            <w:hideMark/>
          </w:tcPr>
          <w:p w14:paraId="5FD34F79"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 </w:t>
            </w:r>
          </w:p>
        </w:tc>
        <w:tc>
          <w:tcPr>
            <w:tcW w:w="1134" w:type="dxa"/>
            <w:tcBorders>
              <w:top w:val="nil"/>
              <w:left w:val="nil"/>
              <w:bottom w:val="single" w:sz="4" w:space="0" w:color="auto"/>
              <w:right w:val="single" w:sz="4" w:space="0" w:color="auto"/>
            </w:tcBorders>
            <w:shd w:val="clear" w:color="auto" w:fill="auto"/>
            <w:vAlign w:val="center"/>
            <w:hideMark/>
          </w:tcPr>
          <w:p w14:paraId="489CC7BF"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1.00</w:t>
            </w:r>
          </w:p>
        </w:tc>
        <w:tc>
          <w:tcPr>
            <w:tcW w:w="799" w:type="dxa"/>
            <w:vMerge/>
            <w:tcBorders>
              <w:top w:val="nil"/>
              <w:left w:val="single" w:sz="4" w:space="0" w:color="auto"/>
              <w:bottom w:val="single" w:sz="4" w:space="0" w:color="auto"/>
              <w:right w:val="single" w:sz="4" w:space="0" w:color="auto"/>
            </w:tcBorders>
            <w:vAlign w:val="center"/>
            <w:hideMark/>
          </w:tcPr>
          <w:p w14:paraId="41A7CEB7" w14:textId="77777777" w:rsidR="00306CCE" w:rsidRPr="00DE3575" w:rsidRDefault="00306CCE" w:rsidP="00090FE6">
            <w:pPr>
              <w:spacing w:after="0" w:line="240" w:lineRule="auto"/>
              <w:rPr>
                <w:rFonts w:ascii="Calibri" w:eastAsia="Times New Roman" w:hAnsi="Calibri" w:cs="Calibri"/>
                <w:color w:val="1155CC"/>
                <w:sz w:val="18"/>
                <w:szCs w:val="18"/>
                <w:u w:val="single"/>
                <w:lang w:val="en-MY" w:eastAsia="zh-CN"/>
              </w:rPr>
            </w:pPr>
          </w:p>
        </w:tc>
      </w:tr>
      <w:tr w:rsidR="00306CCE" w:rsidRPr="00DE3575" w14:paraId="03AA8F21" w14:textId="77777777" w:rsidTr="00090FE6">
        <w:trPr>
          <w:trHeight w:val="69"/>
        </w:trPr>
        <w:tc>
          <w:tcPr>
            <w:tcW w:w="1271" w:type="dxa"/>
            <w:vMerge w:val="restart"/>
            <w:tcBorders>
              <w:top w:val="nil"/>
              <w:left w:val="single" w:sz="4" w:space="0" w:color="auto"/>
              <w:right w:val="single" w:sz="4" w:space="0" w:color="auto"/>
            </w:tcBorders>
            <w:shd w:val="clear" w:color="auto" w:fill="auto"/>
            <w:vAlign w:val="center"/>
            <w:hideMark/>
          </w:tcPr>
          <w:p w14:paraId="1634591C" w14:textId="77777777" w:rsidR="00306CCE" w:rsidRDefault="00306CCE" w:rsidP="00090FE6">
            <w:pPr>
              <w:spacing w:after="0" w:line="240" w:lineRule="auto"/>
              <w:rPr>
                <w:rFonts w:ascii="Calibri" w:eastAsia="Times New Roman" w:hAnsi="Calibri" w:cs="Calibri"/>
                <w:sz w:val="18"/>
                <w:szCs w:val="18"/>
                <w:lang w:val="en-MY" w:eastAsia="zh-CN"/>
              </w:rPr>
            </w:pPr>
            <w:r w:rsidRPr="00DE3575">
              <w:rPr>
                <w:rFonts w:ascii="Calibri" w:eastAsia="Times New Roman" w:hAnsi="Calibri" w:cs="Calibri"/>
                <w:sz w:val="18"/>
                <w:szCs w:val="18"/>
                <w:lang w:val="en-MY" w:eastAsia="zh-CN"/>
              </w:rPr>
              <w:t xml:space="preserve">Sun Light </w:t>
            </w:r>
            <w:proofErr w:type="spellStart"/>
            <w:r w:rsidRPr="00DE3575">
              <w:rPr>
                <w:rFonts w:ascii="Calibri" w:eastAsia="Times New Roman" w:hAnsi="Calibri" w:cs="Calibri"/>
                <w:sz w:val="18"/>
                <w:szCs w:val="18"/>
                <w:lang w:val="en-MY" w:eastAsia="zh-CN"/>
              </w:rPr>
              <w:t>Eectronics</w:t>
            </w:r>
            <w:proofErr w:type="spellEnd"/>
            <w:r>
              <w:rPr>
                <w:rFonts w:ascii="Calibri" w:eastAsia="Times New Roman" w:hAnsi="Calibri" w:cs="Calibri"/>
                <w:sz w:val="18"/>
                <w:szCs w:val="18"/>
                <w:lang w:val="en-MY" w:eastAsia="zh-CN"/>
              </w:rPr>
              <w:t xml:space="preserve"> </w:t>
            </w:r>
          </w:p>
          <w:p w14:paraId="714B3D1E" w14:textId="77777777" w:rsidR="00306CCE" w:rsidRPr="00DE3575" w:rsidRDefault="00306CCE" w:rsidP="00090FE6">
            <w:pPr>
              <w:spacing w:after="0" w:line="240" w:lineRule="auto"/>
              <w:rPr>
                <w:rFonts w:ascii="Calibri" w:eastAsia="Times New Roman" w:hAnsi="Calibri" w:cs="Calibri"/>
                <w:sz w:val="18"/>
                <w:szCs w:val="18"/>
                <w:lang w:val="en-MY" w:eastAsia="zh-CN"/>
              </w:rPr>
            </w:pPr>
            <w:r w:rsidRPr="00DE3575">
              <w:rPr>
                <w:rFonts w:ascii="Calibri" w:eastAsia="Times New Roman" w:hAnsi="Calibri" w:cs="Calibri"/>
                <w:sz w:val="18"/>
                <w:szCs w:val="18"/>
                <w:lang w:val="en-MY" w:eastAsia="zh-CN"/>
              </w:rPr>
              <w:t>Pte Ltd</w:t>
            </w:r>
          </w:p>
        </w:tc>
        <w:tc>
          <w:tcPr>
            <w:tcW w:w="1276" w:type="dxa"/>
            <w:tcBorders>
              <w:top w:val="nil"/>
              <w:left w:val="nil"/>
              <w:bottom w:val="single" w:sz="4" w:space="0" w:color="auto"/>
              <w:right w:val="single" w:sz="4" w:space="0" w:color="auto"/>
            </w:tcBorders>
            <w:shd w:val="clear" w:color="auto" w:fill="auto"/>
            <w:vAlign w:val="center"/>
            <w:hideMark/>
          </w:tcPr>
          <w:p w14:paraId="6E749FB5"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Jumper Cables</w:t>
            </w:r>
          </w:p>
        </w:tc>
        <w:tc>
          <w:tcPr>
            <w:tcW w:w="3969" w:type="dxa"/>
            <w:tcBorders>
              <w:top w:val="nil"/>
              <w:left w:val="nil"/>
              <w:bottom w:val="single" w:sz="4" w:space="0" w:color="auto"/>
              <w:right w:val="single" w:sz="4" w:space="0" w:color="auto"/>
            </w:tcBorders>
            <w:shd w:val="clear" w:color="auto" w:fill="auto"/>
            <w:vAlign w:val="center"/>
            <w:hideMark/>
          </w:tcPr>
          <w:p w14:paraId="0B1FCDAE"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Configuration: Female-to-female</w:t>
            </w:r>
            <w:r w:rsidRPr="00DE3575">
              <w:rPr>
                <w:rFonts w:ascii="Calibri" w:eastAsia="Times New Roman" w:hAnsi="Calibri" w:cs="Calibri"/>
                <w:color w:val="000000"/>
                <w:sz w:val="18"/>
                <w:szCs w:val="18"/>
                <w:lang w:val="en-MY" w:eastAsia="zh-CN"/>
              </w:rPr>
              <w:br/>
              <w:t>Length: 300 mm</w:t>
            </w:r>
            <w:r w:rsidRPr="00DE3575">
              <w:rPr>
                <w:rFonts w:ascii="Calibri" w:eastAsia="Times New Roman" w:hAnsi="Calibri" w:cs="Calibri"/>
                <w:color w:val="000000"/>
                <w:sz w:val="18"/>
                <w:szCs w:val="18"/>
                <w:lang w:val="en-MY" w:eastAsia="zh-CN"/>
              </w:rPr>
              <w:br/>
              <w:t>Quantity: 30</w:t>
            </w:r>
          </w:p>
        </w:tc>
        <w:tc>
          <w:tcPr>
            <w:tcW w:w="567" w:type="dxa"/>
            <w:tcBorders>
              <w:top w:val="nil"/>
              <w:left w:val="nil"/>
              <w:bottom w:val="single" w:sz="4" w:space="0" w:color="auto"/>
              <w:right w:val="single" w:sz="4" w:space="0" w:color="auto"/>
            </w:tcBorders>
            <w:shd w:val="clear" w:color="auto" w:fill="auto"/>
            <w:vAlign w:val="center"/>
            <w:hideMark/>
          </w:tcPr>
          <w:p w14:paraId="5E22477A"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1</w:t>
            </w:r>
          </w:p>
        </w:tc>
        <w:tc>
          <w:tcPr>
            <w:tcW w:w="1134" w:type="dxa"/>
            <w:tcBorders>
              <w:top w:val="nil"/>
              <w:left w:val="nil"/>
              <w:bottom w:val="single" w:sz="4" w:space="0" w:color="auto"/>
              <w:right w:val="single" w:sz="4" w:space="0" w:color="auto"/>
            </w:tcBorders>
            <w:shd w:val="clear" w:color="auto" w:fill="auto"/>
            <w:vAlign w:val="center"/>
            <w:hideMark/>
          </w:tcPr>
          <w:p w14:paraId="641D0728"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7.50</w:t>
            </w:r>
          </w:p>
        </w:tc>
        <w:tc>
          <w:tcPr>
            <w:tcW w:w="799" w:type="dxa"/>
            <w:vMerge w:val="restart"/>
            <w:tcBorders>
              <w:top w:val="nil"/>
              <w:left w:val="single" w:sz="4" w:space="0" w:color="auto"/>
              <w:right w:val="single" w:sz="4" w:space="0" w:color="auto"/>
            </w:tcBorders>
            <w:vAlign w:val="center"/>
            <w:hideMark/>
          </w:tcPr>
          <w:p w14:paraId="48A882B1"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NA</w:t>
            </w:r>
          </w:p>
        </w:tc>
      </w:tr>
      <w:tr w:rsidR="00306CCE" w:rsidRPr="00DE3575" w14:paraId="087FA2AB" w14:textId="77777777" w:rsidTr="00090FE6">
        <w:trPr>
          <w:trHeight w:val="69"/>
        </w:trPr>
        <w:tc>
          <w:tcPr>
            <w:tcW w:w="1271" w:type="dxa"/>
            <w:vMerge/>
            <w:tcBorders>
              <w:left w:val="single" w:sz="4" w:space="0" w:color="auto"/>
              <w:right w:val="single" w:sz="4" w:space="0" w:color="auto"/>
            </w:tcBorders>
            <w:shd w:val="clear" w:color="auto" w:fill="auto"/>
            <w:vAlign w:val="center"/>
            <w:hideMark/>
          </w:tcPr>
          <w:p w14:paraId="41419BC3" w14:textId="77777777" w:rsidR="00306CCE" w:rsidRPr="00DE3575" w:rsidRDefault="00306CCE" w:rsidP="00090FE6">
            <w:pPr>
              <w:spacing w:after="0" w:line="240" w:lineRule="auto"/>
              <w:rPr>
                <w:rFonts w:ascii="Calibri" w:eastAsia="Times New Roman" w:hAnsi="Calibri" w:cs="Calibri"/>
                <w:sz w:val="18"/>
                <w:szCs w:val="18"/>
                <w:lang w:val="en-MY" w:eastAsia="zh-CN"/>
              </w:rPr>
            </w:pPr>
          </w:p>
        </w:tc>
        <w:tc>
          <w:tcPr>
            <w:tcW w:w="1276" w:type="dxa"/>
            <w:tcBorders>
              <w:top w:val="nil"/>
              <w:left w:val="nil"/>
              <w:bottom w:val="single" w:sz="4" w:space="0" w:color="auto"/>
              <w:right w:val="single" w:sz="4" w:space="0" w:color="auto"/>
            </w:tcBorders>
            <w:shd w:val="clear" w:color="auto" w:fill="auto"/>
            <w:vAlign w:val="center"/>
            <w:hideMark/>
          </w:tcPr>
          <w:p w14:paraId="0D015937"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MG995 Servo Motor</w:t>
            </w:r>
          </w:p>
        </w:tc>
        <w:tc>
          <w:tcPr>
            <w:tcW w:w="3969" w:type="dxa"/>
            <w:tcBorders>
              <w:top w:val="nil"/>
              <w:left w:val="nil"/>
              <w:bottom w:val="single" w:sz="4" w:space="0" w:color="auto"/>
              <w:right w:val="single" w:sz="4" w:space="0" w:color="auto"/>
            </w:tcBorders>
            <w:shd w:val="clear" w:color="auto" w:fill="auto"/>
            <w:vAlign w:val="center"/>
            <w:hideMark/>
          </w:tcPr>
          <w:p w14:paraId="07C85080"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Same as (*)</w:t>
            </w:r>
          </w:p>
        </w:tc>
        <w:tc>
          <w:tcPr>
            <w:tcW w:w="567" w:type="dxa"/>
            <w:tcBorders>
              <w:top w:val="nil"/>
              <w:left w:val="nil"/>
              <w:bottom w:val="single" w:sz="4" w:space="0" w:color="auto"/>
              <w:right w:val="single" w:sz="4" w:space="0" w:color="auto"/>
            </w:tcBorders>
            <w:shd w:val="clear" w:color="auto" w:fill="auto"/>
            <w:vAlign w:val="center"/>
            <w:hideMark/>
          </w:tcPr>
          <w:p w14:paraId="2AC4F6D9"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1</w:t>
            </w:r>
          </w:p>
        </w:tc>
        <w:tc>
          <w:tcPr>
            <w:tcW w:w="1134" w:type="dxa"/>
            <w:tcBorders>
              <w:top w:val="nil"/>
              <w:left w:val="nil"/>
              <w:bottom w:val="single" w:sz="4" w:space="0" w:color="auto"/>
              <w:right w:val="single" w:sz="4" w:space="0" w:color="auto"/>
            </w:tcBorders>
            <w:shd w:val="clear" w:color="auto" w:fill="auto"/>
            <w:vAlign w:val="center"/>
            <w:hideMark/>
          </w:tcPr>
          <w:p w14:paraId="613EAD16"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15.00</w:t>
            </w:r>
          </w:p>
        </w:tc>
        <w:tc>
          <w:tcPr>
            <w:tcW w:w="799" w:type="dxa"/>
            <w:vMerge/>
            <w:tcBorders>
              <w:left w:val="single" w:sz="4" w:space="0" w:color="auto"/>
              <w:right w:val="single" w:sz="4" w:space="0" w:color="auto"/>
            </w:tcBorders>
            <w:vAlign w:val="center"/>
            <w:hideMark/>
          </w:tcPr>
          <w:p w14:paraId="3C82FF0E"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p>
        </w:tc>
      </w:tr>
      <w:tr w:rsidR="00306CCE" w:rsidRPr="00DE3575" w14:paraId="362D122E" w14:textId="77777777" w:rsidTr="00090FE6">
        <w:trPr>
          <w:trHeight w:val="69"/>
        </w:trPr>
        <w:tc>
          <w:tcPr>
            <w:tcW w:w="1271" w:type="dxa"/>
            <w:vMerge/>
            <w:tcBorders>
              <w:left w:val="single" w:sz="4" w:space="0" w:color="auto"/>
              <w:bottom w:val="single" w:sz="4" w:space="0" w:color="auto"/>
              <w:right w:val="single" w:sz="4" w:space="0" w:color="auto"/>
            </w:tcBorders>
            <w:shd w:val="clear" w:color="auto" w:fill="auto"/>
            <w:vAlign w:val="center"/>
            <w:hideMark/>
          </w:tcPr>
          <w:p w14:paraId="239020C9" w14:textId="77777777" w:rsidR="00306CCE" w:rsidRPr="00DE3575" w:rsidRDefault="00306CCE" w:rsidP="00090FE6">
            <w:pPr>
              <w:spacing w:after="0" w:line="240" w:lineRule="auto"/>
              <w:rPr>
                <w:rFonts w:ascii="Calibri" w:eastAsia="Times New Roman" w:hAnsi="Calibri" w:cs="Calibri"/>
                <w:sz w:val="18"/>
                <w:szCs w:val="18"/>
                <w:lang w:val="en-MY" w:eastAsia="zh-CN"/>
              </w:rPr>
            </w:pPr>
          </w:p>
        </w:tc>
        <w:tc>
          <w:tcPr>
            <w:tcW w:w="1276" w:type="dxa"/>
            <w:tcBorders>
              <w:top w:val="nil"/>
              <w:left w:val="nil"/>
              <w:bottom w:val="single" w:sz="4" w:space="0" w:color="auto"/>
              <w:right w:val="single" w:sz="4" w:space="0" w:color="auto"/>
            </w:tcBorders>
            <w:shd w:val="clear" w:color="auto" w:fill="auto"/>
            <w:vAlign w:val="center"/>
            <w:hideMark/>
          </w:tcPr>
          <w:p w14:paraId="6B468E5E"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Battery Holder</w:t>
            </w:r>
          </w:p>
        </w:tc>
        <w:tc>
          <w:tcPr>
            <w:tcW w:w="3969" w:type="dxa"/>
            <w:tcBorders>
              <w:top w:val="nil"/>
              <w:left w:val="nil"/>
              <w:bottom w:val="single" w:sz="4" w:space="0" w:color="auto"/>
              <w:right w:val="single" w:sz="4" w:space="0" w:color="auto"/>
            </w:tcBorders>
            <w:shd w:val="clear" w:color="auto" w:fill="auto"/>
            <w:vAlign w:val="center"/>
            <w:hideMark/>
          </w:tcPr>
          <w:p w14:paraId="0CD093B4"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4 x AA Batteries</w:t>
            </w:r>
          </w:p>
        </w:tc>
        <w:tc>
          <w:tcPr>
            <w:tcW w:w="567" w:type="dxa"/>
            <w:tcBorders>
              <w:top w:val="nil"/>
              <w:left w:val="nil"/>
              <w:bottom w:val="single" w:sz="4" w:space="0" w:color="auto"/>
              <w:right w:val="single" w:sz="4" w:space="0" w:color="auto"/>
            </w:tcBorders>
            <w:shd w:val="clear" w:color="auto" w:fill="auto"/>
            <w:vAlign w:val="center"/>
            <w:hideMark/>
          </w:tcPr>
          <w:p w14:paraId="38BF1511"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1</w:t>
            </w:r>
          </w:p>
        </w:tc>
        <w:tc>
          <w:tcPr>
            <w:tcW w:w="1134" w:type="dxa"/>
            <w:tcBorders>
              <w:top w:val="nil"/>
              <w:left w:val="nil"/>
              <w:bottom w:val="single" w:sz="4" w:space="0" w:color="auto"/>
              <w:right w:val="single" w:sz="4" w:space="0" w:color="auto"/>
            </w:tcBorders>
            <w:shd w:val="clear" w:color="auto" w:fill="auto"/>
            <w:vAlign w:val="center"/>
            <w:hideMark/>
          </w:tcPr>
          <w:p w14:paraId="1597FB41" w14:textId="77777777" w:rsidR="00306CCE" w:rsidRPr="00DE3575" w:rsidRDefault="00306CCE" w:rsidP="00090FE6">
            <w:pPr>
              <w:spacing w:after="0" w:line="240" w:lineRule="auto"/>
              <w:jc w:val="center"/>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1.20</w:t>
            </w:r>
          </w:p>
        </w:tc>
        <w:tc>
          <w:tcPr>
            <w:tcW w:w="799" w:type="dxa"/>
            <w:vMerge/>
            <w:tcBorders>
              <w:left w:val="single" w:sz="4" w:space="0" w:color="auto"/>
              <w:bottom w:val="single" w:sz="4" w:space="0" w:color="auto"/>
              <w:right w:val="single" w:sz="4" w:space="0" w:color="auto"/>
            </w:tcBorders>
            <w:vAlign w:val="center"/>
            <w:hideMark/>
          </w:tcPr>
          <w:p w14:paraId="028EAA6F"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p>
        </w:tc>
      </w:tr>
      <w:tr w:rsidR="00306CCE" w:rsidRPr="00DE3575" w14:paraId="09C087F3" w14:textId="77777777" w:rsidTr="00090FE6">
        <w:trPr>
          <w:trHeight w:val="141"/>
        </w:trPr>
        <w:tc>
          <w:tcPr>
            <w:tcW w:w="7083" w:type="dxa"/>
            <w:gridSpan w:val="4"/>
            <w:tcBorders>
              <w:top w:val="single" w:sz="4" w:space="0" w:color="auto"/>
              <w:left w:val="single" w:sz="4" w:space="0" w:color="auto"/>
              <w:bottom w:val="single" w:sz="4" w:space="0" w:color="auto"/>
              <w:right w:val="single" w:sz="4" w:space="0" w:color="000000"/>
            </w:tcBorders>
            <w:shd w:val="clear" w:color="D9D9D9" w:fill="D9D9D9"/>
            <w:noWrap/>
            <w:vAlign w:val="center"/>
            <w:hideMark/>
          </w:tcPr>
          <w:p w14:paraId="7A1F4ED8" w14:textId="77777777" w:rsidR="00306CCE" w:rsidRPr="00DE3575" w:rsidRDefault="00306CCE" w:rsidP="00090FE6">
            <w:pPr>
              <w:spacing w:after="0" w:line="240" w:lineRule="auto"/>
              <w:jc w:val="right"/>
              <w:rPr>
                <w:rFonts w:ascii="Calibri" w:eastAsia="Times New Roman" w:hAnsi="Calibri" w:cs="Calibri"/>
                <w:b/>
                <w:bCs/>
                <w:color w:val="000000"/>
                <w:sz w:val="18"/>
                <w:szCs w:val="18"/>
                <w:lang w:val="en-MY" w:eastAsia="zh-CN"/>
              </w:rPr>
            </w:pPr>
            <w:r w:rsidRPr="00DE3575">
              <w:rPr>
                <w:rFonts w:ascii="Calibri" w:eastAsia="Times New Roman" w:hAnsi="Calibri" w:cs="Calibri"/>
                <w:b/>
                <w:bCs/>
                <w:color w:val="000000"/>
                <w:sz w:val="18"/>
                <w:szCs w:val="18"/>
                <w:lang w:val="en-MY" w:eastAsia="zh-CN"/>
              </w:rPr>
              <w:t>SUBTOTAL</w:t>
            </w:r>
          </w:p>
        </w:tc>
        <w:tc>
          <w:tcPr>
            <w:tcW w:w="1134" w:type="dxa"/>
            <w:tcBorders>
              <w:top w:val="nil"/>
              <w:left w:val="nil"/>
              <w:bottom w:val="single" w:sz="4" w:space="0" w:color="auto"/>
              <w:right w:val="single" w:sz="4" w:space="0" w:color="auto"/>
            </w:tcBorders>
            <w:shd w:val="clear" w:color="auto" w:fill="D9D9D9" w:themeFill="background1" w:themeFillShade="D9"/>
            <w:noWrap/>
            <w:vAlign w:val="center"/>
          </w:tcPr>
          <w:p w14:paraId="1E20A709" w14:textId="77777777" w:rsidR="00306CCE" w:rsidRPr="00DE3575" w:rsidRDefault="00306CCE" w:rsidP="00090FE6">
            <w:pPr>
              <w:spacing w:after="0" w:line="240" w:lineRule="auto"/>
              <w:jc w:val="center"/>
              <w:rPr>
                <w:rFonts w:ascii="Calibri" w:eastAsia="Times New Roman" w:hAnsi="Calibri" w:cs="Calibri"/>
                <w:b/>
                <w:bCs/>
                <w:color w:val="000000"/>
                <w:sz w:val="18"/>
                <w:szCs w:val="18"/>
                <w:lang w:val="en-MY" w:eastAsia="zh-CN"/>
              </w:rPr>
            </w:pPr>
            <w:r w:rsidRPr="00DE3575">
              <w:rPr>
                <w:rFonts w:ascii="Calibri" w:eastAsia="Times New Roman" w:hAnsi="Calibri" w:cs="Calibri"/>
                <w:b/>
                <w:bCs/>
                <w:color w:val="000000"/>
                <w:sz w:val="18"/>
                <w:szCs w:val="18"/>
                <w:lang w:val="en-MY" w:eastAsia="zh-CN"/>
              </w:rPr>
              <w:t>$88.96</w:t>
            </w:r>
          </w:p>
        </w:tc>
        <w:tc>
          <w:tcPr>
            <w:tcW w:w="799" w:type="dxa"/>
            <w:vMerge w:val="restart"/>
            <w:tcBorders>
              <w:top w:val="nil"/>
              <w:left w:val="nil"/>
              <w:right w:val="single" w:sz="4" w:space="0" w:color="auto"/>
            </w:tcBorders>
            <w:shd w:val="clear" w:color="auto" w:fill="auto"/>
            <w:noWrap/>
            <w:vAlign w:val="center"/>
            <w:hideMark/>
          </w:tcPr>
          <w:p w14:paraId="65B4D3C4"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 </w:t>
            </w:r>
          </w:p>
          <w:p w14:paraId="652CFBB0"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r w:rsidRPr="00DE3575">
              <w:rPr>
                <w:rFonts w:ascii="Calibri" w:eastAsia="Times New Roman" w:hAnsi="Calibri" w:cs="Calibri"/>
                <w:color w:val="000000"/>
                <w:sz w:val="18"/>
                <w:szCs w:val="18"/>
                <w:lang w:val="en-MY" w:eastAsia="zh-CN"/>
              </w:rPr>
              <w:t> </w:t>
            </w:r>
          </w:p>
        </w:tc>
      </w:tr>
      <w:tr w:rsidR="00306CCE" w:rsidRPr="00DE3575" w14:paraId="6A4FE3AA" w14:textId="77777777" w:rsidTr="00090FE6">
        <w:trPr>
          <w:trHeight w:val="69"/>
        </w:trPr>
        <w:tc>
          <w:tcPr>
            <w:tcW w:w="7083" w:type="dxa"/>
            <w:gridSpan w:val="4"/>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A2C362A" w14:textId="77777777" w:rsidR="00306CCE" w:rsidRPr="00DE3575" w:rsidRDefault="00306CCE" w:rsidP="00090FE6">
            <w:pPr>
              <w:spacing w:after="0" w:line="240" w:lineRule="auto"/>
              <w:jc w:val="right"/>
              <w:rPr>
                <w:rFonts w:ascii="Calibri" w:eastAsia="Times New Roman" w:hAnsi="Calibri" w:cs="Calibri"/>
                <w:b/>
                <w:bCs/>
                <w:color w:val="000000"/>
                <w:sz w:val="18"/>
                <w:szCs w:val="18"/>
                <w:lang w:val="en-MY" w:eastAsia="zh-CN"/>
              </w:rPr>
            </w:pPr>
            <w:r w:rsidRPr="00DE3575">
              <w:rPr>
                <w:rFonts w:ascii="Calibri" w:eastAsia="Times New Roman" w:hAnsi="Calibri" w:cs="Calibri"/>
                <w:b/>
                <w:bCs/>
                <w:color w:val="000000"/>
                <w:sz w:val="18"/>
                <w:szCs w:val="18"/>
                <w:lang w:val="en-MY" w:eastAsia="zh-CN"/>
              </w:rPr>
              <w:t>GRAND TOTAL</w:t>
            </w:r>
          </w:p>
        </w:tc>
        <w:tc>
          <w:tcPr>
            <w:tcW w:w="1134" w:type="dxa"/>
            <w:tcBorders>
              <w:top w:val="nil"/>
              <w:left w:val="nil"/>
              <w:bottom w:val="single" w:sz="4" w:space="0" w:color="auto"/>
              <w:right w:val="single" w:sz="4" w:space="0" w:color="auto"/>
            </w:tcBorders>
            <w:shd w:val="clear" w:color="auto" w:fill="auto"/>
            <w:noWrap/>
            <w:vAlign w:val="center"/>
          </w:tcPr>
          <w:p w14:paraId="4D26CEA3" w14:textId="77777777" w:rsidR="00306CCE" w:rsidRPr="00DE3575" w:rsidRDefault="00306CCE" w:rsidP="00090FE6">
            <w:pPr>
              <w:spacing w:after="0" w:line="240" w:lineRule="auto"/>
              <w:jc w:val="center"/>
              <w:rPr>
                <w:rFonts w:ascii="Calibri" w:eastAsia="Times New Roman" w:hAnsi="Calibri" w:cs="Calibri"/>
                <w:b/>
                <w:bCs/>
                <w:color w:val="000000"/>
                <w:sz w:val="18"/>
                <w:szCs w:val="18"/>
                <w:lang w:val="en-MY" w:eastAsia="zh-CN"/>
              </w:rPr>
            </w:pPr>
            <w:r w:rsidRPr="00DE3575">
              <w:rPr>
                <w:rFonts w:ascii="Calibri" w:eastAsia="Times New Roman" w:hAnsi="Calibri" w:cs="Calibri"/>
                <w:b/>
                <w:bCs/>
                <w:color w:val="000000"/>
                <w:sz w:val="18"/>
                <w:szCs w:val="18"/>
                <w:lang w:val="en-MY" w:eastAsia="zh-CN"/>
              </w:rPr>
              <w:t>$982.00</w:t>
            </w:r>
          </w:p>
        </w:tc>
        <w:tc>
          <w:tcPr>
            <w:tcW w:w="799" w:type="dxa"/>
            <w:vMerge/>
            <w:tcBorders>
              <w:left w:val="nil"/>
              <w:right w:val="single" w:sz="4" w:space="0" w:color="auto"/>
            </w:tcBorders>
            <w:shd w:val="clear" w:color="auto" w:fill="auto"/>
            <w:noWrap/>
            <w:vAlign w:val="center"/>
            <w:hideMark/>
          </w:tcPr>
          <w:p w14:paraId="64D213D6" w14:textId="77777777" w:rsidR="00306CCE" w:rsidRPr="00DE3575" w:rsidRDefault="00306CCE" w:rsidP="00090FE6">
            <w:pPr>
              <w:spacing w:after="0" w:line="240" w:lineRule="auto"/>
              <w:rPr>
                <w:rFonts w:ascii="Calibri" w:eastAsia="Times New Roman" w:hAnsi="Calibri" w:cs="Calibri"/>
                <w:color w:val="000000"/>
                <w:sz w:val="18"/>
                <w:szCs w:val="18"/>
                <w:lang w:val="en-MY" w:eastAsia="zh-CN"/>
              </w:rPr>
            </w:pPr>
          </w:p>
        </w:tc>
      </w:tr>
      <w:tr w:rsidR="00306CCE" w:rsidRPr="00DE3575" w14:paraId="0598FD7A" w14:textId="77777777" w:rsidTr="00090FE6">
        <w:trPr>
          <w:trHeight w:val="69"/>
        </w:trPr>
        <w:tc>
          <w:tcPr>
            <w:tcW w:w="7083" w:type="dxa"/>
            <w:gridSpan w:val="4"/>
            <w:tcBorders>
              <w:top w:val="single" w:sz="4" w:space="0" w:color="auto"/>
              <w:left w:val="single" w:sz="4" w:space="0" w:color="auto"/>
              <w:bottom w:val="single" w:sz="4" w:space="0" w:color="auto"/>
              <w:right w:val="single" w:sz="4" w:space="0" w:color="000000"/>
            </w:tcBorders>
            <w:shd w:val="clear" w:color="auto" w:fill="auto"/>
            <w:vAlign w:val="center"/>
          </w:tcPr>
          <w:p w14:paraId="15DDD251" w14:textId="77777777" w:rsidR="00306CCE" w:rsidRPr="00DE3575" w:rsidRDefault="00306CCE" w:rsidP="00090FE6">
            <w:pPr>
              <w:spacing w:after="0" w:line="240" w:lineRule="auto"/>
              <w:jc w:val="right"/>
              <w:rPr>
                <w:rFonts w:ascii="Calibri" w:eastAsia="Times New Roman" w:hAnsi="Calibri" w:cs="Calibri"/>
                <w:b/>
                <w:bCs/>
                <w:color w:val="000000"/>
                <w:sz w:val="18"/>
                <w:szCs w:val="18"/>
                <w:lang w:val="en-MY" w:eastAsia="zh-CN"/>
              </w:rPr>
            </w:pPr>
            <w:r w:rsidRPr="00DE3575">
              <w:rPr>
                <w:rFonts w:ascii="Calibri" w:eastAsia="Times New Roman" w:hAnsi="Calibri" w:cs="Calibri"/>
                <w:b/>
                <w:bCs/>
                <w:color w:val="000000"/>
                <w:sz w:val="18"/>
                <w:szCs w:val="18"/>
                <w:lang w:val="en-MY" w:eastAsia="zh-CN"/>
              </w:rPr>
              <w:t>BALANCE of SGD 500 Budget</w:t>
            </w:r>
          </w:p>
        </w:tc>
        <w:tc>
          <w:tcPr>
            <w:tcW w:w="1134" w:type="dxa"/>
            <w:tcBorders>
              <w:top w:val="nil"/>
              <w:left w:val="nil"/>
              <w:bottom w:val="single" w:sz="4" w:space="0" w:color="auto"/>
              <w:right w:val="single" w:sz="4" w:space="0" w:color="auto"/>
            </w:tcBorders>
            <w:shd w:val="clear" w:color="C6EFCE" w:fill="C6EFCE"/>
            <w:vAlign w:val="center"/>
          </w:tcPr>
          <w:p w14:paraId="79DA33EE" w14:textId="77777777" w:rsidR="00306CCE" w:rsidRPr="00DE3575" w:rsidRDefault="00306CCE" w:rsidP="00090FE6">
            <w:pPr>
              <w:spacing w:after="0" w:line="240" w:lineRule="auto"/>
              <w:jc w:val="center"/>
              <w:rPr>
                <w:rFonts w:ascii="Calibri" w:eastAsia="Times New Roman" w:hAnsi="Calibri" w:cs="Calibri"/>
                <w:b/>
                <w:bCs/>
                <w:color w:val="000000"/>
                <w:sz w:val="18"/>
                <w:szCs w:val="18"/>
                <w:lang w:val="en-MY" w:eastAsia="zh-CN"/>
              </w:rPr>
            </w:pPr>
            <w:r w:rsidRPr="00DE3575">
              <w:rPr>
                <w:rFonts w:ascii="Calibri" w:eastAsia="Times New Roman" w:hAnsi="Calibri" w:cs="Calibri"/>
                <w:b/>
                <w:bCs/>
                <w:color w:val="000000"/>
                <w:sz w:val="18"/>
                <w:szCs w:val="18"/>
                <w:lang w:val="en-MY" w:eastAsia="zh-CN"/>
              </w:rPr>
              <w:t>$411.04</w:t>
            </w:r>
          </w:p>
        </w:tc>
        <w:tc>
          <w:tcPr>
            <w:tcW w:w="799" w:type="dxa"/>
            <w:vMerge/>
            <w:tcBorders>
              <w:left w:val="nil"/>
              <w:bottom w:val="single" w:sz="4" w:space="0" w:color="auto"/>
              <w:right w:val="single" w:sz="4" w:space="0" w:color="auto"/>
            </w:tcBorders>
            <w:shd w:val="clear" w:color="auto" w:fill="auto"/>
            <w:noWrap/>
            <w:vAlign w:val="center"/>
          </w:tcPr>
          <w:p w14:paraId="43072EBE" w14:textId="77777777" w:rsidR="00306CCE" w:rsidRPr="00DE3575" w:rsidRDefault="00306CCE" w:rsidP="00916C28">
            <w:pPr>
              <w:keepNext/>
              <w:spacing w:after="0" w:line="240" w:lineRule="auto"/>
              <w:rPr>
                <w:rFonts w:ascii="Calibri" w:eastAsia="Times New Roman" w:hAnsi="Calibri" w:cs="Calibri"/>
                <w:color w:val="000000"/>
                <w:sz w:val="18"/>
                <w:szCs w:val="18"/>
                <w:lang w:val="en-MY" w:eastAsia="zh-CN"/>
              </w:rPr>
            </w:pPr>
          </w:p>
        </w:tc>
      </w:tr>
    </w:tbl>
    <w:p w14:paraId="6FF1443B" w14:textId="77777777" w:rsidR="00CE73A3" w:rsidRDefault="00CE73A3" w:rsidP="00CE73A3"/>
    <w:p w14:paraId="0E122B3C" w14:textId="133A07B0" w:rsidR="00C568C6" w:rsidRPr="008D3965" w:rsidRDefault="00C568C6" w:rsidP="00C568C6">
      <w:pPr>
        <w:pStyle w:val="Heading2"/>
        <w:jc w:val="both"/>
      </w:pPr>
      <w:bookmarkStart w:id="6" w:name="_Toc87908560"/>
      <w:r w:rsidRPr="008D3965">
        <w:lastRenderedPageBreak/>
        <w:t>1.5 Project Timeline</w:t>
      </w:r>
      <w:bookmarkEnd w:id="6"/>
    </w:p>
    <w:p w14:paraId="416A338B" w14:textId="119C4C76" w:rsidR="00CE73A3" w:rsidRDefault="00CE73A3" w:rsidP="00C3423C">
      <w:pPr>
        <w:pStyle w:val="Caption"/>
        <w:keepNext/>
        <w:spacing w:after="0"/>
        <w:jc w:val="center"/>
      </w:pPr>
      <w:r>
        <w:t xml:space="preserve">Table </w:t>
      </w:r>
      <w:r w:rsidR="00AE2C1A">
        <w:t>4</w:t>
      </w:r>
      <w:r>
        <w:t>. Tasks and Timeline</w:t>
      </w:r>
    </w:p>
    <w:tbl>
      <w:tblPr>
        <w:tblW w:w="8435" w:type="dxa"/>
        <w:jc w:val="center"/>
        <w:tblLook w:val="04A0" w:firstRow="1" w:lastRow="0" w:firstColumn="1" w:lastColumn="0" w:noHBand="0" w:noVBand="1"/>
      </w:tblPr>
      <w:tblGrid>
        <w:gridCol w:w="4152"/>
        <w:gridCol w:w="308"/>
        <w:gridCol w:w="308"/>
        <w:gridCol w:w="308"/>
        <w:gridCol w:w="308"/>
        <w:gridCol w:w="308"/>
        <w:gridCol w:w="308"/>
        <w:gridCol w:w="314"/>
        <w:gridCol w:w="308"/>
        <w:gridCol w:w="308"/>
        <w:gridCol w:w="308"/>
        <w:gridCol w:w="399"/>
        <w:gridCol w:w="399"/>
        <w:gridCol w:w="399"/>
      </w:tblGrid>
      <w:tr w:rsidR="008D0F6C" w:rsidRPr="005C34FD" w14:paraId="34CA2932" w14:textId="77777777" w:rsidTr="00CE73A3">
        <w:trPr>
          <w:trHeight w:val="320"/>
          <w:jc w:val="center"/>
        </w:trPr>
        <w:tc>
          <w:tcPr>
            <w:tcW w:w="4152"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412331BA" w14:textId="77777777" w:rsidR="008D0F6C" w:rsidRPr="005C34FD" w:rsidRDefault="008D0F6C" w:rsidP="00175BAA">
            <w:pPr>
              <w:spacing w:after="0" w:line="240" w:lineRule="auto"/>
              <w:jc w:val="center"/>
              <w:rPr>
                <w:rFonts w:ascii="Calibri" w:eastAsia="Times New Roman" w:hAnsi="Calibri" w:cs="Calibri"/>
                <w:color w:val="000000"/>
                <w:sz w:val="18"/>
                <w:szCs w:val="18"/>
              </w:rPr>
            </w:pPr>
            <w:r w:rsidRPr="005C34FD">
              <w:rPr>
                <w:rFonts w:ascii="Calibri" w:eastAsia="Times New Roman" w:hAnsi="Calibri" w:cs="Calibri"/>
                <w:color w:val="000000"/>
                <w:sz w:val="18"/>
                <w:szCs w:val="18"/>
              </w:rPr>
              <w:t>Task</w:t>
            </w:r>
          </w:p>
        </w:tc>
        <w:tc>
          <w:tcPr>
            <w:tcW w:w="4283" w:type="dxa"/>
            <w:gridSpan w:val="13"/>
            <w:tcBorders>
              <w:top w:val="single" w:sz="4" w:space="0" w:color="auto"/>
              <w:left w:val="nil"/>
              <w:bottom w:val="single" w:sz="4" w:space="0" w:color="auto"/>
              <w:right w:val="single" w:sz="4" w:space="0" w:color="auto"/>
            </w:tcBorders>
            <w:shd w:val="clear" w:color="000000" w:fill="D9D9D9"/>
            <w:noWrap/>
            <w:vAlign w:val="center"/>
            <w:hideMark/>
          </w:tcPr>
          <w:p w14:paraId="7E379132" w14:textId="77777777" w:rsidR="008D0F6C" w:rsidRPr="005C34FD" w:rsidRDefault="008D0F6C" w:rsidP="00175BAA">
            <w:pPr>
              <w:spacing w:after="0" w:line="240" w:lineRule="auto"/>
              <w:jc w:val="center"/>
              <w:rPr>
                <w:rFonts w:ascii="Calibri" w:eastAsia="Times New Roman" w:hAnsi="Calibri" w:cs="Calibri"/>
                <w:color w:val="000000"/>
                <w:sz w:val="18"/>
                <w:szCs w:val="18"/>
              </w:rPr>
            </w:pPr>
            <w:r w:rsidRPr="005C34FD">
              <w:rPr>
                <w:rFonts w:ascii="Calibri" w:eastAsia="Times New Roman" w:hAnsi="Calibri" w:cs="Calibri"/>
                <w:color w:val="000000"/>
                <w:sz w:val="18"/>
                <w:szCs w:val="18"/>
              </w:rPr>
              <w:t>Week</w:t>
            </w:r>
          </w:p>
        </w:tc>
      </w:tr>
      <w:tr w:rsidR="00032FE7" w:rsidRPr="005C34FD" w14:paraId="46F806BE" w14:textId="77777777" w:rsidTr="00CE73A3">
        <w:trPr>
          <w:trHeight w:val="300"/>
          <w:jc w:val="center"/>
        </w:trPr>
        <w:tc>
          <w:tcPr>
            <w:tcW w:w="4152" w:type="dxa"/>
            <w:vMerge/>
            <w:tcBorders>
              <w:top w:val="single" w:sz="4" w:space="0" w:color="auto"/>
              <w:left w:val="single" w:sz="4" w:space="0" w:color="auto"/>
              <w:bottom w:val="single" w:sz="4" w:space="0" w:color="auto"/>
              <w:right w:val="single" w:sz="4" w:space="0" w:color="auto"/>
            </w:tcBorders>
            <w:vAlign w:val="center"/>
            <w:hideMark/>
          </w:tcPr>
          <w:p w14:paraId="4A9B2AB8" w14:textId="77777777"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D9D9D9"/>
            <w:noWrap/>
            <w:vAlign w:val="center"/>
            <w:hideMark/>
          </w:tcPr>
          <w:p w14:paraId="3DC2C097" w14:textId="77777777" w:rsidR="008D0F6C" w:rsidRPr="005C34FD" w:rsidRDefault="008D0F6C" w:rsidP="00175BAA">
            <w:pPr>
              <w:spacing w:after="0" w:line="240" w:lineRule="auto"/>
              <w:jc w:val="center"/>
              <w:rPr>
                <w:rFonts w:ascii="Calibri" w:eastAsia="Times New Roman" w:hAnsi="Calibri" w:cs="Calibri"/>
                <w:color w:val="000000"/>
                <w:sz w:val="18"/>
                <w:szCs w:val="18"/>
              </w:rPr>
            </w:pPr>
            <w:r w:rsidRPr="005C34FD">
              <w:rPr>
                <w:rFonts w:ascii="Calibri" w:eastAsia="Times New Roman" w:hAnsi="Calibri" w:cs="Calibri"/>
                <w:color w:val="000000"/>
                <w:sz w:val="18"/>
                <w:szCs w:val="18"/>
              </w:rPr>
              <w:t>1</w:t>
            </w:r>
          </w:p>
        </w:tc>
        <w:tc>
          <w:tcPr>
            <w:tcW w:w="308" w:type="dxa"/>
            <w:tcBorders>
              <w:top w:val="nil"/>
              <w:left w:val="nil"/>
              <w:bottom w:val="single" w:sz="4" w:space="0" w:color="auto"/>
              <w:right w:val="single" w:sz="4" w:space="0" w:color="auto"/>
            </w:tcBorders>
            <w:shd w:val="clear" w:color="000000" w:fill="D9D9D9"/>
            <w:noWrap/>
            <w:vAlign w:val="center"/>
            <w:hideMark/>
          </w:tcPr>
          <w:p w14:paraId="73634256" w14:textId="77777777" w:rsidR="008D0F6C" w:rsidRPr="005C34FD" w:rsidRDefault="008D0F6C" w:rsidP="00175BAA">
            <w:pPr>
              <w:spacing w:after="0" w:line="240" w:lineRule="auto"/>
              <w:jc w:val="center"/>
              <w:rPr>
                <w:rFonts w:ascii="Calibri" w:eastAsia="Times New Roman" w:hAnsi="Calibri" w:cs="Calibri"/>
                <w:color w:val="000000"/>
                <w:sz w:val="18"/>
                <w:szCs w:val="18"/>
              </w:rPr>
            </w:pPr>
            <w:r w:rsidRPr="005C34FD">
              <w:rPr>
                <w:rFonts w:ascii="Calibri" w:eastAsia="Times New Roman" w:hAnsi="Calibri" w:cs="Calibri"/>
                <w:color w:val="000000"/>
                <w:sz w:val="18"/>
                <w:szCs w:val="18"/>
              </w:rPr>
              <w:t>2</w:t>
            </w:r>
          </w:p>
        </w:tc>
        <w:tc>
          <w:tcPr>
            <w:tcW w:w="308" w:type="dxa"/>
            <w:tcBorders>
              <w:top w:val="nil"/>
              <w:left w:val="nil"/>
              <w:bottom w:val="single" w:sz="4" w:space="0" w:color="auto"/>
              <w:right w:val="single" w:sz="4" w:space="0" w:color="auto"/>
            </w:tcBorders>
            <w:shd w:val="clear" w:color="000000" w:fill="D9D9D9"/>
            <w:noWrap/>
            <w:vAlign w:val="center"/>
            <w:hideMark/>
          </w:tcPr>
          <w:p w14:paraId="41F4C325" w14:textId="77777777" w:rsidR="008D0F6C" w:rsidRPr="005C34FD" w:rsidRDefault="008D0F6C" w:rsidP="00175BAA">
            <w:pPr>
              <w:spacing w:after="0" w:line="240" w:lineRule="auto"/>
              <w:jc w:val="center"/>
              <w:rPr>
                <w:rFonts w:ascii="Calibri" w:eastAsia="Times New Roman" w:hAnsi="Calibri" w:cs="Calibri"/>
                <w:color w:val="000000"/>
                <w:sz w:val="18"/>
                <w:szCs w:val="18"/>
              </w:rPr>
            </w:pPr>
            <w:r w:rsidRPr="005C34FD">
              <w:rPr>
                <w:rFonts w:ascii="Calibri" w:eastAsia="Times New Roman" w:hAnsi="Calibri" w:cs="Calibri"/>
                <w:color w:val="000000"/>
                <w:sz w:val="18"/>
                <w:szCs w:val="18"/>
              </w:rPr>
              <w:t>3</w:t>
            </w:r>
          </w:p>
        </w:tc>
        <w:tc>
          <w:tcPr>
            <w:tcW w:w="308" w:type="dxa"/>
            <w:tcBorders>
              <w:top w:val="nil"/>
              <w:left w:val="nil"/>
              <w:bottom w:val="single" w:sz="4" w:space="0" w:color="auto"/>
              <w:right w:val="single" w:sz="4" w:space="0" w:color="auto"/>
            </w:tcBorders>
            <w:shd w:val="clear" w:color="000000" w:fill="D9D9D9"/>
            <w:noWrap/>
            <w:vAlign w:val="center"/>
            <w:hideMark/>
          </w:tcPr>
          <w:p w14:paraId="65EF3D7A" w14:textId="77777777" w:rsidR="008D0F6C" w:rsidRPr="005C34FD" w:rsidRDefault="008D0F6C" w:rsidP="00175BAA">
            <w:pPr>
              <w:spacing w:after="0" w:line="240" w:lineRule="auto"/>
              <w:jc w:val="center"/>
              <w:rPr>
                <w:rFonts w:ascii="Calibri" w:eastAsia="Times New Roman" w:hAnsi="Calibri" w:cs="Calibri"/>
                <w:color w:val="000000"/>
                <w:sz w:val="18"/>
                <w:szCs w:val="18"/>
              </w:rPr>
            </w:pPr>
            <w:r w:rsidRPr="005C34FD">
              <w:rPr>
                <w:rFonts w:ascii="Calibri" w:eastAsia="Times New Roman" w:hAnsi="Calibri" w:cs="Calibri"/>
                <w:color w:val="000000"/>
                <w:sz w:val="18"/>
                <w:szCs w:val="18"/>
              </w:rPr>
              <w:t>4</w:t>
            </w:r>
          </w:p>
        </w:tc>
        <w:tc>
          <w:tcPr>
            <w:tcW w:w="308" w:type="dxa"/>
            <w:tcBorders>
              <w:top w:val="nil"/>
              <w:left w:val="nil"/>
              <w:bottom w:val="single" w:sz="4" w:space="0" w:color="auto"/>
              <w:right w:val="single" w:sz="4" w:space="0" w:color="auto"/>
            </w:tcBorders>
            <w:shd w:val="clear" w:color="000000" w:fill="D9D9D9"/>
            <w:noWrap/>
            <w:vAlign w:val="center"/>
            <w:hideMark/>
          </w:tcPr>
          <w:p w14:paraId="261665C3" w14:textId="77777777" w:rsidR="008D0F6C" w:rsidRPr="005C34FD" w:rsidRDefault="008D0F6C" w:rsidP="00175BAA">
            <w:pPr>
              <w:spacing w:after="0" w:line="240" w:lineRule="auto"/>
              <w:jc w:val="center"/>
              <w:rPr>
                <w:rFonts w:ascii="Calibri" w:eastAsia="Times New Roman" w:hAnsi="Calibri" w:cs="Calibri"/>
                <w:color w:val="000000"/>
                <w:sz w:val="18"/>
                <w:szCs w:val="18"/>
              </w:rPr>
            </w:pPr>
            <w:r w:rsidRPr="005C34FD">
              <w:rPr>
                <w:rFonts w:ascii="Calibri" w:eastAsia="Times New Roman" w:hAnsi="Calibri" w:cs="Calibri"/>
                <w:color w:val="000000"/>
                <w:sz w:val="18"/>
                <w:szCs w:val="18"/>
              </w:rPr>
              <w:t>5</w:t>
            </w:r>
          </w:p>
        </w:tc>
        <w:tc>
          <w:tcPr>
            <w:tcW w:w="308" w:type="dxa"/>
            <w:tcBorders>
              <w:top w:val="nil"/>
              <w:left w:val="nil"/>
              <w:bottom w:val="single" w:sz="4" w:space="0" w:color="auto"/>
              <w:right w:val="single" w:sz="4" w:space="0" w:color="auto"/>
            </w:tcBorders>
            <w:shd w:val="clear" w:color="000000" w:fill="D9D9D9"/>
            <w:noWrap/>
            <w:vAlign w:val="center"/>
            <w:hideMark/>
          </w:tcPr>
          <w:p w14:paraId="444AA7A8" w14:textId="77777777" w:rsidR="008D0F6C" w:rsidRPr="005C34FD" w:rsidRDefault="008D0F6C" w:rsidP="00175BAA">
            <w:pPr>
              <w:spacing w:after="0" w:line="240" w:lineRule="auto"/>
              <w:jc w:val="center"/>
              <w:rPr>
                <w:rFonts w:ascii="Calibri" w:eastAsia="Times New Roman" w:hAnsi="Calibri" w:cs="Calibri"/>
                <w:color w:val="000000"/>
                <w:sz w:val="18"/>
                <w:szCs w:val="18"/>
              </w:rPr>
            </w:pPr>
            <w:r w:rsidRPr="005C34FD">
              <w:rPr>
                <w:rFonts w:ascii="Calibri" w:eastAsia="Times New Roman" w:hAnsi="Calibri" w:cs="Calibri"/>
                <w:color w:val="000000"/>
                <w:sz w:val="18"/>
                <w:szCs w:val="18"/>
              </w:rPr>
              <w:t>6</w:t>
            </w:r>
          </w:p>
        </w:tc>
        <w:tc>
          <w:tcPr>
            <w:tcW w:w="314" w:type="dxa"/>
            <w:tcBorders>
              <w:top w:val="nil"/>
              <w:left w:val="nil"/>
              <w:bottom w:val="single" w:sz="4" w:space="0" w:color="auto"/>
              <w:right w:val="single" w:sz="4" w:space="0" w:color="auto"/>
            </w:tcBorders>
            <w:shd w:val="clear" w:color="000000" w:fill="D9D9D9"/>
            <w:noWrap/>
            <w:vAlign w:val="center"/>
            <w:hideMark/>
          </w:tcPr>
          <w:p w14:paraId="7F0EAC3F" w14:textId="77777777" w:rsidR="008D0F6C" w:rsidRPr="005C34FD" w:rsidRDefault="008D0F6C" w:rsidP="00175BAA">
            <w:pPr>
              <w:spacing w:after="0" w:line="240" w:lineRule="auto"/>
              <w:jc w:val="center"/>
              <w:rPr>
                <w:rFonts w:ascii="Calibri" w:eastAsia="Times New Roman" w:hAnsi="Calibri" w:cs="Calibri"/>
                <w:color w:val="000000"/>
                <w:sz w:val="18"/>
                <w:szCs w:val="18"/>
              </w:rPr>
            </w:pPr>
            <w:r w:rsidRPr="005C34FD">
              <w:rPr>
                <w:rFonts w:ascii="Calibri" w:eastAsia="Times New Roman" w:hAnsi="Calibri" w:cs="Calibri"/>
                <w:color w:val="000000"/>
                <w:sz w:val="18"/>
                <w:szCs w:val="18"/>
              </w:rPr>
              <w:t>R</w:t>
            </w:r>
          </w:p>
        </w:tc>
        <w:tc>
          <w:tcPr>
            <w:tcW w:w="308" w:type="dxa"/>
            <w:tcBorders>
              <w:top w:val="nil"/>
              <w:left w:val="nil"/>
              <w:bottom w:val="single" w:sz="4" w:space="0" w:color="auto"/>
              <w:right w:val="single" w:sz="4" w:space="0" w:color="auto"/>
            </w:tcBorders>
            <w:shd w:val="clear" w:color="000000" w:fill="D9D9D9"/>
            <w:noWrap/>
            <w:vAlign w:val="center"/>
            <w:hideMark/>
          </w:tcPr>
          <w:p w14:paraId="70F2F361" w14:textId="77777777" w:rsidR="008D0F6C" w:rsidRPr="005C34FD" w:rsidRDefault="008D0F6C" w:rsidP="00175BAA">
            <w:pPr>
              <w:spacing w:after="0" w:line="240" w:lineRule="auto"/>
              <w:jc w:val="center"/>
              <w:rPr>
                <w:rFonts w:ascii="Calibri" w:eastAsia="Times New Roman" w:hAnsi="Calibri" w:cs="Calibri"/>
                <w:color w:val="000000"/>
                <w:sz w:val="18"/>
                <w:szCs w:val="18"/>
              </w:rPr>
            </w:pPr>
            <w:r w:rsidRPr="005C34FD">
              <w:rPr>
                <w:rFonts w:ascii="Calibri" w:eastAsia="Times New Roman" w:hAnsi="Calibri" w:cs="Calibri"/>
                <w:color w:val="000000"/>
                <w:sz w:val="18"/>
                <w:szCs w:val="18"/>
              </w:rPr>
              <w:t>7</w:t>
            </w:r>
          </w:p>
        </w:tc>
        <w:tc>
          <w:tcPr>
            <w:tcW w:w="308" w:type="dxa"/>
            <w:tcBorders>
              <w:top w:val="nil"/>
              <w:left w:val="nil"/>
              <w:bottom w:val="single" w:sz="4" w:space="0" w:color="auto"/>
              <w:right w:val="single" w:sz="4" w:space="0" w:color="auto"/>
            </w:tcBorders>
            <w:shd w:val="clear" w:color="000000" w:fill="D9D9D9"/>
            <w:noWrap/>
            <w:vAlign w:val="center"/>
            <w:hideMark/>
          </w:tcPr>
          <w:p w14:paraId="336FD23D" w14:textId="77777777" w:rsidR="008D0F6C" w:rsidRPr="005C34FD" w:rsidRDefault="008D0F6C" w:rsidP="00175BAA">
            <w:pPr>
              <w:spacing w:after="0" w:line="240" w:lineRule="auto"/>
              <w:jc w:val="center"/>
              <w:rPr>
                <w:rFonts w:ascii="Calibri" w:eastAsia="Times New Roman" w:hAnsi="Calibri" w:cs="Calibri"/>
                <w:color w:val="000000"/>
                <w:sz w:val="18"/>
                <w:szCs w:val="18"/>
              </w:rPr>
            </w:pPr>
            <w:r w:rsidRPr="005C34FD">
              <w:rPr>
                <w:rFonts w:ascii="Calibri" w:eastAsia="Times New Roman" w:hAnsi="Calibri" w:cs="Calibri"/>
                <w:color w:val="000000"/>
                <w:sz w:val="18"/>
                <w:szCs w:val="18"/>
              </w:rPr>
              <w:t>8</w:t>
            </w:r>
          </w:p>
        </w:tc>
        <w:tc>
          <w:tcPr>
            <w:tcW w:w="308" w:type="dxa"/>
            <w:tcBorders>
              <w:top w:val="nil"/>
              <w:left w:val="nil"/>
              <w:bottom w:val="single" w:sz="4" w:space="0" w:color="auto"/>
              <w:right w:val="single" w:sz="4" w:space="0" w:color="auto"/>
            </w:tcBorders>
            <w:shd w:val="clear" w:color="000000" w:fill="D9D9D9"/>
            <w:noWrap/>
            <w:vAlign w:val="center"/>
            <w:hideMark/>
          </w:tcPr>
          <w:p w14:paraId="63E14DB1" w14:textId="77777777" w:rsidR="008D0F6C" w:rsidRPr="005C34FD" w:rsidRDefault="008D0F6C" w:rsidP="00175BAA">
            <w:pPr>
              <w:spacing w:after="0" w:line="240" w:lineRule="auto"/>
              <w:jc w:val="center"/>
              <w:rPr>
                <w:rFonts w:ascii="Calibri" w:eastAsia="Times New Roman" w:hAnsi="Calibri" w:cs="Calibri"/>
                <w:color w:val="000000"/>
                <w:sz w:val="18"/>
                <w:szCs w:val="18"/>
              </w:rPr>
            </w:pPr>
            <w:r w:rsidRPr="005C34FD">
              <w:rPr>
                <w:rFonts w:ascii="Calibri" w:eastAsia="Times New Roman" w:hAnsi="Calibri" w:cs="Calibri"/>
                <w:color w:val="000000"/>
                <w:sz w:val="18"/>
                <w:szCs w:val="18"/>
              </w:rPr>
              <w:t>9</w:t>
            </w:r>
          </w:p>
        </w:tc>
        <w:tc>
          <w:tcPr>
            <w:tcW w:w="399" w:type="dxa"/>
            <w:tcBorders>
              <w:top w:val="nil"/>
              <w:left w:val="nil"/>
              <w:bottom w:val="single" w:sz="4" w:space="0" w:color="auto"/>
              <w:right w:val="single" w:sz="4" w:space="0" w:color="auto"/>
            </w:tcBorders>
            <w:shd w:val="clear" w:color="000000" w:fill="D9D9D9"/>
            <w:noWrap/>
            <w:vAlign w:val="center"/>
            <w:hideMark/>
          </w:tcPr>
          <w:p w14:paraId="556E6FD8" w14:textId="77777777" w:rsidR="008D0F6C" w:rsidRPr="005C34FD" w:rsidRDefault="008D0F6C" w:rsidP="00175BAA">
            <w:pPr>
              <w:spacing w:after="0" w:line="240" w:lineRule="auto"/>
              <w:jc w:val="center"/>
              <w:rPr>
                <w:rFonts w:ascii="Calibri" w:eastAsia="Times New Roman" w:hAnsi="Calibri" w:cs="Calibri"/>
                <w:color w:val="000000"/>
                <w:sz w:val="18"/>
                <w:szCs w:val="18"/>
              </w:rPr>
            </w:pPr>
            <w:r w:rsidRPr="005C34FD">
              <w:rPr>
                <w:rFonts w:ascii="Calibri" w:eastAsia="Times New Roman" w:hAnsi="Calibri" w:cs="Calibri"/>
                <w:color w:val="000000"/>
                <w:sz w:val="18"/>
                <w:szCs w:val="18"/>
              </w:rPr>
              <w:t>10</w:t>
            </w:r>
          </w:p>
        </w:tc>
        <w:tc>
          <w:tcPr>
            <w:tcW w:w="399" w:type="dxa"/>
            <w:tcBorders>
              <w:top w:val="nil"/>
              <w:left w:val="nil"/>
              <w:bottom w:val="single" w:sz="4" w:space="0" w:color="auto"/>
              <w:right w:val="single" w:sz="4" w:space="0" w:color="auto"/>
            </w:tcBorders>
            <w:shd w:val="clear" w:color="000000" w:fill="D9D9D9"/>
            <w:noWrap/>
            <w:vAlign w:val="center"/>
            <w:hideMark/>
          </w:tcPr>
          <w:p w14:paraId="08C58491" w14:textId="77777777" w:rsidR="008D0F6C" w:rsidRPr="005C34FD" w:rsidRDefault="008D0F6C" w:rsidP="00175BAA">
            <w:pPr>
              <w:spacing w:after="0" w:line="240" w:lineRule="auto"/>
              <w:jc w:val="center"/>
              <w:rPr>
                <w:rFonts w:ascii="Calibri" w:eastAsia="Times New Roman" w:hAnsi="Calibri" w:cs="Calibri"/>
                <w:color w:val="000000"/>
                <w:sz w:val="18"/>
                <w:szCs w:val="18"/>
              </w:rPr>
            </w:pPr>
            <w:r w:rsidRPr="005C34FD">
              <w:rPr>
                <w:rFonts w:ascii="Calibri" w:eastAsia="Times New Roman" w:hAnsi="Calibri" w:cs="Calibri"/>
                <w:color w:val="000000"/>
                <w:sz w:val="18"/>
                <w:szCs w:val="18"/>
              </w:rPr>
              <w:t>11</w:t>
            </w:r>
          </w:p>
        </w:tc>
        <w:tc>
          <w:tcPr>
            <w:tcW w:w="399" w:type="dxa"/>
            <w:tcBorders>
              <w:top w:val="nil"/>
              <w:left w:val="nil"/>
              <w:bottom w:val="single" w:sz="4" w:space="0" w:color="auto"/>
              <w:right w:val="single" w:sz="4" w:space="0" w:color="auto"/>
            </w:tcBorders>
            <w:shd w:val="clear" w:color="000000" w:fill="D9D9D9"/>
            <w:noWrap/>
            <w:vAlign w:val="center"/>
            <w:hideMark/>
          </w:tcPr>
          <w:p w14:paraId="1C7B7303" w14:textId="77777777" w:rsidR="008D0F6C" w:rsidRPr="005C34FD" w:rsidRDefault="008D0F6C" w:rsidP="00175BAA">
            <w:pPr>
              <w:spacing w:after="0" w:line="240" w:lineRule="auto"/>
              <w:jc w:val="center"/>
              <w:rPr>
                <w:rFonts w:ascii="Calibri" w:eastAsia="Times New Roman" w:hAnsi="Calibri" w:cs="Calibri"/>
                <w:color w:val="000000"/>
                <w:sz w:val="18"/>
                <w:szCs w:val="18"/>
              </w:rPr>
            </w:pPr>
            <w:r w:rsidRPr="005C34FD">
              <w:rPr>
                <w:rFonts w:ascii="Calibri" w:eastAsia="Times New Roman" w:hAnsi="Calibri" w:cs="Calibri"/>
                <w:color w:val="000000"/>
                <w:sz w:val="18"/>
                <w:szCs w:val="18"/>
              </w:rPr>
              <w:t>12</w:t>
            </w:r>
          </w:p>
        </w:tc>
      </w:tr>
      <w:tr w:rsidR="000F0D6E" w:rsidRPr="005C34FD" w14:paraId="68793B21" w14:textId="77777777" w:rsidTr="00CE73A3">
        <w:trPr>
          <w:trHeight w:val="300"/>
          <w:jc w:val="center"/>
        </w:trPr>
        <w:tc>
          <w:tcPr>
            <w:tcW w:w="4152" w:type="dxa"/>
            <w:tcBorders>
              <w:top w:val="nil"/>
              <w:left w:val="single" w:sz="4" w:space="0" w:color="auto"/>
              <w:bottom w:val="single" w:sz="4" w:space="0" w:color="auto"/>
              <w:right w:val="single" w:sz="4" w:space="0" w:color="auto"/>
            </w:tcBorders>
            <w:shd w:val="clear" w:color="auto" w:fill="auto"/>
            <w:vAlign w:val="center"/>
            <w:hideMark/>
          </w:tcPr>
          <w:p w14:paraId="1DB7D47F" w14:textId="07E73658" w:rsidR="008D0F6C" w:rsidRPr="005C34FD" w:rsidRDefault="0042553C" w:rsidP="00175BAA">
            <w:pPr>
              <w:spacing w:after="0" w:line="240" w:lineRule="auto"/>
              <w:rPr>
                <w:rFonts w:ascii="Calibri" w:eastAsia="Times New Roman" w:hAnsi="Calibri" w:cs="Calibri"/>
                <w:color w:val="000000"/>
                <w:sz w:val="18"/>
                <w:szCs w:val="18"/>
              </w:rPr>
            </w:pPr>
            <w:r w:rsidRPr="005C34FD">
              <w:rPr>
                <w:rFonts w:ascii="Calibri" w:eastAsia="Times New Roman" w:hAnsi="Calibri" w:cs="Calibri"/>
                <w:color w:val="000000"/>
                <w:sz w:val="18"/>
                <w:szCs w:val="18"/>
              </w:rPr>
              <w:t>Ideation, tutorials</w:t>
            </w:r>
            <w:r>
              <w:rPr>
                <w:rFonts w:ascii="Calibri" w:eastAsia="Times New Roman" w:hAnsi="Calibri" w:cs="Calibri"/>
                <w:color w:val="000000"/>
                <w:sz w:val="18"/>
                <w:szCs w:val="18"/>
              </w:rPr>
              <w:t>, r</w:t>
            </w:r>
            <w:r w:rsidR="008D0F6C" w:rsidRPr="005C34FD">
              <w:rPr>
                <w:rFonts w:ascii="Calibri" w:eastAsia="Times New Roman" w:hAnsi="Calibri" w:cs="Calibri"/>
                <w:color w:val="000000"/>
                <w:sz w:val="18"/>
                <w:szCs w:val="18"/>
              </w:rPr>
              <w:t>esearch on different sensors</w:t>
            </w:r>
          </w:p>
        </w:tc>
        <w:tc>
          <w:tcPr>
            <w:tcW w:w="308" w:type="dxa"/>
            <w:tcBorders>
              <w:top w:val="nil"/>
              <w:left w:val="nil"/>
              <w:bottom w:val="single" w:sz="4" w:space="0" w:color="auto"/>
              <w:right w:val="single" w:sz="4" w:space="0" w:color="auto"/>
            </w:tcBorders>
            <w:shd w:val="clear" w:color="000000" w:fill="5B9BD5"/>
            <w:noWrap/>
            <w:vAlign w:val="center"/>
            <w:hideMark/>
          </w:tcPr>
          <w:p w14:paraId="305FC515" w14:textId="160B9AA0"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65189244" w14:textId="563799C1"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7AB01A29" w14:textId="2E1272B5"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50E88078" w14:textId="14C74B52"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029552E4" w14:textId="3CA139CB"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35999965" w14:textId="1032F2A5"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14" w:type="dxa"/>
            <w:tcBorders>
              <w:top w:val="nil"/>
              <w:left w:val="nil"/>
              <w:bottom w:val="single" w:sz="4" w:space="0" w:color="auto"/>
              <w:right w:val="single" w:sz="4" w:space="0" w:color="auto"/>
            </w:tcBorders>
            <w:shd w:val="clear" w:color="auto" w:fill="auto"/>
            <w:noWrap/>
            <w:vAlign w:val="center"/>
            <w:hideMark/>
          </w:tcPr>
          <w:p w14:paraId="609E83BF" w14:textId="0D936BE0"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3C310EE1" w14:textId="6B9E323C"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41149512" w14:textId="2EFA1B0A"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4DA7AA61" w14:textId="4BEC1032"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34403916" w14:textId="3A362588"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1EDABF69" w14:textId="4A4AA44D"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48EDDE62" w14:textId="2C8E0C45" w:rsidR="008D0F6C" w:rsidRPr="005C34FD" w:rsidRDefault="008D0F6C" w:rsidP="00175BAA">
            <w:pPr>
              <w:spacing w:after="0" w:line="240" w:lineRule="auto"/>
              <w:jc w:val="center"/>
              <w:rPr>
                <w:rFonts w:ascii="Calibri" w:eastAsia="Times New Roman" w:hAnsi="Calibri" w:cs="Calibri"/>
                <w:color w:val="000000"/>
                <w:sz w:val="18"/>
                <w:szCs w:val="18"/>
              </w:rPr>
            </w:pPr>
          </w:p>
        </w:tc>
      </w:tr>
      <w:tr w:rsidR="00032FE7" w:rsidRPr="005C34FD" w14:paraId="47A52E1B" w14:textId="77777777" w:rsidTr="00CE73A3">
        <w:trPr>
          <w:trHeight w:val="300"/>
          <w:jc w:val="center"/>
        </w:trPr>
        <w:tc>
          <w:tcPr>
            <w:tcW w:w="4152" w:type="dxa"/>
            <w:tcBorders>
              <w:top w:val="nil"/>
              <w:left w:val="single" w:sz="4" w:space="0" w:color="auto"/>
              <w:bottom w:val="single" w:sz="4" w:space="0" w:color="auto"/>
              <w:right w:val="single" w:sz="4" w:space="0" w:color="auto"/>
            </w:tcBorders>
            <w:shd w:val="clear" w:color="auto" w:fill="auto"/>
            <w:vAlign w:val="center"/>
            <w:hideMark/>
          </w:tcPr>
          <w:p w14:paraId="0DDE3F8D" w14:textId="77777777" w:rsidR="008D0F6C" w:rsidRPr="005C34FD" w:rsidRDefault="008D0F6C" w:rsidP="00175BAA">
            <w:pPr>
              <w:spacing w:after="0" w:line="240" w:lineRule="auto"/>
              <w:rPr>
                <w:rFonts w:ascii="Calibri" w:eastAsia="Times New Roman" w:hAnsi="Calibri" w:cs="Calibri"/>
                <w:color w:val="000000"/>
                <w:sz w:val="18"/>
                <w:szCs w:val="18"/>
              </w:rPr>
            </w:pPr>
            <w:r w:rsidRPr="005C34FD">
              <w:rPr>
                <w:rFonts w:ascii="Calibri" w:eastAsia="Times New Roman" w:hAnsi="Calibri" w:cs="Calibri"/>
                <w:color w:val="000000"/>
                <w:sz w:val="18"/>
                <w:szCs w:val="18"/>
              </w:rPr>
              <w:t>Research on trained AI models or datasets</w:t>
            </w:r>
          </w:p>
        </w:tc>
        <w:tc>
          <w:tcPr>
            <w:tcW w:w="308" w:type="dxa"/>
            <w:tcBorders>
              <w:top w:val="nil"/>
              <w:left w:val="nil"/>
              <w:bottom w:val="single" w:sz="4" w:space="0" w:color="auto"/>
              <w:right w:val="single" w:sz="4" w:space="0" w:color="auto"/>
            </w:tcBorders>
            <w:shd w:val="clear" w:color="auto" w:fill="auto"/>
            <w:noWrap/>
            <w:vAlign w:val="center"/>
            <w:hideMark/>
          </w:tcPr>
          <w:p w14:paraId="2238C08B" w14:textId="607974ED"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763F5070" w14:textId="2E879B57"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75FDBE83" w14:textId="235F1A05"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2282A21A" w14:textId="1275FB40"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08917253" w14:textId="53347A06"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4EDB9A71" w14:textId="1F3A25BA"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14" w:type="dxa"/>
            <w:tcBorders>
              <w:top w:val="nil"/>
              <w:left w:val="nil"/>
              <w:bottom w:val="single" w:sz="4" w:space="0" w:color="auto"/>
              <w:right w:val="single" w:sz="4" w:space="0" w:color="auto"/>
            </w:tcBorders>
            <w:shd w:val="clear" w:color="000000" w:fill="5B9BD5"/>
            <w:noWrap/>
            <w:vAlign w:val="center"/>
            <w:hideMark/>
          </w:tcPr>
          <w:p w14:paraId="59C0B50B" w14:textId="14C6197A"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50EE5896" w14:textId="0ECC2D0C"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62C95A6A" w14:textId="49E8E306"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619E923C" w14:textId="065A49D4"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1B5D000F" w14:textId="50CF0C07"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59D80761" w14:textId="320D435B"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4F9FFC77" w14:textId="41DDD998" w:rsidR="008D0F6C" w:rsidRPr="005C34FD" w:rsidRDefault="008D0F6C" w:rsidP="00175BAA">
            <w:pPr>
              <w:spacing w:after="0" w:line="240" w:lineRule="auto"/>
              <w:jc w:val="center"/>
              <w:rPr>
                <w:rFonts w:ascii="Calibri" w:eastAsia="Times New Roman" w:hAnsi="Calibri" w:cs="Calibri"/>
                <w:color w:val="000000"/>
                <w:sz w:val="18"/>
                <w:szCs w:val="18"/>
              </w:rPr>
            </w:pPr>
          </w:p>
        </w:tc>
      </w:tr>
      <w:tr w:rsidR="00032FE7" w:rsidRPr="005C34FD" w14:paraId="4882A6F1" w14:textId="77777777" w:rsidTr="00CE73A3">
        <w:trPr>
          <w:trHeight w:val="300"/>
          <w:jc w:val="center"/>
        </w:trPr>
        <w:tc>
          <w:tcPr>
            <w:tcW w:w="4152" w:type="dxa"/>
            <w:tcBorders>
              <w:top w:val="nil"/>
              <w:left w:val="single" w:sz="4" w:space="0" w:color="auto"/>
              <w:bottom w:val="single" w:sz="4" w:space="0" w:color="auto"/>
              <w:right w:val="single" w:sz="4" w:space="0" w:color="auto"/>
            </w:tcBorders>
            <w:shd w:val="clear" w:color="auto" w:fill="auto"/>
            <w:vAlign w:val="center"/>
            <w:hideMark/>
          </w:tcPr>
          <w:p w14:paraId="26E6A996" w14:textId="77777777" w:rsidR="008D0F6C" w:rsidRPr="005C34FD" w:rsidRDefault="008D0F6C" w:rsidP="00175BAA">
            <w:pPr>
              <w:spacing w:after="0" w:line="240" w:lineRule="auto"/>
              <w:rPr>
                <w:rFonts w:ascii="Calibri" w:eastAsia="Times New Roman" w:hAnsi="Calibri" w:cs="Calibri"/>
                <w:color w:val="000000"/>
                <w:sz w:val="18"/>
                <w:szCs w:val="18"/>
              </w:rPr>
            </w:pPr>
            <w:r w:rsidRPr="005C34FD">
              <w:rPr>
                <w:rFonts w:ascii="Calibri" w:eastAsia="Times New Roman" w:hAnsi="Calibri" w:cs="Calibri"/>
                <w:color w:val="000000"/>
                <w:sz w:val="18"/>
                <w:szCs w:val="18"/>
              </w:rPr>
              <w:t>Buy components</w:t>
            </w:r>
          </w:p>
        </w:tc>
        <w:tc>
          <w:tcPr>
            <w:tcW w:w="308" w:type="dxa"/>
            <w:tcBorders>
              <w:top w:val="nil"/>
              <w:left w:val="nil"/>
              <w:bottom w:val="single" w:sz="4" w:space="0" w:color="auto"/>
              <w:right w:val="single" w:sz="4" w:space="0" w:color="auto"/>
            </w:tcBorders>
            <w:shd w:val="clear" w:color="auto" w:fill="auto"/>
            <w:noWrap/>
            <w:vAlign w:val="center"/>
            <w:hideMark/>
          </w:tcPr>
          <w:p w14:paraId="7A04A8EB" w14:textId="76F16665"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1FD13FE0" w14:textId="25F22A27"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398C3BA2" w14:textId="5647DE94"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53D885B9" w14:textId="1E32A763"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348EFC2D" w14:textId="184C4FB8"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6C6D0863" w14:textId="429AF5A6"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14" w:type="dxa"/>
            <w:tcBorders>
              <w:top w:val="nil"/>
              <w:left w:val="nil"/>
              <w:bottom w:val="single" w:sz="4" w:space="0" w:color="auto"/>
              <w:right w:val="single" w:sz="4" w:space="0" w:color="auto"/>
            </w:tcBorders>
            <w:shd w:val="clear" w:color="000000" w:fill="5B9BD5"/>
            <w:noWrap/>
            <w:vAlign w:val="center"/>
            <w:hideMark/>
          </w:tcPr>
          <w:p w14:paraId="2DE7A717" w14:textId="4DCEB6CC"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2B01F134" w14:textId="0E47939E"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048F1530" w14:textId="6AF6D044"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002C75E2" w14:textId="19A09F91"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44B30F5B" w14:textId="42162FA7"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2460EF00" w14:textId="682EF96D"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35BDAC2A" w14:textId="6D23A9AE" w:rsidR="008D0F6C" w:rsidRPr="005C34FD" w:rsidRDefault="008D0F6C" w:rsidP="00175BAA">
            <w:pPr>
              <w:spacing w:after="0" w:line="240" w:lineRule="auto"/>
              <w:jc w:val="center"/>
              <w:rPr>
                <w:rFonts w:ascii="Calibri" w:eastAsia="Times New Roman" w:hAnsi="Calibri" w:cs="Calibri"/>
                <w:color w:val="000000"/>
                <w:sz w:val="18"/>
                <w:szCs w:val="18"/>
              </w:rPr>
            </w:pPr>
          </w:p>
        </w:tc>
      </w:tr>
      <w:tr w:rsidR="00032FE7" w:rsidRPr="005C34FD" w14:paraId="696E060D" w14:textId="77777777" w:rsidTr="00CE73A3">
        <w:trPr>
          <w:trHeight w:val="300"/>
          <w:jc w:val="center"/>
        </w:trPr>
        <w:tc>
          <w:tcPr>
            <w:tcW w:w="4152" w:type="dxa"/>
            <w:tcBorders>
              <w:top w:val="nil"/>
              <w:left w:val="single" w:sz="4" w:space="0" w:color="auto"/>
              <w:bottom w:val="single" w:sz="4" w:space="0" w:color="auto"/>
              <w:right w:val="single" w:sz="4" w:space="0" w:color="auto"/>
            </w:tcBorders>
            <w:shd w:val="clear" w:color="auto" w:fill="auto"/>
            <w:vAlign w:val="center"/>
            <w:hideMark/>
          </w:tcPr>
          <w:p w14:paraId="574B43AA" w14:textId="77777777" w:rsidR="008D0F6C" w:rsidRPr="005C34FD" w:rsidRDefault="008D0F6C" w:rsidP="00175BAA">
            <w:pPr>
              <w:spacing w:after="0" w:line="240" w:lineRule="auto"/>
              <w:rPr>
                <w:rFonts w:ascii="Calibri" w:eastAsia="Times New Roman" w:hAnsi="Calibri" w:cs="Calibri"/>
                <w:color w:val="000000"/>
                <w:sz w:val="18"/>
                <w:szCs w:val="18"/>
              </w:rPr>
            </w:pPr>
            <w:r w:rsidRPr="005C34FD">
              <w:rPr>
                <w:rFonts w:ascii="Calibri" w:eastAsia="Times New Roman" w:hAnsi="Calibri" w:cs="Calibri"/>
                <w:color w:val="000000"/>
                <w:sz w:val="18"/>
                <w:szCs w:val="18"/>
              </w:rPr>
              <w:t>Receive components</w:t>
            </w:r>
          </w:p>
        </w:tc>
        <w:tc>
          <w:tcPr>
            <w:tcW w:w="308" w:type="dxa"/>
            <w:tcBorders>
              <w:top w:val="nil"/>
              <w:left w:val="nil"/>
              <w:bottom w:val="single" w:sz="4" w:space="0" w:color="auto"/>
              <w:right w:val="single" w:sz="4" w:space="0" w:color="auto"/>
            </w:tcBorders>
            <w:shd w:val="clear" w:color="auto" w:fill="auto"/>
            <w:noWrap/>
            <w:vAlign w:val="center"/>
            <w:hideMark/>
          </w:tcPr>
          <w:p w14:paraId="7D6FC1F9" w14:textId="0C31654F"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437158E8" w14:textId="5E084D28"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6E6C8209" w14:textId="7F84DFFA"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53C59798" w14:textId="279181F8"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5E5573AA" w14:textId="1433BC39"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0F432B9C" w14:textId="1FC881DE"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14" w:type="dxa"/>
            <w:tcBorders>
              <w:top w:val="nil"/>
              <w:left w:val="nil"/>
              <w:bottom w:val="single" w:sz="4" w:space="0" w:color="auto"/>
              <w:right w:val="single" w:sz="4" w:space="0" w:color="auto"/>
            </w:tcBorders>
            <w:shd w:val="clear" w:color="auto" w:fill="auto"/>
            <w:noWrap/>
            <w:vAlign w:val="center"/>
            <w:hideMark/>
          </w:tcPr>
          <w:p w14:paraId="1EECB3E6" w14:textId="6A2AED19"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79BE492E" w14:textId="0BD6D4EB"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140A669F" w14:textId="4BB2E003"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6E0F8D71" w14:textId="2848A61D"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65B22448" w14:textId="061963E8"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7E26BE49" w14:textId="171A65B2"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2F5EF872" w14:textId="6ABC09CB" w:rsidR="008D0F6C" w:rsidRPr="005C34FD" w:rsidRDefault="008D0F6C" w:rsidP="00175BAA">
            <w:pPr>
              <w:spacing w:after="0" w:line="240" w:lineRule="auto"/>
              <w:jc w:val="center"/>
              <w:rPr>
                <w:rFonts w:ascii="Calibri" w:eastAsia="Times New Roman" w:hAnsi="Calibri" w:cs="Calibri"/>
                <w:color w:val="000000"/>
                <w:sz w:val="18"/>
                <w:szCs w:val="18"/>
              </w:rPr>
            </w:pPr>
          </w:p>
        </w:tc>
      </w:tr>
      <w:tr w:rsidR="00032FE7" w:rsidRPr="005C34FD" w14:paraId="575A20BB" w14:textId="77777777" w:rsidTr="00CE73A3">
        <w:trPr>
          <w:trHeight w:val="300"/>
          <w:jc w:val="center"/>
        </w:trPr>
        <w:tc>
          <w:tcPr>
            <w:tcW w:w="4152" w:type="dxa"/>
            <w:tcBorders>
              <w:top w:val="nil"/>
              <w:left w:val="single" w:sz="4" w:space="0" w:color="auto"/>
              <w:bottom w:val="single" w:sz="4" w:space="0" w:color="auto"/>
              <w:right w:val="single" w:sz="4" w:space="0" w:color="auto"/>
            </w:tcBorders>
            <w:shd w:val="clear" w:color="auto" w:fill="auto"/>
            <w:noWrap/>
            <w:vAlign w:val="center"/>
            <w:hideMark/>
          </w:tcPr>
          <w:p w14:paraId="3CEB1C5B" w14:textId="77777777" w:rsidR="008D0F6C" w:rsidRPr="005C34FD" w:rsidRDefault="008D0F6C" w:rsidP="00175BAA">
            <w:pPr>
              <w:spacing w:after="0" w:line="240" w:lineRule="auto"/>
              <w:rPr>
                <w:rFonts w:ascii="Calibri" w:eastAsia="Times New Roman" w:hAnsi="Calibri" w:cs="Calibri"/>
                <w:color w:val="000000"/>
                <w:sz w:val="18"/>
                <w:szCs w:val="18"/>
              </w:rPr>
            </w:pPr>
            <w:r w:rsidRPr="005C34FD">
              <w:rPr>
                <w:rFonts w:ascii="Calibri" w:eastAsia="Times New Roman" w:hAnsi="Calibri" w:cs="Calibri"/>
                <w:color w:val="000000"/>
                <w:sz w:val="18"/>
                <w:szCs w:val="18"/>
              </w:rPr>
              <w:t>Research on L515 and IWR6843</w:t>
            </w:r>
          </w:p>
        </w:tc>
        <w:tc>
          <w:tcPr>
            <w:tcW w:w="308" w:type="dxa"/>
            <w:tcBorders>
              <w:top w:val="nil"/>
              <w:left w:val="nil"/>
              <w:bottom w:val="single" w:sz="4" w:space="0" w:color="auto"/>
              <w:right w:val="single" w:sz="4" w:space="0" w:color="auto"/>
            </w:tcBorders>
            <w:shd w:val="clear" w:color="auto" w:fill="auto"/>
            <w:noWrap/>
            <w:vAlign w:val="center"/>
            <w:hideMark/>
          </w:tcPr>
          <w:p w14:paraId="22AB9DA9" w14:textId="4AD0B06C"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2CCC24A0" w14:textId="430D0CDB"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2EA5EBDD" w14:textId="66B2FD6E"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2E5639AE" w14:textId="7BB156EC"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3CEF8B1F" w14:textId="5D60A680"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4CB905F8" w14:textId="5FE0659F"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14" w:type="dxa"/>
            <w:tcBorders>
              <w:top w:val="nil"/>
              <w:left w:val="nil"/>
              <w:bottom w:val="single" w:sz="4" w:space="0" w:color="auto"/>
              <w:right w:val="single" w:sz="4" w:space="0" w:color="auto"/>
            </w:tcBorders>
            <w:shd w:val="clear" w:color="000000" w:fill="5B9BD5"/>
            <w:noWrap/>
            <w:vAlign w:val="center"/>
            <w:hideMark/>
          </w:tcPr>
          <w:p w14:paraId="7126CF89" w14:textId="3EA77EE5"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78F4AFCE" w14:textId="3ABBF3E1"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5E09678C" w14:textId="5787CCAA"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29D64D7D" w14:textId="0FC36C01"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1D676FE8" w14:textId="57131876"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243CD34D" w14:textId="129E4641"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4C82F768" w14:textId="5CF9E7DB" w:rsidR="008D0F6C" w:rsidRPr="005C34FD" w:rsidRDefault="008D0F6C" w:rsidP="00175BAA">
            <w:pPr>
              <w:spacing w:after="0" w:line="240" w:lineRule="auto"/>
              <w:jc w:val="center"/>
              <w:rPr>
                <w:rFonts w:ascii="Calibri" w:eastAsia="Times New Roman" w:hAnsi="Calibri" w:cs="Calibri"/>
                <w:color w:val="000000"/>
                <w:sz w:val="18"/>
                <w:szCs w:val="18"/>
              </w:rPr>
            </w:pPr>
          </w:p>
        </w:tc>
      </w:tr>
      <w:tr w:rsidR="00032FE7" w:rsidRPr="005C34FD" w14:paraId="0D991A6B" w14:textId="77777777" w:rsidTr="00CE73A3">
        <w:trPr>
          <w:trHeight w:val="300"/>
          <w:jc w:val="center"/>
        </w:trPr>
        <w:tc>
          <w:tcPr>
            <w:tcW w:w="4152" w:type="dxa"/>
            <w:tcBorders>
              <w:top w:val="nil"/>
              <w:left w:val="single" w:sz="4" w:space="0" w:color="auto"/>
              <w:bottom w:val="single" w:sz="4" w:space="0" w:color="auto"/>
              <w:right w:val="single" w:sz="4" w:space="0" w:color="auto"/>
            </w:tcBorders>
            <w:shd w:val="clear" w:color="auto" w:fill="auto"/>
            <w:vAlign w:val="center"/>
            <w:hideMark/>
          </w:tcPr>
          <w:p w14:paraId="37A67881" w14:textId="77777777" w:rsidR="008D0F6C" w:rsidRPr="005C34FD" w:rsidRDefault="008D0F6C" w:rsidP="00175BAA">
            <w:pPr>
              <w:spacing w:after="0" w:line="240" w:lineRule="auto"/>
              <w:rPr>
                <w:rFonts w:ascii="Calibri" w:eastAsia="Times New Roman" w:hAnsi="Calibri" w:cs="Calibri"/>
                <w:color w:val="000000"/>
                <w:sz w:val="18"/>
                <w:szCs w:val="18"/>
              </w:rPr>
            </w:pPr>
            <w:r w:rsidRPr="005C34FD">
              <w:rPr>
                <w:rFonts w:ascii="Calibri" w:eastAsia="Times New Roman" w:hAnsi="Calibri" w:cs="Calibri"/>
                <w:color w:val="000000"/>
                <w:sz w:val="18"/>
                <w:szCs w:val="18"/>
              </w:rPr>
              <w:t>Pan-tilt mechanism for L515</w:t>
            </w:r>
          </w:p>
        </w:tc>
        <w:tc>
          <w:tcPr>
            <w:tcW w:w="308" w:type="dxa"/>
            <w:tcBorders>
              <w:top w:val="nil"/>
              <w:left w:val="nil"/>
              <w:bottom w:val="single" w:sz="4" w:space="0" w:color="auto"/>
              <w:right w:val="single" w:sz="4" w:space="0" w:color="auto"/>
            </w:tcBorders>
            <w:shd w:val="clear" w:color="auto" w:fill="auto"/>
            <w:noWrap/>
            <w:vAlign w:val="center"/>
            <w:hideMark/>
          </w:tcPr>
          <w:p w14:paraId="0869CD26" w14:textId="7A4097E5"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5DEFEDF0" w14:textId="1B101625"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588806CC" w14:textId="532E36EC"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7579AE8D" w14:textId="2EFDDF64"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582A4D62" w14:textId="5C6FC922"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69E793AC" w14:textId="4783F3F8"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14" w:type="dxa"/>
            <w:tcBorders>
              <w:top w:val="nil"/>
              <w:left w:val="nil"/>
              <w:bottom w:val="single" w:sz="4" w:space="0" w:color="auto"/>
              <w:right w:val="single" w:sz="4" w:space="0" w:color="auto"/>
            </w:tcBorders>
            <w:shd w:val="clear" w:color="auto" w:fill="auto"/>
            <w:noWrap/>
            <w:vAlign w:val="center"/>
            <w:hideMark/>
          </w:tcPr>
          <w:p w14:paraId="74191CFA" w14:textId="2C334A09"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02798774" w14:textId="46AC060C"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0B4E1E86" w14:textId="5070DED6"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4EF5A2B1" w14:textId="1521A7D6"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406F50FC" w14:textId="47308C64"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0982A54C" w14:textId="2C86B564"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740C0E9A" w14:textId="46E987BB" w:rsidR="008D0F6C" w:rsidRPr="005C34FD" w:rsidRDefault="008D0F6C" w:rsidP="00175BAA">
            <w:pPr>
              <w:spacing w:after="0" w:line="240" w:lineRule="auto"/>
              <w:jc w:val="center"/>
              <w:rPr>
                <w:rFonts w:ascii="Calibri" w:eastAsia="Times New Roman" w:hAnsi="Calibri" w:cs="Calibri"/>
                <w:color w:val="000000"/>
                <w:sz w:val="18"/>
                <w:szCs w:val="18"/>
              </w:rPr>
            </w:pPr>
          </w:p>
        </w:tc>
      </w:tr>
      <w:tr w:rsidR="00032FE7" w:rsidRPr="005C34FD" w14:paraId="0A5D2302" w14:textId="77777777" w:rsidTr="00CE73A3">
        <w:trPr>
          <w:trHeight w:val="300"/>
          <w:jc w:val="center"/>
        </w:trPr>
        <w:tc>
          <w:tcPr>
            <w:tcW w:w="4152" w:type="dxa"/>
            <w:tcBorders>
              <w:top w:val="nil"/>
              <w:left w:val="single" w:sz="4" w:space="0" w:color="auto"/>
              <w:bottom w:val="single" w:sz="4" w:space="0" w:color="auto"/>
              <w:right w:val="single" w:sz="4" w:space="0" w:color="auto"/>
            </w:tcBorders>
            <w:shd w:val="clear" w:color="auto" w:fill="auto"/>
            <w:vAlign w:val="center"/>
            <w:hideMark/>
          </w:tcPr>
          <w:p w14:paraId="459720B6" w14:textId="77777777" w:rsidR="008D0F6C" w:rsidRPr="005C34FD" w:rsidRDefault="008D0F6C" w:rsidP="00175BAA">
            <w:pPr>
              <w:spacing w:after="0" w:line="240" w:lineRule="auto"/>
              <w:rPr>
                <w:rFonts w:ascii="Calibri" w:eastAsia="Times New Roman" w:hAnsi="Calibri" w:cs="Calibri"/>
                <w:color w:val="000000"/>
                <w:sz w:val="18"/>
                <w:szCs w:val="18"/>
              </w:rPr>
            </w:pPr>
            <w:r w:rsidRPr="005C34FD">
              <w:rPr>
                <w:rFonts w:ascii="Calibri" w:eastAsia="Times New Roman" w:hAnsi="Calibri" w:cs="Calibri"/>
                <w:color w:val="000000"/>
                <w:sz w:val="18"/>
                <w:szCs w:val="18"/>
              </w:rPr>
              <w:t>Servo control with Jetson Nano</w:t>
            </w:r>
          </w:p>
        </w:tc>
        <w:tc>
          <w:tcPr>
            <w:tcW w:w="308" w:type="dxa"/>
            <w:tcBorders>
              <w:top w:val="nil"/>
              <w:left w:val="nil"/>
              <w:bottom w:val="single" w:sz="4" w:space="0" w:color="auto"/>
              <w:right w:val="single" w:sz="4" w:space="0" w:color="auto"/>
            </w:tcBorders>
            <w:shd w:val="clear" w:color="auto" w:fill="auto"/>
            <w:noWrap/>
            <w:vAlign w:val="center"/>
            <w:hideMark/>
          </w:tcPr>
          <w:p w14:paraId="51CEB58A" w14:textId="0808F8F0"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02175DA8" w14:textId="5B42C728"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5570A66F" w14:textId="2BDF3DAC"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5DADD734" w14:textId="2E4DB7CB"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7125BF6D" w14:textId="7690A515"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502DBB1F" w14:textId="261A1BA1"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14" w:type="dxa"/>
            <w:tcBorders>
              <w:top w:val="nil"/>
              <w:left w:val="nil"/>
              <w:bottom w:val="single" w:sz="4" w:space="0" w:color="auto"/>
              <w:right w:val="single" w:sz="4" w:space="0" w:color="auto"/>
            </w:tcBorders>
            <w:shd w:val="clear" w:color="auto" w:fill="auto"/>
            <w:noWrap/>
            <w:vAlign w:val="center"/>
            <w:hideMark/>
          </w:tcPr>
          <w:p w14:paraId="05707E4A" w14:textId="52A2B2D9"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47A9912F" w14:textId="46B413FC"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4F3389AC" w14:textId="056F8CA2"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07355DE9" w14:textId="2372CD6A"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25605FA1" w14:textId="063F1595"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7D416EDD" w14:textId="3D2B9FD7"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52470A26" w14:textId="4D9FC31C" w:rsidR="008D0F6C" w:rsidRPr="005C34FD" w:rsidRDefault="008D0F6C" w:rsidP="00175BAA">
            <w:pPr>
              <w:spacing w:after="0" w:line="240" w:lineRule="auto"/>
              <w:jc w:val="center"/>
              <w:rPr>
                <w:rFonts w:ascii="Calibri" w:eastAsia="Times New Roman" w:hAnsi="Calibri" w:cs="Calibri"/>
                <w:color w:val="000000"/>
                <w:sz w:val="18"/>
                <w:szCs w:val="18"/>
              </w:rPr>
            </w:pPr>
          </w:p>
        </w:tc>
      </w:tr>
      <w:tr w:rsidR="00032FE7" w:rsidRPr="005C34FD" w14:paraId="50B9C305" w14:textId="77777777" w:rsidTr="00CE73A3">
        <w:trPr>
          <w:trHeight w:val="300"/>
          <w:jc w:val="center"/>
        </w:trPr>
        <w:tc>
          <w:tcPr>
            <w:tcW w:w="4152" w:type="dxa"/>
            <w:tcBorders>
              <w:top w:val="nil"/>
              <w:left w:val="single" w:sz="4" w:space="0" w:color="auto"/>
              <w:bottom w:val="single" w:sz="4" w:space="0" w:color="auto"/>
              <w:right w:val="single" w:sz="4" w:space="0" w:color="auto"/>
            </w:tcBorders>
            <w:shd w:val="clear" w:color="auto" w:fill="auto"/>
            <w:vAlign w:val="center"/>
            <w:hideMark/>
          </w:tcPr>
          <w:p w14:paraId="3214B6FB" w14:textId="77777777" w:rsidR="008D0F6C" w:rsidRPr="005C34FD" w:rsidRDefault="008D0F6C" w:rsidP="00175BAA">
            <w:pPr>
              <w:spacing w:after="0" w:line="240" w:lineRule="auto"/>
              <w:rPr>
                <w:rFonts w:ascii="Calibri" w:eastAsia="Times New Roman" w:hAnsi="Calibri" w:cs="Calibri"/>
                <w:color w:val="000000"/>
                <w:sz w:val="18"/>
                <w:szCs w:val="18"/>
              </w:rPr>
            </w:pPr>
            <w:r w:rsidRPr="005C34FD">
              <w:rPr>
                <w:rFonts w:ascii="Calibri" w:eastAsia="Times New Roman" w:hAnsi="Calibri" w:cs="Calibri"/>
                <w:color w:val="000000"/>
                <w:sz w:val="18"/>
                <w:szCs w:val="18"/>
              </w:rPr>
              <w:t>Data output from L515 and IWR6843</w:t>
            </w:r>
          </w:p>
        </w:tc>
        <w:tc>
          <w:tcPr>
            <w:tcW w:w="308" w:type="dxa"/>
            <w:tcBorders>
              <w:top w:val="nil"/>
              <w:left w:val="nil"/>
              <w:bottom w:val="single" w:sz="4" w:space="0" w:color="auto"/>
              <w:right w:val="single" w:sz="4" w:space="0" w:color="auto"/>
            </w:tcBorders>
            <w:shd w:val="clear" w:color="auto" w:fill="auto"/>
            <w:noWrap/>
            <w:vAlign w:val="center"/>
            <w:hideMark/>
          </w:tcPr>
          <w:p w14:paraId="5FBC77F3" w14:textId="050CF85F"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5C528B07" w14:textId="5DA0F6E7"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65AC7F01" w14:textId="032CE413"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2591460C" w14:textId="6C364C72"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5138F76D" w14:textId="7A1F9D4F"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1178EBDD" w14:textId="29E2E632"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14" w:type="dxa"/>
            <w:tcBorders>
              <w:top w:val="nil"/>
              <w:left w:val="nil"/>
              <w:bottom w:val="single" w:sz="4" w:space="0" w:color="auto"/>
              <w:right w:val="single" w:sz="4" w:space="0" w:color="auto"/>
            </w:tcBorders>
            <w:shd w:val="clear" w:color="auto" w:fill="auto"/>
            <w:noWrap/>
            <w:vAlign w:val="center"/>
            <w:hideMark/>
          </w:tcPr>
          <w:p w14:paraId="66FD39E6" w14:textId="00A5E7CE"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1BA32ABD" w14:textId="77BA82EE"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5DAB43A4" w14:textId="493DCE09"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0E4EC026" w14:textId="63161219"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7E2E35E9" w14:textId="60C13953"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4DD7301E" w14:textId="6FC102BC"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535DCE22" w14:textId="5A92E17A" w:rsidR="008D0F6C" w:rsidRPr="005C34FD" w:rsidRDefault="008D0F6C" w:rsidP="00175BAA">
            <w:pPr>
              <w:spacing w:after="0" w:line="240" w:lineRule="auto"/>
              <w:jc w:val="center"/>
              <w:rPr>
                <w:rFonts w:ascii="Calibri" w:eastAsia="Times New Roman" w:hAnsi="Calibri" w:cs="Calibri"/>
                <w:color w:val="000000"/>
                <w:sz w:val="18"/>
                <w:szCs w:val="18"/>
              </w:rPr>
            </w:pPr>
          </w:p>
        </w:tc>
      </w:tr>
      <w:tr w:rsidR="00032FE7" w:rsidRPr="005C34FD" w14:paraId="3CB7D6D7" w14:textId="77777777" w:rsidTr="00CE73A3">
        <w:trPr>
          <w:trHeight w:val="300"/>
          <w:jc w:val="center"/>
        </w:trPr>
        <w:tc>
          <w:tcPr>
            <w:tcW w:w="4152" w:type="dxa"/>
            <w:tcBorders>
              <w:top w:val="nil"/>
              <w:left w:val="single" w:sz="4" w:space="0" w:color="auto"/>
              <w:bottom w:val="single" w:sz="4" w:space="0" w:color="auto"/>
              <w:right w:val="single" w:sz="4" w:space="0" w:color="auto"/>
            </w:tcBorders>
            <w:shd w:val="clear" w:color="auto" w:fill="auto"/>
            <w:vAlign w:val="center"/>
            <w:hideMark/>
          </w:tcPr>
          <w:p w14:paraId="017B7A66" w14:textId="77777777" w:rsidR="008D0F6C" w:rsidRPr="005C34FD" w:rsidRDefault="008D0F6C" w:rsidP="00175BAA">
            <w:pPr>
              <w:spacing w:after="0" w:line="240" w:lineRule="auto"/>
              <w:rPr>
                <w:rFonts w:ascii="Calibri" w:eastAsia="Times New Roman" w:hAnsi="Calibri" w:cs="Calibri"/>
                <w:color w:val="000000"/>
                <w:sz w:val="18"/>
                <w:szCs w:val="18"/>
              </w:rPr>
            </w:pPr>
            <w:r w:rsidRPr="005C34FD">
              <w:rPr>
                <w:rFonts w:ascii="Calibri" w:eastAsia="Times New Roman" w:hAnsi="Calibri" w:cs="Calibri"/>
                <w:color w:val="000000"/>
                <w:sz w:val="18"/>
                <w:szCs w:val="18"/>
              </w:rPr>
              <w:t>Calibrate L515 and IWR6843</w:t>
            </w:r>
          </w:p>
        </w:tc>
        <w:tc>
          <w:tcPr>
            <w:tcW w:w="308" w:type="dxa"/>
            <w:tcBorders>
              <w:top w:val="nil"/>
              <w:left w:val="nil"/>
              <w:bottom w:val="single" w:sz="4" w:space="0" w:color="auto"/>
              <w:right w:val="single" w:sz="4" w:space="0" w:color="auto"/>
            </w:tcBorders>
            <w:shd w:val="clear" w:color="auto" w:fill="auto"/>
            <w:noWrap/>
            <w:vAlign w:val="center"/>
            <w:hideMark/>
          </w:tcPr>
          <w:p w14:paraId="79135DE3" w14:textId="4FE0F6D6"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7705CE90" w14:textId="046A50B4"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34D274DB" w14:textId="7DA6BE83"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08D9C9DB" w14:textId="00E79F7B"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2621974C" w14:textId="50DDD6C6"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71B6160C" w14:textId="69854065"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14" w:type="dxa"/>
            <w:tcBorders>
              <w:top w:val="nil"/>
              <w:left w:val="nil"/>
              <w:bottom w:val="single" w:sz="4" w:space="0" w:color="auto"/>
              <w:right w:val="single" w:sz="4" w:space="0" w:color="auto"/>
            </w:tcBorders>
            <w:shd w:val="clear" w:color="auto" w:fill="auto"/>
            <w:noWrap/>
            <w:vAlign w:val="center"/>
            <w:hideMark/>
          </w:tcPr>
          <w:p w14:paraId="7178C996" w14:textId="38045F86"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41DA69D1" w14:textId="1AD162AF"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731A472C" w14:textId="6DC3A698"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5229516E" w14:textId="05DAF8F4"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1625B8EA" w14:textId="3C8D5320"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40339537" w14:textId="14BACC18"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15F03F44" w14:textId="5D34638C" w:rsidR="008D0F6C" w:rsidRPr="005C34FD" w:rsidRDefault="008D0F6C" w:rsidP="00175BAA">
            <w:pPr>
              <w:spacing w:after="0" w:line="240" w:lineRule="auto"/>
              <w:jc w:val="center"/>
              <w:rPr>
                <w:rFonts w:ascii="Calibri" w:eastAsia="Times New Roman" w:hAnsi="Calibri" w:cs="Calibri"/>
                <w:color w:val="000000"/>
                <w:sz w:val="18"/>
                <w:szCs w:val="18"/>
              </w:rPr>
            </w:pPr>
          </w:p>
        </w:tc>
      </w:tr>
      <w:tr w:rsidR="00032FE7" w:rsidRPr="005C34FD" w14:paraId="2FFE62B9" w14:textId="77777777" w:rsidTr="00CE73A3">
        <w:trPr>
          <w:trHeight w:val="300"/>
          <w:jc w:val="center"/>
        </w:trPr>
        <w:tc>
          <w:tcPr>
            <w:tcW w:w="4152" w:type="dxa"/>
            <w:tcBorders>
              <w:top w:val="nil"/>
              <w:left w:val="single" w:sz="4" w:space="0" w:color="auto"/>
              <w:bottom w:val="single" w:sz="4" w:space="0" w:color="auto"/>
              <w:right w:val="single" w:sz="4" w:space="0" w:color="auto"/>
            </w:tcBorders>
            <w:shd w:val="clear" w:color="auto" w:fill="auto"/>
            <w:vAlign w:val="center"/>
            <w:hideMark/>
          </w:tcPr>
          <w:p w14:paraId="73B9C65A" w14:textId="588C14E0" w:rsidR="008D0F6C" w:rsidRPr="005C34FD" w:rsidRDefault="008D0F6C" w:rsidP="00175BAA">
            <w:pPr>
              <w:spacing w:after="0" w:line="240" w:lineRule="auto"/>
              <w:rPr>
                <w:rFonts w:ascii="Calibri" w:eastAsia="Times New Roman" w:hAnsi="Calibri" w:cs="Calibri"/>
                <w:color w:val="000000"/>
                <w:sz w:val="18"/>
                <w:szCs w:val="18"/>
              </w:rPr>
            </w:pPr>
            <w:r w:rsidRPr="005C34FD">
              <w:rPr>
                <w:rFonts w:ascii="Calibri" w:eastAsia="Times New Roman" w:hAnsi="Calibri" w:cs="Calibri"/>
                <w:color w:val="000000"/>
                <w:sz w:val="18"/>
                <w:szCs w:val="18"/>
              </w:rPr>
              <w:t>Tuning and test</w:t>
            </w:r>
            <w:r w:rsidR="00927E2B">
              <w:rPr>
                <w:rFonts w:ascii="Calibri" w:eastAsia="Times New Roman" w:hAnsi="Calibri" w:cs="Calibri"/>
                <w:color w:val="000000"/>
                <w:sz w:val="18"/>
                <w:szCs w:val="18"/>
              </w:rPr>
              <w:t>ing</w:t>
            </w:r>
            <w:r w:rsidRPr="005C34FD">
              <w:rPr>
                <w:rFonts w:ascii="Calibri" w:eastAsia="Times New Roman" w:hAnsi="Calibri" w:cs="Calibri"/>
                <w:color w:val="000000"/>
                <w:sz w:val="18"/>
                <w:szCs w:val="18"/>
              </w:rPr>
              <w:t xml:space="preserve"> with L515 and IWR6843</w:t>
            </w:r>
          </w:p>
        </w:tc>
        <w:tc>
          <w:tcPr>
            <w:tcW w:w="308" w:type="dxa"/>
            <w:tcBorders>
              <w:top w:val="nil"/>
              <w:left w:val="nil"/>
              <w:bottom w:val="single" w:sz="4" w:space="0" w:color="auto"/>
              <w:right w:val="single" w:sz="4" w:space="0" w:color="auto"/>
            </w:tcBorders>
            <w:shd w:val="clear" w:color="auto" w:fill="auto"/>
            <w:noWrap/>
            <w:vAlign w:val="center"/>
            <w:hideMark/>
          </w:tcPr>
          <w:p w14:paraId="38FB5924" w14:textId="3DDBDFDB"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1D978A07" w14:textId="3727A0E9"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5997011D" w14:textId="0654E802"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111295D2" w14:textId="025554A5"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110A5C6E" w14:textId="1E9CEF19"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558891D8" w14:textId="058D4B8F"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14" w:type="dxa"/>
            <w:tcBorders>
              <w:top w:val="nil"/>
              <w:left w:val="nil"/>
              <w:bottom w:val="single" w:sz="4" w:space="0" w:color="auto"/>
              <w:right w:val="single" w:sz="4" w:space="0" w:color="auto"/>
            </w:tcBorders>
            <w:shd w:val="clear" w:color="auto" w:fill="auto"/>
            <w:noWrap/>
            <w:vAlign w:val="center"/>
            <w:hideMark/>
          </w:tcPr>
          <w:p w14:paraId="734FF9E9" w14:textId="18985D48"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5E3355CE" w14:textId="283F4CB4"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726FAAE8" w14:textId="1F6E5C0D"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40FC75C6" w14:textId="67CE1D36"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303F118F" w14:textId="69438D30"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7E91729D" w14:textId="5F8C4BD8"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2CE6DECE" w14:textId="24467C68" w:rsidR="008D0F6C" w:rsidRPr="005C34FD" w:rsidRDefault="008D0F6C" w:rsidP="00175BAA">
            <w:pPr>
              <w:spacing w:after="0" w:line="240" w:lineRule="auto"/>
              <w:jc w:val="center"/>
              <w:rPr>
                <w:rFonts w:ascii="Calibri" w:eastAsia="Times New Roman" w:hAnsi="Calibri" w:cs="Calibri"/>
                <w:color w:val="000000"/>
                <w:sz w:val="18"/>
                <w:szCs w:val="18"/>
              </w:rPr>
            </w:pPr>
          </w:p>
        </w:tc>
      </w:tr>
      <w:tr w:rsidR="00032FE7" w:rsidRPr="005C34FD" w14:paraId="21B3ECD1" w14:textId="77777777" w:rsidTr="00CE73A3">
        <w:trPr>
          <w:trHeight w:val="300"/>
          <w:jc w:val="center"/>
        </w:trPr>
        <w:tc>
          <w:tcPr>
            <w:tcW w:w="4152" w:type="dxa"/>
            <w:tcBorders>
              <w:top w:val="nil"/>
              <w:left w:val="single" w:sz="4" w:space="0" w:color="auto"/>
              <w:bottom w:val="single" w:sz="4" w:space="0" w:color="auto"/>
              <w:right w:val="single" w:sz="4" w:space="0" w:color="auto"/>
            </w:tcBorders>
            <w:shd w:val="clear" w:color="auto" w:fill="auto"/>
            <w:vAlign w:val="center"/>
            <w:hideMark/>
          </w:tcPr>
          <w:p w14:paraId="4D1E1D89" w14:textId="77777777" w:rsidR="008D0F6C" w:rsidRPr="005C34FD" w:rsidRDefault="008D0F6C" w:rsidP="00175BAA">
            <w:pPr>
              <w:spacing w:after="0" w:line="240" w:lineRule="auto"/>
              <w:rPr>
                <w:rFonts w:ascii="Calibri" w:eastAsia="Times New Roman" w:hAnsi="Calibri" w:cs="Calibri"/>
                <w:color w:val="000000"/>
                <w:sz w:val="18"/>
                <w:szCs w:val="18"/>
              </w:rPr>
            </w:pPr>
            <w:r w:rsidRPr="005C34FD">
              <w:rPr>
                <w:rFonts w:ascii="Calibri" w:eastAsia="Times New Roman" w:hAnsi="Calibri" w:cs="Calibri"/>
                <w:color w:val="000000"/>
                <w:sz w:val="18"/>
                <w:szCs w:val="18"/>
              </w:rPr>
              <w:t>Increase IWR6843 detected points and tracks</w:t>
            </w:r>
          </w:p>
        </w:tc>
        <w:tc>
          <w:tcPr>
            <w:tcW w:w="308" w:type="dxa"/>
            <w:tcBorders>
              <w:top w:val="nil"/>
              <w:left w:val="nil"/>
              <w:bottom w:val="single" w:sz="4" w:space="0" w:color="auto"/>
              <w:right w:val="single" w:sz="4" w:space="0" w:color="auto"/>
            </w:tcBorders>
            <w:shd w:val="clear" w:color="auto" w:fill="auto"/>
            <w:noWrap/>
            <w:vAlign w:val="center"/>
            <w:hideMark/>
          </w:tcPr>
          <w:p w14:paraId="175FF1CE" w14:textId="3F1F5A94"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56CC27ED" w14:textId="30E2AD78"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7124A2DC" w14:textId="032595EF"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2588C41D" w14:textId="53F5B449"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0AD85F7C" w14:textId="141232C9"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29D3CE72" w14:textId="19330078"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14" w:type="dxa"/>
            <w:tcBorders>
              <w:top w:val="nil"/>
              <w:left w:val="nil"/>
              <w:bottom w:val="single" w:sz="4" w:space="0" w:color="auto"/>
              <w:right w:val="single" w:sz="4" w:space="0" w:color="auto"/>
            </w:tcBorders>
            <w:shd w:val="clear" w:color="auto" w:fill="auto"/>
            <w:noWrap/>
            <w:vAlign w:val="center"/>
            <w:hideMark/>
          </w:tcPr>
          <w:p w14:paraId="3DA3C04F" w14:textId="54A5BEF4"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4E1568D2" w14:textId="759B7BCA"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26631D21" w14:textId="68E8FCD3"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4361307D" w14:textId="4D382203"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028DF96A" w14:textId="7D7DB47D"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1BA60E5C" w14:textId="5A8212B9"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4C819167" w14:textId="4B153207" w:rsidR="008D0F6C" w:rsidRPr="005C34FD" w:rsidRDefault="008D0F6C" w:rsidP="00175BAA">
            <w:pPr>
              <w:spacing w:after="0" w:line="240" w:lineRule="auto"/>
              <w:jc w:val="center"/>
              <w:rPr>
                <w:rFonts w:ascii="Calibri" w:eastAsia="Times New Roman" w:hAnsi="Calibri" w:cs="Calibri"/>
                <w:color w:val="000000"/>
                <w:sz w:val="18"/>
                <w:szCs w:val="18"/>
              </w:rPr>
            </w:pPr>
          </w:p>
        </w:tc>
      </w:tr>
      <w:tr w:rsidR="00032FE7" w:rsidRPr="005C34FD" w14:paraId="751A8030" w14:textId="77777777" w:rsidTr="00CE73A3">
        <w:trPr>
          <w:trHeight w:val="300"/>
          <w:jc w:val="center"/>
        </w:trPr>
        <w:tc>
          <w:tcPr>
            <w:tcW w:w="4152" w:type="dxa"/>
            <w:tcBorders>
              <w:top w:val="nil"/>
              <w:left w:val="single" w:sz="4" w:space="0" w:color="auto"/>
              <w:bottom w:val="single" w:sz="4" w:space="0" w:color="auto"/>
              <w:right w:val="single" w:sz="4" w:space="0" w:color="auto"/>
            </w:tcBorders>
            <w:shd w:val="clear" w:color="auto" w:fill="auto"/>
            <w:vAlign w:val="center"/>
            <w:hideMark/>
          </w:tcPr>
          <w:p w14:paraId="0E90E3F2" w14:textId="77777777" w:rsidR="008D0F6C" w:rsidRPr="005C34FD" w:rsidRDefault="008D0F6C" w:rsidP="00175BAA">
            <w:pPr>
              <w:spacing w:after="0" w:line="240" w:lineRule="auto"/>
              <w:rPr>
                <w:rFonts w:ascii="Calibri" w:eastAsia="Times New Roman" w:hAnsi="Calibri" w:cs="Calibri"/>
                <w:color w:val="000000"/>
                <w:sz w:val="18"/>
                <w:szCs w:val="18"/>
              </w:rPr>
            </w:pPr>
            <w:r w:rsidRPr="005C34FD">
              <w:rPr>
                <w:rFonts w:ascii="Calibri" w:eastAsia="Times New Roman" w:hAnsi="Calibri" w:cs="Calibri"/>
                <w:color w:val="000000"/>
                <w:sz w:val="18"/>
                <w:szCs w:val="18"/>
              </w:rPr>
              <w:t>People detection</w:t>
            </w:r>
          </w:p>
        </w:tc>
        <w:tc>
          <w:tcPr>
            <w:tcW w:w="308" w:type="dxa"/>
            <w:tcBorders>
              <w:top w:val="nil"/>
              <w:left w:val="nil"/>
              <w:bottom w:val="single" w:sz="4" w:space="0" w:color="auto"/>
              <w:right w:val="single" w:sz="4" w:space="0" w:color="auto"/>
            </w:tcBorders>
            <w:shd w:val="clear" w:color="auto" w:fill="auto"/>
            <w:noWrap/>
            <w:vAlign w:val="center"/>
            <w:hideMark/>
          </w:tcPr>
          <w:p w14:paraId="67858278" w14:textId="072D02D3"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07EB2158" w14:textId="64D208AE"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626AE816" w14:textId="68A3E59B"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3A5679E5" w14:textId="72AC68D0"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228F213B" w14:textId="5B3DD6EB"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67FAA282" w14:textId="6E6AC9D0"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14" w:type="dxa"/>
            <w:tcBorders>
              <w:top w:val="nil"/>
              <w:left w:val="nil"/>
              <w:bottom w:val="single" w:sz="4" w:space="0" w:color="auto"/>
              <w:right w:val="single" w:sz="4" w:space="0" w:color="auto"/>
            </w:tcBorders>
            <w:shd w:val="clear" w:color="auto" w:fill="auto"/>
            <w:noWrap/>
            <w:vAlign w:val="center"/>
            <w:hideMark/>
          </w:tcPr>
          <w:p w14:paraId="15393969" w14:textId="11CD259B"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4F5C1F00" w14:textId="0628544C"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1C1E2323" w14:textId="5436A8CC"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4B36AAEA" w14:textId="4FF674FF"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0B47AB80" w14:textId="3CF34124"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578B14D5" w14:textId="5B16C822"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0DAB0639" w14:textId="1408BA30" w:rsidR="008D0F6C" w:rsidRPr="005C34FD" w:rsidRDefault="008D0F6C" w:rsidP="00175BAA">
            <w:pPr>
              <w:spacing w:after="0" w:line="240" w:lineRule="auto"/>
              <w:jc w:val="center"/>
              <w:rPr>
                <w:rFonts w:ascii="Calibri" w:eastAsia="Times New Roman" w:hAnsi="Calibri" w:cs="Calibri"/>
                <w:color w:val="000000"/>
                <w:sz w:val="18"/>
                <w:szCs w:val="18"/>
              </w:rPr>
            </w:pPr>
          </w:p>
        </w:tc>
      </w:tr>
      <w:tr w:rsidR="00032FE7" w:rsidRPr="005C34FD" w14:paraId="739E1612" w14:textId="77777777" w:rsidTr="00CE73A3">
        <w:trPr>
          <w:trHeight w:val="300"/>
          <w:jc w:val="center"/>
        </w:trPr>
        <w:tc>
          <w:tcPr>
            <w:tcW w:w="4152" w:type="dxa"/>
            <w:tcBorders>
              <w:top w:val="nil"/>
              <w:left w:val="single" w:sz="4" w:space="0" w:color="auto"/>
              <w:bottom w:val="single" w:sz="4" w:space="0" w:color="auto"/>
              <w:right w:val="single" w:sz="4" w:space="0" w:color="auto"/>
            </w:tcBorders>
            <w:shd w:val="clear" w:color="auto" w:fill="auto"/>
            <w:vAlign w:val="center"/>
            <w:hideMark/>
          </w:tcPr>
          <w:p w14:paraId="14B49638" w14:textId="77777777" w:rsidR="008D0F6C" w:rsidRPr="005C34FD" w:rsidRDefault="008D0F6C" w:rsidP="00175BAA">
            <w:pPr>
              <w:spacing w:after="0" w:line="240" w:lineRule="auto"/>
              <w:rPr>
                <w:rFonts w:ascii="Calibri" w:eastAsia="Times New Roman" w:hAnsi="Calibri" w:cs="Calibri"/>
                <w:color w:val="000000"/>
                <w:sz w:val="18"/>
                <w:szCs w:val="18"/>
              </w:rPr>
            </w:pPr>
            <w:r w:rsidRPr="005C34FD">
              <w:rPr>
                <w:rFonts w:ascii="Calibri" w:eastAsia="Times New Roman" w:hAnsi="Calibri" w:cs="Calibri"/>
                <w:color w:val="000000"/>
                <w:sz w:val="18"/>
                <w:szCs w:val="18"/>
              </w:rPr>
              <w:t>Number of people</w:t>
            </w:r>
          </w:p>
        </w:tc>
        <w:tc>
          <w:tcPr>
            <w:tcW w:w="308" w:type="dxa"/>
            <w:tcBorders>
              <w:top w:val="nil"/>
              <w:left w:val="nil"/>
              <w:bottom w:val="single" w:sz="4" w:space="0" w:color="auto"/>
              <w:right w:val="single" w:sz="4" w:space="0" w:color="auto"/>
            </w:tcBorders>
            <w:shd w:val="clear" w:color="auto" w:fill="auto"/>
            <w:noWrap/>
            <w:vAlign w:val="center"/>
            <w:hideMark/>
          </w:tcPr>
          <w:p w14:paraId="6EF3A1A8" w14:textId="2DDB8440"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138D9688" w14:textId="596D69A9"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39D4937B" w14:textId="557B4D23"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2B2AB8BE" w14:textId="764B2243"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20FE0972" w14:textId="3B6E496B"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4CBD2BA3" w14:textId="11036910"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14" w:type="dxa"/>
            <w:tcBorders>
              <w:top w:val="nil"/>
              <w:left w:val="nil"/>
              <w:bottom w:val="single" w:sz="4" w:space="0" w:color="auto"/>
              <w:right w:val="single" w:sz="4" w:space="0" w:color="auto"/>
            </w:tcBorders>
            <w:shd w:val="clear" w:color="auto" w:fill="auto"/>
            <w:noWrap/>
            <w:vAlign w:val="center"/>
            <w:hideMark/>
          </w:tcPr>
          <w:p w14:paraId="103FE229" w14:textId="4AE24076"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7DD3FF7B" w14:textId="64CFCACD"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48FD018D" w14:textId="12A415CF"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2D315F68" w14:textId="3BE558ED"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5A25E2CF" w14:textId="689154D0"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7A7B0AB8" w14:textId="2A6F8BCD"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5D5727C8" w14:textId="145301F4" w:rsidR="008D0F6C" w:rsidRPr="005C34FD" w:rsidRDefault="008D0F6C" w:rsidP="00175BAA">
            <w:pPr>
              <w:spacing w:after="0" w:line="240" w:lineRule="auto"/>
              <w:jc w:val="center"/>
              <w:rPr>
                <w:rFonts w:ascii="Calibri" w:eastAsia="Times New Roman" w:hAnsi="Calibri" w:cs="Calibri"/>
                <w:color w:val="000000"/>
                <w:sz w:val="18"/>
                <w:szCs w:val="18"/>
              </w:rPr>
            </w:pPr>
          </w:p>
        </w:tc>
      </w:tr>
      <w:tr w:rsidR="00032FE7" w:rsidRPr="005C34FD" w14:paraId="3D4E047A" w14:textId="77777777" w:rsidTr="00CE73A3">
        <w:trPr>
          <w:trHeight w:val="300"/>
          <w:jc w:val="center"/>
        </w:trPr>
        <w:tc>
          <w:tcPr>
            <w:tcW w:w="4152" w:type="dxa"/>
            <w:tcBorders>
              <w:top w:val="nil"/>
              <w:left w:val="single" w:sz="4" w:space="0" w:color="auto"/>
              <w:bottom w:val="single" w:sz="4" w:space="0" w:color="auto"/>
              <w:right w:val="single" w:sz="4" w:space="0" w:color="auto"/>
            </w:tcBorders>
            <w:shd w:val="clear" w:color="auto" w:fill="auto"/>
            <w:vAlign w:val="center"/>
            <w:hideMark/>
          </w:tcPr>
          <w:p w14:paraId="12C19865" w14:textId="77777777" w:rsidR="008D0F6C" w:rsidRPr="005C34FD" w:rsidRDefault="008D0F6C" w:rsidP="00175BAA">
            <w:pPr>
              <w:spacing w:after="0" w:line="240" w:lineRule="auto"/>
              <w:rPr>
                <w:rFonts w:ascii="Calibri" w:eastAsia="Times New Roman" w:hAnsi="Calibri" w:cs="Calibri"/>
                <w:color w:val="000000"/>
                <w:sz w:val="18"/>
                <w:szCs w:val="18"/>
              </w:rPr>
            </w:pPr>
            <w:r w:rsidRPr="005C34FD">
              <w:rPr>
                <w:rFonts w:ascii="Calibri" w:eastAsia="Times New Roman" w:hAnsi="Calibri" w:cs="Calibri"/>
                <w:color w:val="000000"/>
                <w:sz w:val="18"/>
                <w:szCs w:val="18"/>
              </w:rPr>
              <w:t>Port software and code to Jetson Nano</w:t>
            </w:r>
          </w:p>
        </w:tc>
        <w:tc>
          <w:tcPr>
            <w:tcW w:w="308" w:type="dxa"/>
            <w:tcBorders>
              <w:top w:val="nil"/>
              <w:left w:val="nil"/>
              <w:bottom w:val="single" w:sz="4" w:space="0" w:color="auto"/>
              <w:right w:val="single" w:sz="4" w:space="0" w:color="auto"/>
            </w:tcBorders>
            <w:shd w:val="clear" w:color="auto" w:fill="auto"/>
            <w:noWrap/>
            <w:vAlign w:val="center"/>
            <w:hideMark/>
          </w:tcPr>
          <w:p w14:paraId="280004E1" w14:textId="4F7EB63F"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23C7E955" w14:textId="4B22691A"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474F2131" w14:textId="0226D89A"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41B9414C" w14:textId="27502A5E"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7B0ADB0B" w14:textId="49762840"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6A823E6A" w14:textId="54F2F065"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14" w:type="dxa"/>
            <w:tcBorders>
              <w:top w:val="nil"/>
              <w:left w:val="nil"/>
              <w:bottom w:val="single" w:sz="4" w:space="0" w:color="auto"/>
              <w:right w:val="single" w:sz="4" w:space="0" w:color="auto"/>
            </w:tcBorders>
            <w:shd w:val="clear" w:color="000000" w:fill="5B9BD5"/>
            <w:noWrap/>
            <w:vAlign w:val="center"/>
            <w:hideMark/>
          </w:tcPr>
          <w:p w14:paraId="21A14772" w14:textId="06FD4808"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433E9936" w14:textId="3DC11F9E"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53887A51" w14:textId="34E6B988"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35C95D21" w14:textId="126854AD"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09067D74" w14:textId="47852226"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59078309" w14:textId="597BF993"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103ADD71" w14:textId="04225A37" w:rsidR="008D0F6C" w:rsidRPr="005C34FD" w:rsidRDefault="008D0F6C" w:rsidP="00175BAA">
            <w:pPr>
              <w:spacing w:after="0" w:line="240" w:lineRule="auto"/>
              <w:jc w:val="center"/>
              <w:rPr>
                <w:rFonts w:ascii="Calibri" w:eastAsia="Times New Roman" w:hAnsi="Calibri" w:cs="Calibri"/>
                <w:color w:val="000000"/>
                <w:sz w:val="18"/>
                <w:szCs w:val="18"/>
              </w:rPr>
            </w:pPr>
          </w:p>
        </w:tc>
      </w:tr>
      <w:tr w:rsidR="00032FE7" w:rsidRPr="005C34FD" w14:paraId="4EDDBD48" w14:textId="77777777" w:rsidTr="00CE73A3">
        <w:trPr>
          <w:trHeight w:val="300"/>
          <w:jc w:val="center"/>
        </w:trPr>
        <w:tc>
          <w:tcPr>
            <w:tcW w:w="4152" w:type="dxa"/>
            <w:tcBorders>
              <w:top w:val="nil"/>
              <w:left w:val="single" w:sz="4" w:space="0" w:color="auto"/>
              <w:bottom w:val="single" w:sz="4" w:space="0" w:color="auto"/>
              <w:right w:val="single" w:sz="4" w:space="0" w:color="auto"/>
            </w:tcBorders>
            <w:shd w:val="clear" w:color="auto" w:fill="auto"/>
            <w:vAlign w:val="center"/>
            <w:hideMark/>
          </w:tcPr>
          <w:p w14:paraId="750EA0A5" w14:textId="77777777" w:rsidR="008D0F6C" w:rsidRPr="005C34FD" w:rsidRDefault="008D0F6C" w:rsidP="00175BAA">
            <w:pPr>
              <w:spacing w:after="0" w:line="240" w:lineRule="auto"/>
              <w:rPr>
                <w:rFonts w:ascii="Calibri" w:eastAsia="Times New Roman" w:hAnsi="Calibri" w:cs="Calibri"/>
                <w:color w:val="000000"/>
                <w:sz w:val="18"/>
                <w:szCs w:val="18"/>
              </w:rPr>
            </w:pPr>
            <w:r w:rsidRPr="005C34FD">
              <w:rPr>
                <w:rFonts w:ascii="Calibri" w:eastAsia="Times New Roman" w:hAnsi="Calibri" w:cs="Calibri"/>
                <w:color w:val="000000"/>
                <w:sz w:val="18"/>
                <w:szCs w:val="18"/>
              </w:rPr>
              <w:t>Interface host PC and Jetson Nano</w:t>
            </w:r>
          </w:p>
        </w:tc>
        <w:tc>
          <w:tcPr>
            <w:tcW w:w="308" w:type="dxa"/>
            <w:tcBorders>
              <w:top w:val="nil"/>
              <w:left w:val="nil"/>
              <w:bottom w:val="single" w:sz="4" w:space="0" w:color="auto"/>
              <w:right w:val="single" w:sz="4" w:space="0" w:color="auto"/>
            </w:tcBorders>
            <w:shd w:val="clear" w:color="auto" w:fill="auto"/>
            <w:noWrap/>
            <w:vAlign w:val="center"/>
            <w:hideMark/>
          </w:tcPr>
          <w:p w14:paraId="4D35E276" w14:textId="34EBB358"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273DA0E9" w14:textId="514BF5C2"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0252CE89" w14:textId="6A1FF58E"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3DCA009D" w14:textId="671C3FDF"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09864C46" w14:textId="41CB2E72"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0028DD9E" w14:textId="2AC19C7D"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14" w:type="dxa"/>
            <w:tcBorders>
              <w:top w:val="nil"/>
              <w:left w:val="nil"/>
              <w:bottom w:val="single" w:sz="4" w:space="0" w:color="auto"/>
              <w:right w:val="single" w:sz="4" w:space="0" w:color="auto"/>
            </w:tcBorders>
            <w:shd w:val="clear" w:color="auto" w:fill="auto"/>
            <w:noWrap/>
            <w:vAlign w:val="center"/>
            <w:hideMark/>
          </w:tcPr>
          <w:p w14:paraId="3ACAB51D" w14:textId="609D2F6A"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0D92F4A7" w14:textId="0930E4B4"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59C067BC" w14:textId="33C29626"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000000" w:fill="5B9BD5"/>
            <w:noWrap/>
            <w:vAlign w:val="center"/>
            <w:hideMark/>
          </w:tcPr>
          <w:p w14:paraId="4558728F" w14:textId="4B06F197"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6D2FBAED" w14:textId="646F1A20"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5B231447" w14:textId="154A2986"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6BCDBD22" w14:textId="5927C2BC" w:rsidR="008D0F6C" w:rsidRPr="005C34FD" w:rsidRDefault="008D0F6C" w:rsidP="00175BAA">
            <w:pPr>
              <w:spacing w:after="0" w:line="240" w:lineRule="auto"/>
              <w:jc w:val="center"/>
              <w:rPr>
                <w:rFonts w:ascii="Calibri" w:eastAsia="Times New Roman" w:hAnsi="Calibri" w:cs="Calibri"/>
                <w:color w:val="000000"/>
                <w:sz w:val="18"/>
                <w:szCs w:val="18"/>
              </w:rPr>
            </w:pPr>
          </w:p>
        </w:tc>
      </w:tr>
      <w:tr w:rsidR="00032FE7" w:rsidRPr="005C34FD" w14:paraId="0CF2D42B" w14:textId="77777777" w:rsidTr="00CE73A3">
        <w:trPr>
          <w:trHeight w:val="300"/>
          <w:jc w:val="center"/>
        </w:trPr>
        <w:tc>
          <w:tcPr>
            <w:tcW w:w="4152" w:type="dxa"/>
            <w:tcBorders>
              <w:top w:val="nil"/>
              <w:left w:val="single" w:sz="4" w:space="0" w:color="auto"/>
              <w:bottom w:val="single" w:sz="4" w:space="0" w:color="auto"/>
              <w:right w:val="single" w:sz="4" w:space="0" w:color="auto"/>
            </w:tcBorders>
            <w:shd w:val="clear" w:color="auto" w:fill="auto"/>
            <w:vAlign w:val="center"/>
            <w:hideMark/>
          </w:tcPr>
          <w:p w14:paraId="2BB35DC8" w14:textId="77777777" w:rsidR="008D0F6C" w:rsidRPr="005C34FD" w:rsidRDefault="008D0F6C" w:rsidP="00175BAA">
            <w:pPr>
              <w:spacing w:after="0" w:line="240" w:lineRule="auto"/>
              <w:rPr>
                <w:rFonts w:ascii="Calibri" w:eastAsia="Times New Roman" w:hAnsi="Calibri" w:cs="Calibri"/>
                <w:color w:val="000000"/>
                <w:sz w:val="18"/>
                <w:szCs w:val="18"/>
              </w:rPr>
            </w:pPr>
            <w:r w:rsidRPr="005C34FD">
              <w:rPr>
                <w:rFonts w:ascii="Calibri" w:eastAsia="Times New Roman" w:hAnsi="Calibri" w:cs="Calibri"/>
                <w:color w:val="000000"/>
                <w:sz w:val="18"/>
                <w:szCs w:val="18"/>
              </w:rPr>
              <w:t>Interface sensors and servo motors</w:t>
            </w:r>
          </w:p>
        </w:tc>
        <w:tc>
          <w:tcPr>
            <w:tcW w:w="308" w:type="dxa"/>
            <w:tcBorders>
              <w:top w:val="nil"/>
              <w:left w:val="nil"/>
              <w:bottom w:val="single" w:sz="4" w:space="0" w:color="auto"/>
              <w:right w:val="single" w:sz="4" w:space="0" w:color="auto"/>
            </w:tcBorders>
            <w:shd w:val="clear" w:color="auto" w:fill="auto"/>
            <w:noWrap/>
            <w:vAlign w:val="center"/>
            <w:hideMark/>
          </w:tcPr>
          <w:p w14:paraId="1B218758" w14:textId="656683F5"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7051EB98" w14:textId="28E129CB"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11C82201" w14:textId="610D17C7"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45CD3689" w14:textId="4E560EA0"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6CB20C1F" w14:textId="567BE817"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0587DFC0" w14:textId="6A839DA2"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14" w:type="dxa"/>
            <w:tcBorders>
              <w:top w:val="nil"/>
              <w:left w:val="nil"/>
              <w:bottom w:val="single" w:sz="4" w:space="0" w:color="auto"/>
              <w:right w:val="single" w:sz="4" w:space="0" w:color="auto"/>
            </w:tcBorders>
            <w:shd w:val="clear" w:color="auto" w:fill="auto"/>
            <w:noWrap/>
            <w:vAlign w:val="center"/>
            <w:hideMark/>
          </w:tcPr>
          <w:p w14:paraId="489F7E2C" w14:textId="5643438A"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29B84B62" w14:textId="6D82F05A"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1E30A993" w14:textId="534BAA20"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4BE61E01" w14:textId="18CA6A2A"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5619EFA4" w14:textId="28578D40"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3C0B5A45" w14:textId="41D2885F"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1A92CDEE" w14:textId="44C68039" w:rsidR="008D0F6C" w:rsidRPr="005C34FD" w:rsidRDefault="008D0F6C" w:rsidP="00175BAA">
            <w:pPr>
              <w:spacing w:after="0" w:line="240" w:lineRule="auto"/>
              <w:jc w:val="center"/>
              <w:rPr>
                <w:rFonts w:ascii="Calibri" w:eastAsia="Times New Roman" w:hAnsi="Calibri" w:cs="Calibri"/>
                <w:color w:val="000000"/>
                <w:sz w:val="18"/>
                <w:szCs w:val="18"/>
              </w:rPr>
            </w:pPr>
          </w:p>
        </w:tc>
      </w:tr>
      <w:tr w:rsidR="00032FE7" w:rsidRPr="005C34FD" w14:paraId="124FD8E9" w14:textId="77777777" w:rsidTr="00CE73A3">
        <w:trPr>
          <w:trHeight w:val="300"/>
          <w:jc w:val="center"/>
        </w:trPr>
        <w:tc>
          <w:tcPr>
            <w:tcW w:w="4152" w:type="dxa"/>
            <w:tcBorders>
              <w:top w:val="nil"/>
              <w:left w:val="single" w:sz="4" w:space="0" w:color="auto"/>
              <w:bottom w:val="single" w:sz="4" w:space="0" w:color="auto"/>
              <w:right w:val="single" w:sz="4" w:space="0" w:color="auto"/>
            </w:tcBorders>
            <w:shd w:val="clear" w:color="auto" w:fill="auto"/>
            <w:vAlign w:val="center"/>
            <w:hideMark/>
          </w:tcPr>
          <w:p w14:paraId="5AC22BA5" w14:textId="77777777" w:rsidR="008D0F6C" w:rsidRPr="005C34FD" w:rsidRDefault="008D0F6C" w:rsidP="00175BAA">
            <w:pPr>
              <w:spacing w:after="0" w:line="240" w:lineRule="auto"/>
              <w:rPr>
                <w:rFonts w:ascii="Calibri" w:eastAsia="Times New Roman" w:hAnsi="Calibri" w:cs="Calibri"/>
                <w:color w:val="000000"/>
                <w:sz w:val="18"/>
                <w:szCs w:val="18"/>
              </w:rPr>
            </w:pPr>
            <w:r w:rsidRPr="005C34FD">
              <w:rPr>
                <w:rFonts w:ascii="Calibri" w:eastAsia="Times New Roman" w:hAnsi="Calibri" w:cs="Calibri"/>
                <w:color w:val="000000"/>
                <w:sz w:val="18"/>
                <w:szCs w:val="18"/>
              </w:rPr>
              <w:t>Distance between people</w:t>
            </w:r>
          </w:p>
        </w:tc>
        <w:tc>
          <w:tcPr>
            <w:tcW w:w="308" w:type="dxa"/>
            <w:tcBorders>
              <w:top w:val="nil"/>
              <w:left w:val="nil"/>
              <w:bottom w:val="single" w:sz="4" w:space="0" w:color="auto"/>
              <w:right w:val="single" w:sz="4" w:space="0" w:color="auto"/>
            </w:tcBorders>
            <w:shd w:val="clear" w:color="auto" w:fill="auto"/>
            <w:noWrap/>
            <w:vAlign w:val="center"/>
            <w:hideMark/>
          </w:tcPr>
          <w:p w14:paraId="6611315B" w14:textId="0E31F123"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3C9F56C9" w14:textId="2CFC8ACE"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47D137FB" w14:textId="6F65D86D"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405D85A7" w14:textId="312CB467"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5EDD3FF7" w14:textId="1B118EFD"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68EBE0F0" w14:textId="0BA742E6"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14" w:type="dxa"/>
            <w:tcBorders>
              <w:top w:val="nil"/>
              <w:left w:val="nil"/>
              <w:bottom w:val="single" w:sz="4" w:space="0" w:color="auto"/>
              <w:right w:val="single" w:sz="4" w:space="0" w:color="auto"/>
            </w:tcBorders>
            <w:shd w:val="clear" w:color="auto" w:fill="auto"/>
            <w:noWrap/>
            <w:vAlign w:val="center"/>
            <w:hideMark/>
          </w:tcPr>
          <w:p w14:paraId="3C213AD8" w14:textId="2ABE33DE"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61DB3A45" w14:textId="5DD89BF8"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3257660C" w14:textId="59E46E81"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5DF2B34C" w14:textId="2B703CE8"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42D55BC0" w14:textId="0BDD554B"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0E2DB93B" w14:textId="451DDCE3"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0B27D62B" w14:textId="25AFC49C" w:rsidR="008D0F6C" w:rsidRPr="005C34FD" w:rsidRDefault="008D0F6C" w:rsidP="00175BAA">
            <w:pPr>
              <w:spacing w:after="0" w:line="240" w:lineRule="auto"/>
              <w:jc w:val="center"/>
              <w:rPr>
                <w:rFonts w:ascii="Calibri" w:eastAsia="Times New Roman" w:hAnsi="Calibri" w:cs="Calibri"/>
                <w:color w:val="000000"/>
                <w:sz w:val="18"/>
                <w:szCs w:val="18"/>
              </w:rPr>
            </w:pPr>
          </w:p>
        </w:tc>
      </w:tr>
      <w:tr w:rsidR="00655600" w:rsidRPr="005C34FD" w14:paraId="6949433C" w14:textId="77777777" w:rsidTr="00CE73A3">
        <w:trPr>
          <w:trHeight w:val="300"/>
          <w:jc w:val="center"/>
        </w:trPr>
        <w:tc>
          <w:tcPr>
            <w:tcW w:w="4152" w:type="dxa"/>
            <w:tcBorders>
              <w:top w:val="nil"/>
              <w:left w:val="single" w:sz="4" w:space="0" w:color="auto"/>
              <w:bottom w:val="single" w:sz="4" w:space="0" w:color="auto"/>
              <w:right w:val="single" w:sz="4" w:space="0" w:color="auto"/>
            </w:tcBorders>
            <w:shd w:val="clear" w:color="auto" w:fill="auto"/>
            <w:vAlign w:val="center"/>
            <w:hideMark/>
          </w:tcPr>
          <w:p w14:paraId="1C411958" w14:textId="77777777" w:rsidR="008D0F6C" w:rsidRPr="005C34FD" w:rsidRDefault="008D0F6C" w:rsidP="00175BAA">
            <w:pPr>
              <w:spacing w:after="0" w:line="240" w:lineRule="auto"/>
              <w:rPr>
                <w:rFonts w:ascii="Calibri" w:eastAsia="Times New Roman" w:hAnsi="Calibri" w:cs="Calibri"/>
                <w:color w:val="000000"/>
                <w:sz w:val="18"/>
                <w:szCs w:val="18"/>
              </w:rPr>
            </w:pPr>
            <w:r w:rsidRPr="005C34FD">
              <w:rPr>
                <w:rFonts w:ascii="Calibri" w:eastAsia="Times New Roman" w:hAnsi="Calibri" w:cs="Calibri"/>
                <w:color w:val="000000"/>
                <w:sz w:val="18"/>
                <w:szCs w:val="18"/>
              </w:rPr>
              <w:t>Full integration</w:t>
            </w:r>
          </w:p>
        </w:tc>
        <w:tc>
          <w:tcPr>
            <w:tcW w:w="308" w:type="dxa"/>
            <w:tcBorders>
              <w:top w:val="nil"/>
              <w:left w:val="nil"/>
              <w:bottom w:val="single" w:sz="4" w:space="0" w:color="auto"/>
              <w:right w:val="single" w:sz="4" w:space="0" w:color="auto"/>
            </w:tcBorders>
            <w:shd w:val="clear" w:color="auto" w:fill="auto"/>
            <w:noWrap/>
            <w:vAlign w:val="center"/>
            <w:hideMark/>
          </w:tcPr>
          <w:p w14:paraId="08760F60" w14:textId="63166DD6"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34389783" w14:textId="6E808A6C"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7A195AEC" w14:textId="544B4FB6"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39C203E0" w14:textId="683DEA55"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631B70D4" w14:textId="2A53AA54"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2EC467A8" w14:textId="66BA1E1F"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14" w:type="dxa"/>
            <w:tcBorders>
              <w:top w:val="nil"/>
              <w:left w:val="nil"/>
              <w:bottom w:val="single" w:sz="4" w:space="0" w:color="auto"/>
              <w:right w:val="single" w:sz="4" w:space="0" w:color="auto"/>
            </w:tcBorders>
            <w:shd w:val="clear" w:color="auto" w:fill="auto"/>
            <w:noWrap/>
            <w:vAlign w:val="center"/>
            <w:hideMark/>
          </w:tcPr>
          <w:p w14:paraId="3FC96E6D" w14:textId="0D2281A7"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2D9E0FA2" w14:textId="7FD496D7"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23CA90FF" w14:textId="19ABB8A2"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08" w:type="dxa"/>
            <w:tcBorders>
              <w:top w:val="nil"/>
              <w:left w:val="nil"/>
              <w:bottom w:val="single" w:sz="4" w:space="0" w:color="auto"/>
              <w:right w:val="single" w:sz="4" w:space="0" w:color="auto"/>
            </w:tcBorders>
            <w:shd w:val="clear" w:color="auto" w:fill="auto"/>
            <w:noWrap/>
            <w:vAlign w:val="center"/>
            <w:hideMark/>
          </w:tcPr>
          <w:p w14:paraId="2D2943A1" w14:textId="6BD6E282"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23144BC9" w14:textId="2DBC9641"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auto" w:fill="auto"/>
            <w:noWrap/>
            <w:vAlign w:val="center"/>
            <w:hideMark/>
          </w:tcPr>
          <w:p w14:paraId="5CAC1EC2" w14:textId="36DD0D5C" w:rsidR="008D0F6C" w:rsidRPr="005C34FD" w:rsidRDefault="008D0F6C" w:rsidP="00175BAA">
            <w:pPr>
              <w:spacing w:after="0" w:line="240" w:lineRule="auto"/>
              <w:jc w:val="center"/>
              <w:rPr>
                <w:rFonts w:ascii="Calibri" w:eastAsia="Times New Roman" w:hAnsi="Calibri" w:cs="Calibri"/>
                <w:color w:val="000000"/>
                <w:sz w:val="18"/>
                <w:szCs w:val="18"/>
              </w:rPr>
            </w:pPr>
          </w:p>
        </w:tc>
        <w:tc>
          <w:tcPr>
            <w:tcW w:w="399" w:type="dxa"/>
            <w:tcBorders>
              <w:top w:val="nil"/>
              <w:left w:val="nil"/>
              <w:bottom w:val="single" w:sz="4" w:space="0" w:color="auto"/>
              <w:right w:val="single" w:sz="4" w:space="0" w:color="auto"/>
            </w:tcBorders>
            <w:shd w:val="clear" w:color="000000" w:fill="5B9BD5"/>
            <w:noWrap/>
            <w:vAlign w:val="center"/>
            <w:hideMark/>
          </w:tcPr>
          <w:p w14:paraId="5224CFEB" w14:textId="595662C7" w:rsidR="008D0F6C" w:rsidRPr="005C34FD" w:rsidRDefault="008D0F6C" w:rsidP="00175BAA">
            <w:pPr>
              <w:spacing w:after="0" w:line="240" w:lineRule="auto"/>
              <w:jc w:val="center"/>
              <w:rPr>
                <w:rFonts w:ascii="Calibri" w:eastAsia="Times New Roman" w:hAnsi="Calibri" w:cs="Calibri"/>
                <w:color w:val="000000"/>
                <w:sz w:val="18"/>
                <w:szCs w:val="18"/>
              </w:rPr>
            </w:pPr>
          </w:p>
        </w:tc>
      </w:tr>
      <w:tr w:rsidR="00B550AC" w:rsidRPr="005C34FD" w14:paraId="0A00AEAE" w14:textId="77777777" w:rsidTr="00CE73A3">
        <w:trPr>
          <w:trHeight w:val="300"/>
          <w:jc w:val="center"/>
        </w:trPr>
        <w:tc>
          <w:tcPr>
            <w:tcW w:w="4152" w:type="dxa"/>
            <w:tcBorders>
              <w:top w:val="single" w:sz="4" w:space="0" w:color="auto"/>
              <w:left w:val="single" w:sz="4" w:space="0" w:color="auto"/>
              <w:bottom w:val="single" w:sz="4" w:space="0" w:color="auto"/>
              <w:right w:val="single" w:sz="4" w:space="0" w:color="auto"/>
            </w:tcBorders>
            <w:shd w:val="clear" w:color="auto" w:fill="auto"/>
            <w:vAlign w:val="center"/>
          </w:tcPr>
          <w:p w14:paraId="2A7D9BDC" w14:textId="4C5FB0DA" w:rsidR="00B550AC" w:rsidRPr="005C34FD" w:rsidRDefault="00B550AC" w:rsidP="00175BAA">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xml:space="preserve">Testing of </w:t>
            </w:r>
            <w:r w:rsidR="00EE682D">
              <w:rPr>
                <w:rFonts w:ascii="Calibri" w:eastAsia="Times New Roman" w:hAnsi="Calibri" w:cs="Calibri"/>
                <w:color w:val="000000"/>
                <w:sz w:val="18"/>
                <w:szCs w:val="18"/>
              </w:rPr>
              <w:t>completed system</w:t>
            </w:r>
          </w:p>
        </w:tc>
        <w:tc>
          <w:tcPr>
            <w:tcW w:w="308" w:type="dxa"/>
            <w:tcBorders>
              <w:top w:val="single" w:sz="4" w:space="0" w:color="auto"/>
              <w:left w:val="nil"/>
              <w:bottom w:val="single" w:sz="4" w:space="0" w:color="auto"/>
              <w:right w:val="single" w:sz="4" w:space="0" w:color="auto"/>
            </w:tcBorders>
            <w:shd w:val="clear" w:color="auto" w:fill="auto"/>
            <w:noWrap/>
            <w:vAlign w:val="center"/>
          </w:tcPr>
          <w:p w14:paraId="2FD0FFB8" w14:textId="77777777" w:rsidR="00B550AC" w:rsidRPr="005C34FD" w:rsidRDefault="00B550AC" w:rsidP="00175BAA">
            <w:pPr>
              <w:spacing w:after="0" w:line="240" w:lineRule="auto"/>
              <w:jc w:val="center"/>
              <w:rPr>
                <w:rFonts w:ascii="Calibri" w:eastAsia="Times New Roman" w:hAnsi="Calibri" w:cs="Calibri"/>
                <w:color w:val="000000"/>
                <w:sz w:val="18"/>
                <w:szCs w:val="18"/>
              </w:rPr>
            </w:pPr>
          </w:p>
        </w:tc>
        <w:tc>
          <w:tcPr>
            <w:tcW w:w="308" w:type="dxa"/>
            <w:tcBorders>
              <w:top w:val="single" w:sz="4" w:space="0" w:color="auto"/>
              <w:left w:val="nil"/>
              <w:bottom w:val="single" w:sz="4" w:space="0" w:color="auto"/>
              <w:right w:val="single" w:sz="4" w:space="0" w:color="auto"/>
            </w:tcBorders>
            <w:shd w:val="clear" w:color="auto" w:fill="auto"/>
            <w:noWrap/>
            <w:vAlign w:val="center"/>
          </w:tcPr>
          <w:p w14:paraId="7FEF038A" w14:textId="77777777" w:rsidR="00B550AC" w:rsidRPr="005C34FD" w:rsidRDefault="00B550AC" w:rsidP="00175BAA">
            <w:pPr>
              <w:spacing w:after="0" w:line="240" w:lineRule="auto"/>
              <w:jc w:val="center"/>
              <w:rPr>
                <w:rFonts w:ascii="Calibri" w:eastAsia="Times New Roman" w:hAnsi="Calibri" w:cs="Calibri"/>
                <w:color w:val="000000"/>
                <w:sz w:val="18"/>
                <w:szCs w:val="18"/>
              </w:rPr>
            </w:pPr>
          </w:p>
        </w:tc>
        <w:tc>
          <w:tcPr>
            <w:tcW w:w="308" w:type="dxa"/>
            <w:tcBorders>
              <w:top w:val="single" w:sz="4" w:space="0" w:color="auto"/>
              <w:left w:val="nil"/>
              <w:bottom w:val="single" w:sz="4" w:space="0" w:color="auto"/>
              <w:right w:val="single" w:sz="4" w:space="0" w:color="auto"/>
            </w:tcBorders>
            <w:shd w:val="clear" w:color="auto" w:fill="auto"/>
            <w:noWrap/>
            <w:vAlign w:val="center"/>
          </w:tcPr>
          <w:p w14:paraId="0F67D333" w14:textId="77777777" w:rsidR="00B550AC" w:rsidRPr="005C34FD" w:rsidRDefault="00B550AC" w:rsidP="00175BAA">
            <w:pPr>
              <w:spacing w:after="0" w:line="240" w:lineRule="auto"/>
              <w:jc w:val="center"/>
              <w:rPr>
                <w:rFonts w:ascii="Calibri" w:eastAsia="Times New Roman" w:hAnsi="Calibri" w:cs="Calibri"/>
                <w:color w:val="000000"/>
                <w:sz w:val="18"/>
                <w:szCs w:val="18"/>
              </w:rPr>
            </w:pPr>
          </w:p>
        </w:tc>
        <w:tc>
          <w:tcPr>
            <w:tcW w:w="308" w:type="dxa"/>
            <w:tcBorders>
              <w:top w:val="single" w:sz="4" w:space="0" w:color="auto"/>
              <w:left w:val="nil"/>
              <w:bottom w:val="single" w:sz="4" w:space="0" w:color="auto"/>
              <w:right w:val="single" w:sz="4" w:space="0" w:color="auto"/>
            </w:tcBorders>
            <w:shd w:val="clear" w:color="auto" w:fill="auto"/>
            <w:noWrap/>
            <w:vAlign w:val="center"/>
          </w:tcPr>
          <w:p w14:paraId="1D1E0DFE" w14:textId="77777777" w:rsidR="00B550AC" w:rsidRPr="005C34FD" w:rsidRDefault="00B550AC" w:rsidP="00175BAA">
            <w:pPr>
              <w:spacing w:after="0" w:line="240" w:lineRule="auto"/>
              <w:jc w:val="center"/>
              <w:rPr>
                <w:rFonts w:ascii="Calibri" w:eastAsia="Times New Roman" w:hAnsi="Calibri" w:cs="Calibri"/>
                <w:color w:val="000000"/>
                <w:sz w:val="18"/>
                <w:szCs w:val="18"/>
              </w:rPr>
            </w:pPr>
          </w:p>
        </w:tc>
        <w:tc>
          <w:tcPr>
            <w:tcW w:w="308" w:type="dxa"/>
            <w:tcBorders>
              <w:top w:val="single" w:sz="4" w:space="0" w:color="auto"/>
              <w:left w:val="nil"/>
              <w:bottom w:val="single" w:sz="4" w:space="0" w:color="auto"/>
              <w:right w:val="single" w:sz="4" w:space="0" w:color="auto"/>
            </w:tcBorders>
            <w:shd w:val="clear" w:color="auto" w:fill="auto"/>
            <w:noWrap/>
            <w:vAlign w:val="center"/>
          </w:tcPr>
          <w:p w14:paraId="250B812C" w14:textId="77777777" w:rsidR="00B550AC" w:rsidRPr="005C34FD" w:rsidRDefault="00B550AC" w:rsidP="00175BAA">
            <w:pPr>
              <w:spacing w:after="0" w:line="240" w:lineRule="auto"/>
              <w:jc w:val="center"/>
              <w:rPr>
                <w:rFonts w:ascii="Calibri" w:eastAsia="Times New Roman" w:hAnsi="Calibri" w:cs="Calibri"/>
                <w:color w:val="000000"/>
                <w:sz w:val="18"/>
                <w:szCs w:val="18"/>
              </w:rPr>
            </w:pPr>
          </w:p>
        </w:tc>
        <w:tc>
          <w:tcPr>
            <w:tcW w:w="308" w:type="dxa"/>
            <w:tcBorders>
              <w:top w:val="single" w:sz="4" w:space="0" w:color="auto"/>
              <w:left w:val="nil"/>
              <w:bottom w:val="single" w:sz="4" w:space="0" w:color="auto"/>
              <w:right w:val="single" w:sz="4" w:space="0" w:color="auto"/>
            </w:tcBorders>
            <w:shd w:val="clear" w:color="auto" w:fill="auto"/>
            <w:noWrap/>
            <w:vAlign w:val="center"/>
          </w:tcPr>
          <w:p w14:paraId="45673BCB" w14:textId="77777777" w:rsidR="00B550AC" w:rsidRPr="005C34FD" w:rsidRDefault="00B550AC" w:rsidP="00175BAA">
            <w:pPr>
              <w:spacing w:after="0" w:line="240" w:lineRule="auto"/>
              <w:jc w:val="center"/>
              <w:rPr>
                <w:rFonts w:ascii="Calibri" w:eastAsia="Times New Roman" w:hAnsi="Calibri" w:cs="Calibri"/>
                <w:color w:val="000000"/>
                <w:sz w:val="18"/>
                <w:szCs w:val="18"/>
              </w:rPr>
            </w:pPr>
          </w:p>
        </w:tc>
        <w:tc>
          <w:tcPr>
            <w:tcW w:w="314" w:type="dxa"/>
            <w:tcBorders>
              <w:top w:val="single" w:sz="4" w:space="0" w:color="auto"/>
              <w:left w:val="nil"/>
              <w:bottom w:val="single" w:sz="4" w:space="0" w:color="auto"/>
              <w:right w:val="single" w:sz="4" w:space="0" w:color="auto"/>
            </w:tcBorders>
            <w:shd w:val="clear" w:color="auto" w:fill="auto"/>
            <w:noWrap/>
            <w:vAlign w:val="center"/>
          </w:tcPr>
          <w:p w14:paraId="246DA72D" w14:textId="77777777" w:rsidR="00B550AC" w:rsidRPr="005C34FD" w:rsidRDefault="00B550AC" w:rsidP="00175BAA">
            <w:pPr>
              <w:spacing w:after="0" w:line="240" w:lineRule="auto"/>
              <w:jc w:val="center"/>
              <w:rPr>
                <w:rFonts w:ascii="Calibri" w:eastAsia="Times New Roman" w:hAnsi="Calibri" w:cs="Calibri"/>
                <w:color w:val="000000"/>
                <w:sz w:val="18"/>
                <w:szCs w:val="18"/>
              </w:rPr>
            </w:pPr>
          </w:p>
        </w:tc>
        <w:tc>
          <w:tcPr>
            <w:tcW w:w="308" w:type="dxa"/>
            <w:tcBorders>
              <w:top w:val="single" w:sz="4" w:space="0" w:color="auto"/>
              <w:left w:val="nil"/>
              <w:bottom w:val="single" w:sz="4" w:space="0" w:color="auto"/>
              <w:right w:val="single" w:sz="4" w:space="0" w:color="auto"/>
            </w:tcBorders>
            <w:shd w:val="clear" w:color="auto" w:fill="auto"/>
            <w:noWrap/>
            <w:vAlign w:val="center"/>
          </w:tcPr>
          <w:p w14:paraId="1DB32751" w14:textId="77777777" w:rsidR="00B550AC" w:rsidRPr="005C34FD" w:rsidRDefault="00B550AC" w:rsidP="00175BAA">
            <w:pPr>
              <w:spacing w:after="0" w:line="240" w:lineRule="auto"/>
              <w:jc w:val="center"/>
              <w:rPr>
                <w:rFonts w:ascii="Calibri" w:eastAsia="Times New Roman" w:hAnsi="Calibri" w:cs="Calibri"/>
                <w:color w:val="000000"/>
                <w:sz w:val="18"/>
                <w:szCs w:val="18"/>
              </w:rPr>
            </w:pPr>
          </w:p>
        </w:tc>
        <w:tc>
          <w:tcPr>
            <w:tcW w:w="308" w:type="dxa"/>
            <w:tcBorders>
              <w:top w:val="single" w:sz="4" w:space="0" w:color="auto"/>
              <w:left w:val="nil"/>
              <w:bottom w:val="single" w:sz="4" w:space="0" w:color="auto"/>
              <w:right w:val="single" w:sz="4" w:space="0" w:color="auto"/>
            </w:tcBorders>
            <w:shd w:val="clear" w:color="auto" w:fill="auto"/>
            <w:noWrap/>
            <w:vAlign w:val="center"/>
          </w:tcPr>
          <w:p w14:paraId="7CF80A37" w14:textId="77777777" w:rsidR="00B550AC" w:rsidRPr="005C34FD" w:rsidRDefault="00B550AC" w:rsidP="00175BAA">
            <w:pPr>
              <w:spacing w:after="0" w:line="240" w:lineRule="auto"/>
              <w:jc w:val="center"/>
              <w:rPr>
                <w:rFonts w:ascii="Calibri" w:eastAsia="Times New Roman" w:hAnsi="Calibri" w:cs="Calibri"/>
                <w:color w:val="000000"/>
                <w:sz w:val="18"/>
                <w:szCs w:val="18"/>
              </w:rPr>
            </w:pPr>
          </w:p>
        </w:tc>
        <w:tc>
          <w:tcPr>
            <w:tcW w:w="308" w:type="dxa"/>
            <w:tcBorders>
              <w:top w:val="single" w:sz="4" w:space="0" w:color="auto"/>
              <w:left w:val="nil"/>
              <w:bottom w:val="single" w:sz="4" w:space="0" w:color="auto"/>
              <w:right w:val="single" w:sz="4" w:space="0" w:color="auto"/>
            </w:tcBorders>
            <w:shd w:val="clear" w:color="auto" w:fill="auto"/>
            <w:noWrap/>
            <w:vAlign w:val="center"/>
          </w:tcPr>
          <w:p w14:paraId="52ACDE3C" w14:textId="77777777" w:rsidR="00B550AC" w:rsidRPr="005C34FD" w:rsidRDefault="00B550AC" w:rsidP="00175BAA">
            <w:pPr>
              <w:spacing w:after="0" w:line="240" w:lineRule="auto"/>
              <w:jc w:val="center"/>
              <w:rPr>
                <w:rFonts w:ascii="Calibri" w:eastAsia="Times New Roman" w:hAnsi="Calibri" w:cs="Calibri"/>
                <w:color w:val="000000"/>
                <w:sz w:val="18"/>
                <w:szCs w:val="18"/>
              </w:rPr>
            </w:pPr>
          </w:p>
        </w:tc>
        <w:tc>
          <w:tcPr>
            <w:tcW w:w="399" w:type="dxa"/>
            <w:tcBorders>
              <w:top w:val="single" w:sz="4" w:space="0" w:color="auto"/>
              <w:left w:val="nil"/>
              <w:bottom w:val="single" w:sz="4" w:space="0" w:color="auto"/>
              <w:right w:val="single" w:sz="4" w:space="0" w:color="auto"/>
            </w:tcBorders>
            <w:shd w:val="clear" w:color="auto" w:fill="auto"/>
            <w:noWrap/>
            <w:vAlign w:val="center"/>
          </w:tcPr>
          <w:p w14:paraId="4CD6802F" w14:textId="77777777" w:rsidR="00B550AC" w:rsidRPr="005C34FD" w:rsidRDefault="00B550AC" w:rsidP="00175BAA">
            <w:pPr>
              <w:spacing w:after="0" w:line="240" w:lineRule="auto"/>
              <w:jc w:val="center"/>
              <w:rPr>
                <w:rFonts w:ascii="Calibri" w:eastAsia="Times New Roman" w:hAnsi="Calibri" w:cs="Calibri"/>
                <w:color w:val="000000"/>
                <w:sz w:val="18"/>
                <w:szCs w:val="18"/>
              </w:rPr>
            </w:pPr>
          </w:p>
        </w:tc>
        <w:tc>
          <w:tcPr>
            <w:tcW w:w="399" w:type="dxa"/>
            <w:tcBorders>
              <w:top w:val="single" w:sz="4" w:space="0" w:color="auto"/>
              <w:left w:val="nil"/>
              <w:bottom w:val="single" w:sz="4" w:space="0" w:color="auto"/>
              <w:right w:val="single" w:sz="4" w:space="0" w:color="auto"/>
            </w:tcBorders>
            <w:shd w:val="clear" w:color="auto" w:fill="auto"/>
            <w:noWrap/>
            <w:vAlign w:val="center"/>
          </w:tcPr>
          <w:p w14:paraId="5C00637D" w14:textId="77777777" w:rsidR="00B550AC" w:rsidRPr="005C34FD" w:rsidRDefault="00B550AC" w:rsidP="00175BAA">
            <w:pPr>
              <w:spacing w:after="0" w:line="240" w:lineRule="auto"/>
              <w:jc w:val="center"/>
              <w:rPr>
                <w:rFonts w:ascii="Calibri" w:eastAsia="Times New Roman" w:hAnsi="Calibri" w:cs="Calibri"/>
                <w:color w:val="000000"/>
                <w:sz w:val="18"/>
                <w:szCs w:val="18"/>
              </w:rPr>
            </w:pPr>
          </w:p>
        </w:tc>
        <w:tc>
          <w:tcPr>
            <w:tcW w:w="399" w:type="dxa"/>
            <w:tcBorders>
              <w:top w:val="single" w:sz="4" w:space="0" w:color="auto"/>
              <w:left w:val="nil"/>
              <w:bottom w:val="single" w:sz="4" w:space="0" w:color="auto"/>
              <w:right w:val="single" w:sz="4" w:space="0" w:color="auto"/>
            </w:tcBorders>
            <w:shd w:val="clear" w:color="000000" w:fill="5B9BD5"/>
            <w:noWrap/>
            <w:vAlign w:val="center"/>
          </w:tcPr>
          <w:p w14:paraId="15F59924" w14:textId="77777777" w:rsidR="00B550AC" w:rsidRPr="005C34FD" w:rsidRDefault="00B550AC" w:rsidP="00175BAA">
            <w:pPr>
              <w:spacing w:after="0" w:line="240" w:lineRule="auto"/>
              <w:jc w:val="center"/>
              <w:rPr>
                <w:rFonts w:ascii="Calibri" w:eastAsia="Times New Roman" w:hAnsi="Calibri" w:cs="Calibri"/>
                <w:color w:val="000000"/>
                <w:sz w:val="18"/>
                <w:szCs w:val="18"/>
              </w:rPr>
            </w:pPr>
          </w:p>
        </w:tc>
      </w:tr>
    </w:tbl>
    <w:p w14:paraId="08740A9B" w14:textId="77777777" w:rsidR="00107A2D" w:rsidRDefault="00107A2D" w:rsidP="00B53377">
      <w:pPr>
        <w:pStyle w:val="Heading2"/>
      </w:pPr>
    </w:p>
    <w:p w14:paraId="7C52B6D7" w14:textId="6340059D" w:rsidR="00001BB0" w:rsidRDefault="00322A12" w:rsidP="00001BB0">
      <w:pPr>
        <w:pStyle w:val="Heading2"/>
      </w:pPr>
      <w:bookmarkStart w:id="7" w:name="_Toc87908561"/>
      <w:r>
        <w:t>1.6 Contributions</w:t>
      </w:r>
      <w:bookmarkEnd w:id="7"/>
    </w:p>
    <w:p w14:paraId="4B381D6C" w14:textId="32B61D14" w:rsidR="00322A12" w:rsidRPr="00322A12" w:rsidRDefault="00FE2683" w:rsidP="008E7B9E">
      <w:pPr>
        <w:jc w:val="both"/>
      </w:pPr>
      <w:r>
        <w:t xml:space="preserve">For the project, Ryan </w:t>
      </w:r>
      <w:r w:rsidR="004C5238">
        <w:t>was responsible for</w:t>
      </w:r>
      <w:r w:rsidR="009F59F7">
        <w:t xml:space="preserve"> the </w:t>
      </w:r>
      <w:r w:rsidR="005176B0">
        <w:t xml:space="preserve">Jetson </w:t>
      </w:r>
      <w:r w:rsidR="009F59F7">
        <w:t>Nano</w:t>
      </w:r>
      <w:r w:rsidR="001C16EA">
        <w:t>, L515 pan-tilt mount,</w:t>
      </w:r>
      <w:r w:rsidR="005176B0">
        <w:t xml:space="preserve"> and the </w:t>
      </w:r>
      <w:r w:rsidR="008C54CD">
        <w:t xml:space="preserve">Jetson Nano </w:t>
      </w:r>
      <w:r w:rsidR="001C16EA">
        <w:t>P</w:t>
      </w:r>
      <w:r w:rsidR="008C54CD">
        <w:t>ython script</w:t>
      </w:r>
      <w:r w:rsidR="003B4F89">
        <w:t xml:space="preserve">. </w:t>
      </w:r>
      <w:proofErr w:type="spellStart"/>
      <w:r w:rsidR="003B4F89">
        <w:t>Jevan</w:t>
      </w:r>
      <w:proofErr w:type="spellEnd"/>
      <w:r w:rsidR="003B4F89">
        <w:t xml:space="preserve"> </w:t>
      </w:r>
      <w:r w:rsidR="008C5F17">
        <w:t>focused on the</w:t>
      </w:r>
      <w:r w:rsidR="00610424">
        <w:t xml:space="preserve"> IWR6843</w:t>
      </w:r>
      <w:r w:rsidR="008C54CD">
        <w:t>AOPEVM</w:t>
      </w:r>
      <w:r w:rsidR="00BA50FC">
        <w:t>, the server script</w:t>
      </w:r>
      <w:r w:rsidR="001C16EA">
        <w:t>,</w:t>
      </w:r>
      <w:r w:rsidR="00BA50FC">
        <w:t xml:space="preserve"> and the</w:t>
      </w:r>
      <w:r w:rsidR="0090147A">
        <w:t xml:space="preserve"> </w:t>
      </w:r>
      <w:r w:rsidR="00FA39B8">
        <w:t xml:space="preserve">parametric tunings of the </w:t>
      </w:r>
      <w:r w:rsidR="00CD219C">
        <w:t>RADAR.</w:t>
      </w:r>
      <w:r w:rsidR="007F7737">
        <w:t xml:space="preserve"> Mei Lin </w:t>
      </w:r>
      <w:r w:rsidR="002E6743">
        <w:t>worked on the L515</w:t>
      </w:r>
      <w:r w:rsidR="00CD219C">
        <w:t xml:space="preserve"> and Artificial Intelligence.</w:t>
      </w:r>
      <w:r w:rsidR="00873AAC">
        <w:t xml:space="preserve"> </w:t>
      </w:r>
      <w:r w:rsidR="008E7B9E">
        <w:t>Nonetheless</w:t>
      </w:r>
      <w:r w:rsidR="00873AAC">
        <w:t>, due to the</w:t>
      </w:r>
      <w:r w:rsidR="00D36C01">
        <w:t xml:space="preserve"> complex and meshed interfacing of </w:t>
      </w:r>
      <w:r w:rsidR="007E486A">
        <w:t>all the devices</w:t>
      </w:r>
      <w:r w:rsidR="001C3A5F">
        <w:t xml:space="preserve">, </w:t>
      </w:r>
      <w:r w:rsidR="00CE2459">
        <w:t>everyone</w:t>
      </w:r>
      <w:r w:rsidR="00376C24">
        <w:t xml:space="preserve"> contribute</w:t>
      </w:r>
      <w:r w:rsidR="001C16EA">
        <w:t>d</w:t>
      </w:r>
      <w:r w:rsidR="00376C24">
        <w:t xml:space="preserve"> equally to </w:t>
      </w:r>
      <w:r w:rsidR="00BD6C12">
        <w:t>each component</w:t>
      </w:r>
      <w:r w:rsidR="00267003">
        <w:t xml:space="preserve"> of the project</w:t>
      </w:r>
      <w:r w:rsidR="008E7B9E">
        <w:t>.</w:t>
      </w:r>
      <w:r w:rsidR="005124F8">
        <w:t xml:space="preserve"> </w:t>
      </w:r>
      <w:r w:rsidR="00E94847">
        <w:t>For the report,</w:t>
      </w:r>
      <w:r w:rsidR="004C77C5">
        <w:t xml:space="preserve"> each </w:t>
      </w:r>
      <w:r w:rsidR="002A6882">
        <w:t>team</w:t>
      </w:r>
      <w:r w:rsidR="004C77C5">
        <w:t xml:space="preserve"> member contributed to their respective sections </w:t>
      </w:r>
      <w:r w:rsidR="007B08DC">
        <w:t xml:space="preserve">while </w:t>
      </w:r>
      <w:r w:rsidR="00CB2FFD">
        <w:t>keeping an eye out for each other’s part</w:t>
      </w:r>
      <w:r w:rsidR="00577F3E">
        <w:t>s</w:t>
      </w:r>
      <w:r w:rsidR="00CB2FFD">
        <w:t>.</w:t>
      </w:r>
    </w:p>
    <w:p w14:paraId="3FBD8742" w14:textId="3CFCC240" w:rsidR="008073EE" w:rsidRPr="008D3965" w:rsidRDefault="00CA386C" w:rsidP="00044001">
      <w:pPr>
        <w:pStyle w:val="Heading1"/>
        <w:jc w:val="both"/>
      </w:pPr>
      <w:bookmarkStart w:id="8" w:name="_Toc87908562"/>
      <w:r w:rsidRPr="008D3965">
        <w:t>2. Devices and Sensors</w:t>
      </w:r>
      <w:bookmarkEnd w:id="8"/>
    </w:p>
    <w:p w14:paraId="096BC763" w14:textId="5298A37F" w:rsidR="00405AC6" w:rsidRDefault="008073EE" w:rsidP="00D110BE">
      <w:pPr>
        <w:jc w:val="both"/>
      </w:pPr>
      <w:r>
        <w:t xml:space="preserve">The three main devices </w:t>
      </w:r>
      <w:r w:rsidR="00D567CC">
        <w:t xml:space="preserve">as seen in </w:t>
      </w:r>
      <w:r w:rsidR="00E875DB">
        <w:t>Sec.</w:t>
      </w:r>
      <w:r w:rsidR="00D567CC">
        <w:t xml:space="preserve"> 1.3 are the Jetson Nano</w:t>
      </w:r>
      <w:r w:rsidR="00FA48F7">
        <w:t xml:space="preserve">, </w:t>
      </w:r>
      <w:r w:rsidR="001F032A">
        <w:t>IWR6843</w:t>
      </w:r>
      <w:r w:rsidR="008B2B8F">
        <w:t>,</w:t>
      </w:r>
      <w:r w:rsidR="001F032A">
        <w:t xml:space="preserve"> and the L515. </w:t>
      </w:r>
      <w:r w:rsidR="00CB75B6">
        <w:t xml:space="preserve">This section briefly describes </w:t>
      </w:r>
      <w:r w:rsidR="00C679FC">
        <w:t>their capabilities and working principle</w:t>
      </w:r>
      <w:r w:rsidR="00F077F3">
        <w:t>s</w:t>
      </w:r>
      <w:r w:rsidR="0094763D">
        <w:t xml:space="preserve">, </w:t>
      </w:r>
      <w:r w:rsidR="00F30114">
        <w:t>which</w:t>
      </w:r>
      <w:r w:rsidR="0094763D">
        <w:t xml:space="preserve"> </w:t>
      </w:r>
      <w:r w:rsidR="00F30114">
        <w:t>provide us</w:t>
      </w:r>
      <w:r w:rsidR="0094763D">
        <w:t xml:space="preserve"> the basis </w:t>
      </w:r>
      <w:r w:rsidR="001E1830">
        <w:t>for sensor fusion.</w:t>
      </w:r>
      <w:r w:rsidR="0022549D">
        <w:t xml:space="preserve"> </w:t>
      </w:r>
    </w:p>
    <w:p w14:paraId="2C7123B6" w14:textId="1754A202" w:rsidR="006F7BC8" w:rsidRDefault="00984B44" w:rsidP="000E1FEB">
      <w:pPr>
        <w:ind w:firstLine="567"/>
        <w:jc w:val="both"/>
      </w:pPr>
      <w:r>
        <w:rPr>
          <w:noProof/>
        </w:rPr>
        <w:lastRenderedPageBreak/>
        <mc:AlternateContent>
          <mc:Choice Requires="wps">
            <w:drawing>
              <wp:anchor distT="0" distB="0" distL="114300" distR="114300" simplePos="0" relativeHeight="251658257" behindDoc="0" locked="0" layoutInCell="1" allowOverlap="1" wp14:anchorId="2E8090FC" wp14:editId="393592F4">
                <wp:simplePos x="0" y="0"/>
                <wp:positionH relativeFrom="margin">
                  <wp:posOffset>1797685</wp:posOffset>
                </wp:positionH>
                <wp:positionV relativeFrom="paragraph">
                  <wp:posOffset>2748280</wp:posOffset>
                </wp:positionV>
                <wp:extent cx="1619250" cy="635"/>
                <wp:effectExtent l="0" t="0" r="0" b="0"/>
                <wp:wrapThrough wrapText="bothSides">
                  <wp:wrapPolygon edited="0">
                    <wp:start x="0" y="0"/>
                    <wp:lineTo x="0" y="20057"/>
                    <wp:lineTo x="21346" y="20057"/>
                    <wp:lineTo x="21346" y="0"/>
                    <wp:lineTo x="0" y="0"/>
                  </wp:wrapPolygon>
                </wp:wrapThrough>
                <wp:docPr id="108" name="Text Box 108"/>
                <wp:cNvGraphicFramePr/>
                <a:graphic xmlns:a="http://schemas.openxmlformats.org/drawingml/2006/main">
                  <a:graphicData uri="http://schemas.microsoft.com/office/word/2010/wordprocessingShape">
                    <wps:wsp>
                      <wps:cNvSpPr txBox="1"/>
                      <wps:spPr>
                        <a:xfrm>
                          <a:off x="0" y="0"/>
                          <a:ext cx="1619250" cy="635"/>
                        </a:xfrm>
                        <a:prstGeom prst="rect">
                          <a:avLst/>
                        </a:prstGeom>
                        <a:solidFill>
                          <a:prstClr val="white"/>
                        </a:solidFill>
                        <a:ln>
                          <a:noFill/>
                        </a:ln>
                      </wps:spPr>
                      <wps:txbx>
                        <w:txbxContent>
                          <w:p w14:paraId="5E0721AA" w14:textId="767012C7" w:rsidR="009A14DE" w:rsidRPr="001445D2" w:rsidRDefault="009A14DE" w:rsidP="009A14DE">
                            <w:pPr>
                              <w:pStyle w:val="Caption"/>
                              <w:rPr>
                                <w:noProof/>
                              </w:rPr>
                            </w:pPr>
                            <w:r>
                              <w:t xml:space="preserve">Figure </w:t>
                            </w:r>
                            <w:r w:rsidR="00444271">
                              <w:t>3</w:t>
                            </w:r>
                            <w:r>
                              <w:t>b. L515 RGB outp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8090FC" id="Text Box 108" o:spid="_x0000_s1060" type="#_x0000_t202" style="position:absolute;left:0;text-align:left;margin-left:141.55pt;margin-top:216.4pt;width:127.5pt;height:.05pt;z-index:251658257;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MRyGgIAAEA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" stroked="f">
                <v:textbox style="mso-fit-shape-to-text:t" inset="0,0,0,0">
                  <w:txbxContent>
                    <w:p w14:paraId="5E0721AA" w14:textId="767012C7" w:rsidR="009A14DE" w:rsidRPr="001445D2" w:rsidRDefault="009A14DE" w:rsidP="009A14DE">
                      <w:pPr>
                        <w:pStyle w:val="Caption"/>
                        <w:rPr>
                          <w:noProof/>
                        </w:rPr>
                      </w:pPr>
                      <w:r>
                        <w:t xml:space="preserve">Figure </w:t>
                      </w:r>
                      <w:r w:rsidR="00444271">
                        <w:t>3</w:t>
                      </w:r>
                      <w:r>
                        <w:t>b. L515 RGB output</w:t>
                      </w:r>
                    </w:p>
                  </w:txbxContent>
                </v:textbox>
                <w10:wrap type="through" anchorx="margin"/>
              </v:shape>
            </w:pict>
          </mc:Fallback>
        </mc:AlternateContent>
      </w:r>
      <w:r>
        <w:rPr>
          <w:noProof/>
        </w:rPr>
        <mc:AlternateContent>
          <mc:Choice Requires="wpg">
            <w:drawing>
              <wp:anchor distT="0" distB="0" distL="114300" distR="114300" simplePos="0" relativeHeight="251658255" behindDoc="0" locked="0" layoutInCell="1" allowOverlap="1" wp14:anchorId="7BFE8CCB" wp14:editId="6A04120E">
                <wp:simplePos x="0" y="0"/>
                <wp:positionH relativeFrom="column">
                  <wp:posOffset>84455</wp:posOffset>
                </wp:positionH>
                <wp:positionV relativeFrom="paragraph">
                  <wp:posOffset>1008380</wp:posOffset>
                </wp:positionV>
                <wp:extent cx="1410335" cy="1745615"/>
                <wp:effectExtent l="0" t="12700" r="0" b="0"/>
                <wp:wrapTopAndBottom/>
                <wp:docPr id="240" name="Group 240"/>
                <wp:cNvGraphicFramePr/>
                <a:graphic xmlns:a="http://schemas.openxmlformats.org/drawingml/2006/main">
                  <a:graphicData uri="http://schemas.microsoft.com/office/word/2010/wordprocessingGroup">
                    <wpg:wgp>
                      <wpg:cNvGrpSpPr/>
                      <wpg:grpSpPr>
                        <a:xfrm>
                          <a:off x="0" y="0"/>
                          <a:ext cx="1410335" cy="1745615"/>
                          <a:chOff x="0" y="0"/>
                          <a:chExt cx="1516380" cy="1876425"/>
                        </a:xfrm>
                      </wpg:grpSpPr>
                      <pic:pic xmlns:pic="http://schemas.openxmlformats.org/drawingml/2006/picture">
                        <pic:nvPicPr>
                          <pic:cNvPr id="1" name="Picture 1" descr="A picture containing text, indoor, table, worktable&#10;&#10;Description automatically generated"/>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1516380" cy="1876425"/>
                          </a:xfrm>
                          <a:prstGeom prst="rect">
                            <a:avLst/>
                          </a:prstGeom>
                        </pic:spPr>
                      </pic:pic>
                      <wps:wsp>
                        <wps:cNvPr id="104" name="Rectangle 104"/>
                        <wps:cNvSpPr/>
                        <wps:spPr>
                          <a:xfrm>
                            <a:off x="259274" y="3552"/>
                            <a:ext cx="685800" cy="666750"/>
                          </a:xfrm>
                          <a:prstGeom prst="rect">
                            <a:avLst/>
                          </a:prstGeom>
                          <a:noFill/>
                          <a:ln w="3810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3C04C4" id="Group 240" o:spid="_x0000_s1026" style="position:absolute;margin-left:6.65pt;margin-top:79.4pt;width:111.05pt;height:137.45pt;z-index:251658255;mso-width-relative:margin;mso-height-relative:margin" coordsize="15163,18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">
                <v:shape id="Picture 1" o:spid="_x0000_s1027" type="#_x0000_t75" alt="A picture containing text, indoor, table, worktable&#10;&#10;Description automatically generated" style="position:absolute;width:15163;height:18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">
                  <v:imagedata r:id="rId21" o:title="A picture containing text, indoor, table, worktable&#10;&#10;Description automatically generated"/>
                </v:shape>
                <v:rect id="Rectangle 104" o:spid="_x0000_s1028" style="position:absolute;left:2592;top:35;width:6858;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" filled="f" strokecolor="#c00000" strokeweight="3pt">
                  <v:stroke joinstyle="round"/>
                </v:rect>
                <w10:wrap type="topAndBottom"/>
              </v:group>
            </w:pict>
          </mc:Fallback>
        </mc:AlternateContent>
      </w:r>
      <w:r>
        <w:rPr>
          <w:noProof/>
        </w:rPr>
        <mc:AlternateContent>
          <mc:Choice Requires="wps">
            <w:drawing>
              <wp:anchor distT="0" distB="0" distL="114300" distR="114300" simplePos="0" relativeHeight="251658256" behindDoc="0" locked="0" layoutInCell="1" allowOverlap="1" wp14:anchorId="618D25F4" wp14:editId="167D8FD8">
                <wp:simplePos x="0" y="0"/>
                <wp:positionH relativeFrom="margin">
                  <wp:posOffset>170180</wp:posOffset>
                </wp:positionH>
                <wp:positionV relativeFrom="paragraph">
                  <wp:posOffset>2751455</wp:posOffset>
                </wp:positionV>
                <wp:extent cx="1665605" cy="635"/>
                <wp:effectExtent l="0" t="0" r="0" b="0"/>
                <wp:wrapThrough wrapText="bothSides">
                  <wp:wrapPolygon edited="0">
                    <wp:start x="0" y="0"/>
                    <wp:lineTo x="0" y="20571"/>
                    <wp:lineTo x="21411" y="20571"/>
                    <wp:lineTo x="21411" y="0"/>
                    <wp:lineTo x="0" y="0"/>
                  </wp:wrapPolygon>
                </wp:wrapThrough>
                <wp:docPr id="106" name="Text Box 106"/>
                <wp:cNvGraphicFramePr/>
                <a:graphic xmlns:a="http://schemas.openxmlformats.org/drawingml/2006/main">
                  <a:graphicData uri="http://schemas.microsoft.com/office/word/2010/wordprocessingShape">
                    <wps:wsp>
                      <wps:cNvSpPr txBox="1"/>
                      <wps:spPr>
                        <a:xfrm>
                          <a:off x="0" y="0"/>
                          <a:ext cx="1665605" cy="635"/>
                        </a:xfrm>
                        <a:prstGeom prst="rect">
                          <a:avLst/>
                        </a:prstGeom>
                        <a:solidFill>
                          <a:prstClr val="white"/>
                        </a:solidFill>
                        <a:ln>
                          <a:noFill/>
                        </a:ln>
                      </wps:spPr>
                      <wps:txbx>
                        <w:txbxContent>
                          <w:p w14:paraId="6809E0EF" w14:textId="7082E99C" w:rsidR="00846A04" w:rsidRPr="001445D2" w:rsidRDefault="00846A04" w:rsidP="00846A04">
                            <w:pPr>
                              <w:pStyle w:val="Caption"/>
                              <w:rPr>
                                <w:noProof/>
                              </w:rPr>
                            </w:pPr>
                            <w:r>
                              <w:t>Figure</w:t>
                            </w:r>
                            <w:r w:rsidR="00444271">
                              <w:t xml:space="preserve"> 3</w:t>
                            </w:r>
                            <w:r w:rsidR="009A14DE">
                              <w:t>a. IWR6843 outp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8D25F4" id="Text Box 106" o:spid="_x0000_s1061" type="#_x0000_t202" style="position:absolute;left:0;text-align:left;margin-left:13.4pt;margin-top:216.65pt;width:131.15pt;height:.05pt;z-index:251658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" stroked="f">
                <v:textbox style="mso-fit-shape-to-text:t" inset="0,0,0,0">
                  <w:txbxContent>
                    <w:p w14:paraId="6809E0EF" w14:textId="7082E99C" w:rsidR="00846A04" w:rsidRPr="001445D2" w:rsidRDefault="00846A04" w:rsidP="00846A04">
                      <w:pPr>
                        <w:pStyle w:val="Caption"/>
                        <w:rPr>
                          <w:noProof/>
                        </w:rPr>
                      </w:pPr>
                      <w:r>
                        <w:t>Figure</w:t>
                      </w:r>
                      <w:r w:rsidR="00444271">
                        <w:t xml:space="preserve"> 3</w:t>
                      </w:r>
                      <w:r w:rsidR="009A14DE">
                        <w:t>a. IWR6843 output</w:t>
                      </w:r>
                    </w:p>
                  </w:txbxContent>
                </v:textbox>
                <w10:wrap type="through" anchorx="margin"/>
              </v:shape>
            </w:pict>
          </mc:Fallback>
        </mc:AlternateContent>
      </w:r>
      <w:r>
        <w:rPr>
          <w:noProof/>
        </w:rPr>
        <w:drawing>
          <wp:anchor distT="0" distB="0" distL="114300" distR="114300" simplePos="0" relativeHeight="251658254" behindDoc="0" locked="0" layoutInCell="1" allowOverlap="1" wp14:anchorId="0FEFB346" wp14:editId="6883771D">
            <wp:simplePos x="0" y="0"/>
            <wp:positionH relativeFrom="margin">
              <wp:posOffset>1532890</wp:posOffset>
            </wp:positionH>
            <wp:positionV relativeFrom="paragraph">
              <wp:posOffset>1007745</wp:posOffset>
            </wp:positionV>
            <wp:extent cx="1828800" cy="1743075"/>
            <wp:effectExtent l="0" t="0" r="0" b="0"/>
            <wp:wrapThrough wrapText="bothSides">
              <wp:wrapPolygon edited="0">
                <wp:start x="0" y="0"/>
                <wp:lineTo x="0" y="21403"/>
                <wp:lineTo x="21450" y="21403"/>
                <wp:lineTo x="21450" y="0"/>
                <wp:lineTo x="0" y="0"/>
              </wp:wrapPolygon>
            </wp:wrapThrough>
            <wp:docPr id="105" name="Picture 105" descr="A picture containing text, indoor, ceil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A picture containing text, indoor, ceiling&#10;&#10;Description automatically generated"/>
                    <pic:cNvPicPr/>
                  </pic:nvPicPr>
                  <pic:blipFill rotWithShape="1">
                    <a:blip r:embed="rId22">
                      <a:extLst>
                        <a:ext uri="{28A0092B-C50C-407E-A947-70E740481C1C}">
                          <a14:useLocalDpi xmlns:a14="http://schemas.microsoft.com/office/drawing/2010/main" val="0"/>
                        </a:ext>
                      </a:extLst>
                    </a:blip>
                    <a:srcRect l="19167" t="1065" r="833" b="1455"/>
                    <a:stretch/>
                  </pic:blipFill>
                  <pic:spPr bwMode="auto">
                    <a:xfrm>
                      <a:off x="0" y="0"/>
                      <a:ext cx="1828800" cy="17430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58" behindDoc="0" locked="0" layoutInCell="1" allowOverlap="1" wp14:anchorId="1C46E3D0" wp14:editId="79DE8439">
            <wp:simplePos x="0" y="0"/>
            <wp:positionH relativeFrom="page">
              <wp:posOffset>4328795</wp:posOffset>
            </wp:positionH>
            <wp:positionV relativeFrom="paragraph">
              <wp:posOffset>1471930</wp:posOffset>
            </wp:positionV>
            <wp:extent cx="2240280" cy="1278255"/>
            <wp:effectExtent l="0" t="0" r="0" b="4445"/>
            <wp:wrapTopAndBottom/>
            <wp:docPr id="107" name="Picture 10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A picture containing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240280" cy="127825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50" behindDoc="0" locked="0" layoutInCell="1" allowOverlap="1" wp14:anchorId="0C48289D" wp14:editId="1354726A">
                <wp:simplePos x="0" y="0"/>
                <wp:positionH relativeFrom="margin">
                  <wp:posOffset>3424555</wp:posOffset>
                </wp:positionH>
                <wp:positionV relativeFrom="paragraph">
                  <wp:posOffset>2752032</wp:posOffset>
                </wp:positionV>
                <wp:extent cx="2316480" cy="635"/>
                <wp:effectExtent l="0" t="0" r="0" b="635"/>
                <wp:wrapThrough wrapText="bothSides">
                  <wp:wrapPolygon edited="0">
                    <wp:start x="0" y="0"/>
                    <wp:lineTo x="0" y="20958"/>
                    <wp:lineTo x="21434" y="20958"/>
                    <wp:lineTo x="21434" y="0"/>
                    <wp:lineTo x="0" y="0"/>
                  </wp:wrapPolygon>
                </wp:wrapThrough>
                <wp:docPr id="109" name="Text Box 109"/>
                <wp:cNvGraphicFramePr/>
                <a:graphic xmlns:a="http://schemas.openxmlformats.org/drawingml/2006/main">
                  <a:graphicData uri="http://schemas.microsoft.com/office/word/2010/wordprocessingShape">
                    <wps:wsp>
                      <wps:cNvSpPr txBox="1"/>
                      <wps:spPr>
                        <a:xfrm>
                          <a:off x="0" y="0"/>
                          <a:ext cx="2316480" cy="635"/>
                        </a:xfrm>
                        <a:prstGeom prst="rect">
                          <a:avLst/>
                        </a:prstGeom>
                        <a:solidFill>
                          <a:prstClr val="white"/>
                        </a:solidFill>
                        <a:ln>
                          <a:noFill/>
                        </a:ln>
                      </wps:spPr>
                      <wps:txbx>
                        <w:txbxContent>
                          <w:p w14:paraId="5779A120" w14:textId="4269F49D" w:rsidR="009A14DE" w:rsidRPr="001445D2" w:rsidRDefault="009A14DE" w:rsidP="009A14DE">
                            <w:pPr>
                              <w:pStyle w:val="Caption"/>
                              <w:rPr>
                                <w:noProof/>
                              </w:rPr>
                            </w:pPr>
                            <w:r>
                              <w:t>Figure</w:t>
                            </w:r>
                            <w:r w:rsidR="00444271">
                              <w:t xml:space="preserve"> </w:t>
                            </w:r>
                            <w:r w:rsidR="00071BFA">
                              <w:fldChar w:fldCharType="begin"/>
                            </w:r>
                            <w:r w:rsidR="00071BFA">
                              <w:instrText xml:space="preserve"> SEQ Figure \* ARABIC </w:instrText>
                            </w:r>
                            <w:r w:rsidR="00071BFA">
                              <w:fldChar w:fldCharType="separate"/>
                            </w:r>
                            <w:r w:rsidR="00444271">
                              <w:rPr>
                                <w:noProof/>
                              </w:rPr>
                              <w:t>3</w:t>
                            </w:r>
                            <w:r w:rsidR="00071BFA">
                              <w:rPr>
                                <w:noProof/>
                              </w:rPr>
                              <w:fldChar w:fldCharType="end"/>
                            </w:r>
                            <w:r w:rsidR="00C07DE3">
                              <w:t>c</w:t>
                            </w:r>
                            <w:r>
                              <w:t>. L515 Depth sensor output</w:t>
                            </w:r>
                            <w:r w:rsidR="006F7BC8">
                              <w:t xml:space="preserve"> showing </w:t>
                            </w:r>
                            <w:r w:rsidR="00910FF2">
                              <w:t xml:space="preserve">that </w:t>
                            </w:r>
                            <w:r w:rsidR="006F7BC8">
                              <w:t xml:space="preserve">a </w:t>
                            </w:r>
                            <w:r w:rsidR="007C1B6D">
                              <w:t xml:space="preserve">rectangular pillow </w:t>
                            </w:r>
                            <w:r w:rsidR="00910FF2">
                              <w:t>is the</w:t>
                            </w:r>
                            <w:r w:rsidR="009C1435">
                              <w:t xml:space="preserve"> </w:t>
                            </w:r>
                            <w:r w:rsidR="0090777C">
                              <w:t xml:space="preserve">nearest </w:t>
                            </w:r>
                            <w:r w:rsidR="00910FF2">
                              <w:t>object in view</w:t>
                            </w:r>
                            <w:r w:rsidR="0046171B">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48289D" id="Text Box 109" o:spid="_x0000_s1062" type="#_x0000_t202" style="position:absolute;left:0;text-align:left;margin-left:269.65pt;margin-top:216.7pt;width:182.4pt;height:.05pt;z-index:25165825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s2UGQIAAEAEAAAOAAAAZHJzL2Uyb0RvYy54bWysU8Fu2zAMvQ/YPwi6L07SrS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" stroked="f">
                <v:textbox style="mso-fit-shape-to-text:t" inset="0,0,0,0">
                  <w:txbxContent>
                    <w:p w14:paraId="5779A120" w14:textId="4269F49D" w:rsidR="009A14DE" w:rsidRPr="001445D2" w:rsidRDefault="009A14DE" w:rsidP="009A14DE">
                      <w:pPr>
                        <w:pStyle w:val="Caption"/>
                        <w:rPr>
                          <w:noProof/>
                        </w:rPr>
                      </w:pPr>
                      <w:r>
                        <w:t>Figure</w:t>
                      </w:r>
                      <w:r w:rsidR="00444271">
                        <w:t xml:space="preserve"> </w:t>
                      </w:r>
                      <w:fldSimple w:instr=" SEQ Figure \* ARABIC ">
                        <w:r w:rsidR="00444271">
                          <w:rPr>
                            <w:noProof/>
                          </w:rPr>
                          <w:t>3</w:t>
                        </w:r>
                      </w:fldSimple>
                      <w:r w:rsidR="00C07DE3">
                        <w:t>c</w:t>
                      </w:r>
                      <w:r>
                        <w:t>. L515 Depth sensor output</w:t>
                      </w:r>
                      <w:r w:rsidR="006F7BC8">
                        <w:t xml:space="preserve"> showing </w:t>
                      </w:r>
                      <w:r w:rsidR="00910FF2">
                        <w:t xml:space="preserve">that </w:t>
                      </w:r>
                      <w:r w:rsidR="006F7BC8">
                        <w:t xml:space="preserve">a </w:t>
                      </w:r>
                      <w:r w:rsidR="007C1B6D">
                        <w:t xml:space="preserve">rectangular pillow </w:t>
                      </w:r>
                      <w:r w:rsidR="00910FF2">
                        <w:t>is the</w:t>
                      </w:r>
                      <w:r w:rsidR="009C1435">
                        <w:t xml:space="preserve"> </w:t>
                      </w:r>
                      <w:r w:rsidR="0090777C">
                        <w:t xml:space="preserve">nearest </w:t>
                      </w:r>
                      <w:r w:rsidR="00910FF2">
                        <w:t>object in view</w:t>
                      </w:r>
                      <w:r w:rsidR="0046171B">
                        <w:t>.</w:t>
                      </w:r>
                    </w:p>
                  </w:txbxContent>
                </v:textbox>
                <w10:wrap type="through" anchorx="margin"/>
              </v:shape>
            </w:pict>
          </mc:Fallback>
        </mc:AlternateContent>
      </w:r>
      <w:r w:rsidR="00624F04">
        <w:t>The IWR6843 has a wide field of vision</w:t>
      </w:r>
      <w:r w:rsidR="00EA6250">
        <w:t xml:space="preserve"> (FOV) and </w:t>
      </w:r>
      <w:r w:rsidR="00624F04">
        <w:t>a long range</w:t>
      </w:r>
      <w:r w:rsidR="00AC62EB">
        <w:t xml:space="preserve">; but because </w:t>
      </w:r>
      <w:r w:rsidR="00C56B5C">
        <w:t>its data is</w:t>
      </w:r>
      <w:r w:rsidR="00AC62EB">
        <w:t xml:space="preserve"> </w:t>
      </w:r>
      <w:r w:rsidR="0045030A">
        <w:t xml:space="preserve">low </w:t>
      </w:r>
      <w:r w:rsidR="00BA1E9A">
        <w:t xml:space="preserve">in </w:t>
      </w:r>
      <w:r w:rsidR="0045030A">
        <w:t>resolution</w:t>
      </w:r>
      <w:r w:rsidR="002E7D05">
        <w:t>,</w:t>
      </w:r>
      <w:r w:rsidR="0009259D">
        <w:t xml:space="preserve"> it is difficult to</w:t>
      </w:r>
      <w:r w:rsidR="00127484">
        <w:t xml:space="preserve"> separate the entities</w:t>
      </w:r>
      <w:r w:rsidR="008217F4">
        <w:t xml:space="preserve"> in proximity to one another</w:t>
      </w:r>
      <w:r w:rsidR="00405AC6">
        <w:t>.</w:t>
      </w:r>
      <w:r w:rsidR="00D82099">
        <w:t xml:space="preserve"> On the other hand, the L515</w:t>
      </w:r>
      <w:r w:rsidR="007B058B">
        <w:t>,</w:t>
      </w:r>
      <w:r w:rsidR="006F2493">
        <w:t xml:space="preserve"> whose</w:t>
      </w:r>
      <w:r w:rsidR="00D52F70">
        <w:t xml:space="preserve"> range is </w:t>
      </w:r>
      <w:r w:rsidR="00AC5941">
        <w:t xml:space="preserve">much shorter and view </w:t>
      </w:r>
      <w:r w:rsidR="0022549D">
        <w:t xml:space="preserve">more narrower, </w:t>
      </w:r>
      <w:r w:rsidR="00D82099">
        <w:t xml:space="preserve">is able to complement it with its </w:t>
      </w:r>
      <w:r w:rsidR="00C961C5">
        <w:t xml:space="preserve">higher </w:t>
      </w:r>
      <w:r w:rsidR="003D66E5">
        <w:t xml:space="preserve">RGBD </w:t>
      </w:r>
      <w:r w:rsidR="00C961C5">
        <w:t>resolution</w:t>
      </w:r>
      <w:r w:rsidR="0009629F">
        <w:t xml:space="preserve"> </w:t>
      </w:r>
      <w:r w:rsidR="00D82099">
        <w:t xml:space="preserve">and </w:t>
      </w:r>
      <w:r w:rsidR="006E48C8">
        <w:t xml:space="preserve">its </w:t>
      </w:r>
      <w:r w:rsidR="00D82099">
        <w:t>higher</w:t>
      </w:r>
      <w:r w:rsidR="00EF02C6">
        <w:t xml:space="preserve"> accuracy in range-finding. </w:t>
      </w:r>
      <w:r w:rsidR="000750BF">
        <w:t xml:space="preserve">A comparison between their outputs can be seen </w:t>
      </w:r>
      <w:r w:rsidR="00E94259">
        <w:t>below.</w:t>
      </w:r>
    </w:p>
    <w:p w14:paraId="425C1069" w14:textId="7DB2655F" w:rsidR="006360D9" w:rsidRDefault="00A77D94" w:rsidP="00B22C57">
      <w:pPr>
        <w:pStyle w:val="Heading2"/>
      </w:pPr>
      <w:bookmarkStart w:id="9" w:name="_Toc87908563"/>
      <w:r>
        <w:t>2.1 Jetson Nano</w:t>
      </w:r>
      <w:r w:rsidR="003D0817">
        <w:t xml:space="preserve">, MG995 Servo Motors, and </w:t>
      </w:r>
      <w:r w:rsidR="005D5973">
        <w:t>PCA9685 Servo Driver</w:t>
      </w:r>
      <w:bookmarkEnd w:id="9"/>
    </w:p>
    <w:tbl>
      <w:tblPr>
        <w:tblStyle w:val="TableGrid"/>
        <w:tblpPr w:leftFromText="180" w:rightFromText="180" w:vertAnchor="text" w:horzAnchor="margin" w:tblpXSpec="right" w:tblpY="3115"/>
        <w:tblW w:w="5909" w:type="dxa"/>
        <w:tblLook w:val="0420" w:firstRow="1" w:lastRow="0" w:firstColumn="0" w:lastColumn="0" w:noHBand="0" w:noVBand="1"/>
      </w:tblPr>
      <w:tblGrid>
        <w:gridCol w:w="2263"/>
        <w:gridCol w:w="3646"/>
      </w:tblGrid>
      <w:tr w:rsidR="006360D9" w:rsidRPr="00DF2D81" w14:paraId="58708E9E" w14:textId="77777777" w:rsidTr="00BF1CB6">
        <w:trPr>
          <w:trHeight w:val="240"/>
        </w:trPr>
        <w:tc>
          <w:tcPr>
            <w:tcW w:w="2263" w:type="dxa"/>
            <w:shd w:val="clear" w:color="auto" w:fill="E7E6E6" w:themeFill="background2"/>
            <w:hideMark/>
          </w:tcPr>
          <w:p w14:paraId="76078DCA" w14:textId="77777777" w:rsidR="006360D9" w:rsidRPr="00DF2D81" w:rsidRDefault="006360D9" w:rsidP="006360D9">
            <w:pPr>
              <w:spacing w:line="259" w:lineRule="auto"/>
              <w:rPr>
                <w:lang w:val="en-MY"/>
              </w:rPr>
            </w:pPr>
            <w:r w:rsidRPr="00DF2D81">
              <w:rPr>
                <w:lang w:val="en-US"/>
              </w:rPr>
              <w:t>Power to servo motor</w:t>
            </w:r>
          </w:p>
        </w:tc>
        <w:tc>
          <w:tcPr>
            <w:tcW w:w="3646" w:type="dxa"/>
            <w:hideMark/>
          </w:tcPr>
          <w:p w14:paraId="1AD780B0" w14:textId="77777777" w:rsidR="006360D9" w:rsidRPr="00DF2D81" w:rsidRDefault="006360D9" w:rsidP="006360D9">
            <w:pPr>
              <w:spacing w:line="259" w:lineRule="auto"/>
              <w:rPr>
                <w:lang w:val="en-MY"/>
              </w:rPr>
            </w:pPr>
            <w:r>
              <w:rPr>
                <w:lang w:val="en-US"/>
              </w:rPr>
              <w:t>6</w:t>
            </w:r>
            <w:r w:rsidRPr="00DF2D81">
              <w:rPr>
                <w:lang w:val="en-US"/>
              </w:rPr>
              <w:t xml:space="preserve"> V from 4 x AA alkaline cells</w:t>
            </w:r>
          </w:p>
        </w:tc>
      </w:tr>
      <w:tr w:rsidR="006360D9" w:rsidRPr="00DF2D81" w14:paraId="28D4DFC5" w14:textId="77777777" w:rsidTr="00BF1CB6">
        <w:trPr>
          <w:trHeight w:val="240"/>
        </w:trPr>
        <w:tc>
          <w:tcPr>
            <w:tcW w:w="2263" w:type="dxa"/>
            <w:shd w:val="clear" w:color="auto" w:fill="E7E6E6" w:themeFill="background2"/>
            <w:hideMark/>
          </w:tcPr>
          <w:p w14:paraId="711C2374" w14:textId="77777777" w:rsidR="006360D9" w:rsidRPr="00DF2D81" w:rsidRDefault="006360D9" w:rsidP="006360D9">
            <w:pPr>
              <w:spacing w:line="259" w:lineRule="auto"/>
              <w:rPr>
                <w:lang w:val="en-MY"/>
              </w:rPr>
            </w:pPr>
            <w:r w:rsidRPr="00DF2D81">
              <w:rPr>
                <w:lang w:val="en-US"/>
              </w:rPr>
              <w:t>Actuation range</w:t>
            </w:r>
          </w:p>
        </w:tc>
        <w:tc>
          <w:tcPr>
            <w:tcW w:w="3646" w:type="dxa"/>
            <w:hideMark/>
          </w:tcPr>
          <w:p w14:paraId="5F891419" w14:textId="77777777" w:rsidR="006360D9" w:rsidRPr="00DF2D81" w:rsidRDefault="006360D9" w:rsidP="006360D9">
            <w:pPr>
              <w:spacing w:line="259" w:lineRule="auto"/>
              <w:rPr>
                <w:lang w:val="en-MY"/>
              </w:rPr>
            </w:pPr>
            <w:r w:rsidRPr="00DF2D81">
              <w:rPr>
                <w:lang w:val="en-US"/>
              </w:rPr>
              <w:t>120</w:t>
            </w:r>
            <w:r>
              <w:rPr>
                <w:rFonts w:ascii="Calibri" w:hAnsi="Calibri" w:cs="Calibri"/>
                <w:lang w:val="en-MY"/>
              </w:rPr>
              <w:t>°</w:t>
            </w:r>
          </w:p>
        </w:tc>
      </w:tr>
      <w:tr w:rsidR="006360D9" w:rsidRPr="00DF2D81" w14:paraId="12C5D3EB" w14:textId="77777777" w:rsidTr="00BF1CB6">
        <w:trPr>
          <w:trHeight w:val="240"/>
        </w:trPr>
        <w:tc>
          <w:tcPr>
            <w:tcW w:w="2263" w:type="dxa"/>
            <w:shd w:val="clear" w:color="auto" w:fill="E7E6E6" w:themeFill="background2"/>
            <w:hideMark/>
          </w:tcPr>
          <w:p w14:paraId="0999567F" w14:textId="77777777" w:rsidR="006360D9" w:rsidRPr="00DF2D81" w:rsidRDefault="006360D9" w:rsidP="006360D9">
            <w:pPr>
              <w:spacing w:line="259" w:lineRule="auto"/>
              <w:rPr>
                <w:lang w:val="en-MY"/>
              </w:rPr>
            </w:pPr>
            <w:r w:rsidRPr="00DF2D81">
              <w:rPr>
                <w:lang w:val="en-US"/>
              </w:rPr>
              <w:t>Pulse width range</w:t>
            </w:r>
          </w:p>
        </w:tc>
        <w:tc>
          <w:tcPr>
            <w:tcW w:w="3646" w:type="dxa"/>
            <w:hideMark/>
          </w:tcPr>
          <w:p w14:paraId="5A97F604" w14:textId="76126F21" w:rsidR="006360D9" w:rsidRPr="00DF2D81" w:rsidRDefault="00BF1CB6" w:rsidP="006360D9">
            <w:pPr>
              <w:spacing w:line="259" w:lineRule="auto"/>
              <w:rPr>
                <w:lang w:val="en-MY"/>
              </w:rPr>
            </w:pPr>
            <w:r w:rsidRPr="00DF2D81">
              <w:rPr>
                <w:lang w:val="en-US"/>
              </w:rPr>
              <w:t xml:space="preserve">1000 – 2000 </w:t>
            </w:r>
            <w:r w:rsidRPr="00DF2D81">
              <w:rPr>
                <w:lang w:val="el-GR"/>
              </w:rPr>
              <w:t>μ</w:t>
            </w:r>
            <w:r w:rsidRPr="00DF2D81">
              <w:rPr>
                <w:lang w:val="en-US"/>
              </w:rPr>
              <w:t>s</w:t>
            </w:r>
            <w:r>
              <w:rPr>
                <w:lang w:val="en-US"/>
              </w:rPr>
              <w:t xml:space="preserve"> (resolution of 4</w:t>
            </w:r>
            <w:r w:rsidRPr="00F7367D">
              <w:rPr>
                <w:lang w:val="en-MY"/>
              </w:rPr>
              <w:t xml:space="preserve"> </w:t>
            </w:r>
            <w:r w:rsidRPr="00DF2D81">
              <w:rPr>
                <w:lang w:val="el-GR"/>
              </w:rPr>
              <w:t>μ</w:t>
            </w:r>
            <w:r w:rsidRPr="00DF2D81">
              <w:rPr>
                <w:lang w:val="en-US"/>
              </w:rPr>
              <w:t>s</w:t>
            </w:r>
            <w:r>
              <w:rPr>
                <w:lang w:val="en-US"/>
              </w:rPr>
              <w:t xml:space="preserve"> at 60 Hz update rate)</w:t>
            </w:r>
          </w:p>
        </w:tc>
      </w:tr>
      <w:tr w:rsidR="006360D9" w:rsidRPr="00DF2D81" w14:paraId="37CCE12A" w14:textId="77777777" w:rsidTr="00BF1CB6">
        <w:trPr>
          <w:trHeight w:val="240"/>
        </w:trPr>
        <w:tc>
          <w:tcPr>
            <w:tcW w:w="2263" w:type="dxa"/>
            <w:shd w:val="clear" w:color="auto" w:fill="E7E6E6" w:themeFill="background2"/>
            <w:hideMark/>
          </w:tcPr>
          <w:p w14:paraId="4A5F9764" w14:textId="77777777" w:rsidR="006360D9" w:rsidRPr="00DF2D81" w:rsidRDefault="006360D9" w:rsidP="006360D9">
            <w:pPr>
              <w:spacing w:line="259" w:lineRule="auto"/>
              <w:rPr>
                <w:lang w:val="en-MY"/>
              </w:rPr>
            </w:pPr>
            <w:r w:rsidRPr="00DF2D81">
              <w:rPr>
                <w:lang w:val="en-US"/>
              </w:rPr>
              <w:t>Operation speed</w:t>
            </w:r>
          </w:p>
        </w:tc>
        <w:tc>
          <w:tcPr>
            <w:tcW w:w="3646" w:type="dxa"/>
            <w:hideMark/>
          </w:tcPr>
          <w:p w14:paraId="503FB9EF" w14:textId="77777777" w:rsidR="006360D9" w:rsidRPr="00A96B53" w:rsidRDefault="006360D9" w:rsidP="006360D9">
            <w:pPr>
              <w:spacing w:line="259" w:lineRule="auto"/>
              <w:rPr>
                <w:rFonts w:eastAsiaTheme="minorEastAsia"/>
                <w:lang w:val="en-MY"/>
              </w:rPr>
            </w:pPr>
            <w:r w:rsidRPr="00DF2D81">
              <w:rPr>
                <w:lang w:val="en-MY"/>
              </w:rPr>
              <w:t>0.</w:t>
            </w:r>
            <w:r>
              <w:rPr>
                <w:lang w:val="en-MY"/>
              </w:rPr>
              <w:t xml:space="preserve">6 </w:t>
            </w:r>
            <m:oMath>
              <m:r>
                <m:rPr>
                  <m:sty m:val="p"/>
                </m:rPr>
                <w:rPr>
                  <w:rFonts w:ascii="Cambria Math" w:hAnsi="Cambria Math"/>
                  <w:lang w:val="en-MY"/>
                </w:rPr>
                <m:t>±</m:t>
              </m:r>
            </m:oMath>
            <w:r>
              <w:rPr>
                <w:rFonts w:eastAsiaTheme="minorEastAsia"/>
                <w:lang w:val="en-MY"/>
              </w:rPr>
              <w:t xml:space="preserve"> 0.2 </w:t>
            </w:r>
            <w:r>
              <w:rPr>
                <w:lang w:val="en-MY"/>
              </w:rPr>
              <w:t xml:space="preserve">/ </w:t>
            </w:r>
            <w:r w:rsidRPr="00DF2D81">
              <w:rPr>
                <w:lang w:val="en-MY"/>
              </w:rPr>
              <w:t>60</w:t>
            </w:r>
            <w:r>
              <w:rPr>
                <w:rFonts w:ascii="Calibri" w:hAnsi="Calibri" w:cs="Calibri"/>
                <w:lang w:val="en-MY"/>
              </w:rPr>
              <w:t>°</w:t>
            </w:r>
            <w:r>
              <w:rPr>
                <w:lang w:val="en-MY"/>
              </w:rPr>
              <w:t xml:space="preserve"> (with L515 mounted)</w:t>
            </w:r>
          </w:p>
        </w:tc>
      </w:tr>
      <w:tr w:rsidR="006360D9" w:rsidRPr="00DF2D81" w14:paraId="0EFEADFB" w14:textId="77777777" w:rsidTr="00BF1CB6">
        <w:trPr>
          <w:trHeight w:val="240"/>
        </w:trPr>
        <w:tc>
          <w:tcPr>
            <w:tcW w:w="2263" w:type="dxa"/>
            <w:shd w:val="clear" w:color="auto" w:fill="E7E6E6" w:themeFill="background2"/>
            <w:hideMark/>
          </w:tcPr>
          <w:p w14:paraId="49E6CBD8" w14:textId="77777777" w:rsidR="006360D9" w:rsidRPr="00DF2D81" w:rsidRDefault="006360D9" w:rsidP="006360D9">
            <w:pPr>
              <w:spacing w:line="259" w:lineRule="auto"/>
              <w:rPr>
                <w:lang w:val="en-MY"/>
              </w:rPr>
            </w:pPr>
            <w:r w:rsidRPr="00DF2D81">
              <w:rPr>
                <w:lang w:val="en-US"/>
              </w:rPr>
              <w:t>Torque</w:t>
            </w:r>
          </w:p>
        </w:tc>
        <w:tc>
          <w:tcPr>
            <w:tcW w:w="3646" w:type="dxa"/>
            <w:hideMark/>
          </w:tcPr>
          <w:p w14:paraId="3626F12A" w14:textId="77777777" w:rsidR="006360D9" w:rsidRPr="00DF2D81" w:rsidRDefault="006360D9" w:rsidP="006360D9">
            <w:pPr>
              <w:spacing w:line="259" w:lineRule="auto"/>
              <w:rPr>
                <w:lang w:val="en-MY"/>
              </w:rPr>
            </w:pPr>
            <w:r w:rsidRPr="00DF2D81">
              <w:rPr>
                <w:lang w:val="en-MY"/>
              </w:rPr>
              <w:t xml:space="preserve">0.83 N m (8.5 </w:t>
            </w:r>
            <w:proofErr w:type="spellStart"/>
            <w:r w:rsidRPr="00DF2D81">
              <w:rPr>
                <w:lang w:val="en-MY"/>
              </w:rPr>
              <w:t>kgf</w:t>
            </w:r>
            <w:proofErr w:type="spellEnd"/>
            <w:r w:rsidRPr="00DF2D81">
              <w:rPr>
                <w:lang w:val="en-MY"/>
              </w:rPr>
              <w:t xml:space="preserve"> cm)</w:t>
            </w:r>
          </w:p>
        </w:tc>
      </w:tr>
    </w:tbl>
    <w:p w14:paraId="0C598156" w14:textId="1E4F0327" w:rsidR="006360D9" w:rsidRDefault="00910BDF" w:rsidP="00047242">
      <w:pPr>
        <w:jc w:val="both"/>
      </w:pPr>
      <w:r>
        <w:rPr>
          <w:noProof/>
        </w:rPr>
        <mc:AlternateContent>
          <mc:Choice Requires="wps">
            <w:drawing>
              <wp:anchor distT="0" distB="0" distL="114300" distR="114300" simplePos="0" relativeHeight="251658270" behindDoc="0" locked="0" layoutInCell="1" allowOverlap="1" wp14:anchorId="2AA2A848" wp14:editId="3514CD3B">
                <wp:simplePos x="0" y="0"/>
                <wp:positionH relativeFrom="margin">
                  <wp:posOffset>109220</wp:posOffset>
                </wp:positionH>
                <wp:positionV relativeFrom="paragraph">
                  <wp:posOffset>3181350</wp:posOffset>
                </wp:positionV>
                <wp:extent cx="1653540" cy="198120"/>
                <wp:effectExtent l="0" t="0" r="3810" b="0"/>
                <wp:wrapTopAndBottom/>
                <wp:docPr id="20" name="Text Box 20"/>
                <wp:cNvGraphicFramePr/>
                <a:graphic xmlns:a="http://schemas.openxmlformats.org/drawingml/2006/main">
                  <a:graphicData uri="http://schemas.microsoft.com/office/word/2010/wordprocessingShape">
                    <wps:wsp>
                      <wps:cNvSpPr txBox="1"/>
                      <wps:spPr>
                        <a:xfrm>
                          <a:off x="0" y="0"/>
                          <a:ext cx="1653540" cy="198120"/>
                        </a:xfrm>
                        <a:prstGeom prst="rect">
                          <a:avLst/>
                        </a:prstGeom>
                        <a:solidFill>
                          <a:prstClr val="white"/>
                        </a:solidFill>
                        <a:ln>
                          <a:noFill/>
                        </a:ln>
                      </wps:spPr>
                      <wps:txbx>
                        <w:txbxContent>
                          <w:p w14:paraId="539EC307" w14:textId="77777777" w:rsidR="00B2153D" w:rsidRPr="00035817" w:rsidRDefault="00B2153D" w:rsidP="00B2153D">
                            <w:pPr>
                              <w:pStyle w:val="Caption"/>
                              <w:rPr>
                                <w:noProof/>
                              </w:rPr>
                            </w:pPr>
                            <w:r>
                              <w:t xml:space="preserve">Figure </w:t>
                            </w:r>
                            <w:r w:rsidR="00071BFA">
                              <w:fldChar w:fldCharType="begin"/>
                            </w:r>
                            <w:r w:rsidR="00071BFA">
                              <w:instrText xml:space="preserve"> SEQ Figure \* ARABIC </w:instrText>
                            </w:r>
                            <w:r w:rsidR="00071BFA">
                              <w:fldChar w:fldCharType="separate"/>
                            </w:r>
                            <w:r>
                              <w:rPr>
                                <w:noProof/>
                              </w:rPr>
                              <w:t>4</w:t>
                            </w:r>
                            <w:r w:rsidR="00071BFA">
                              <w:rPr>
                                <w:noProof/>
                              </w:rPr>
                              <w:fldChar w:fldCharType="end"/>
                            </w:r>
                            <w:r>
                              <w:t>. Pan-tilt mount for L5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2A848" id="Text Box 20" o:spid="_x0000_s1063" type="#_x0000_t202" style="position:absolute;left:0;text-align:left;margin-left:8.6pt;margin-top:250.5pt;width:130.2pt;height:15.6pt;z-index:25165827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" stroked="f">
                <v:textbox inset="0,0,0,0">
                  <w:txbxContent>
                    <w:p w14:paraId="539EC307" w14:textId="77777777" w:rsidR="00B2153D" w:rsidRPr="00035817" w:rsidRDefault="00B2153D" w:rsidP="00B2153D">
                      <w:pPr>
                        <w:pStyle w:val="Caption"/>
                        <w:rPr>
                          <w:noProof/>
                        </w:rPr>
                      </w:pPr>
                      <w:r>
                        <w:t xml:space="preserve">Figure </w:t>
                      </w:r>
                      <w:fldSimple w:instr=" SEQ Figure \* ARABIC ">
                        <w:r>
                          <w:rPr>
                            <w:noProof/>
                          </w:rPr>
                          <w:t>4</w:t>
                        </w:r>
                      </w:fldSimple>
                      <w:r>
                        <w:t>. Pan-tilt mount for L515</w:t>
                      </w:r>
                      <w:r>
                        <w:rPr>
                          <w:color w:val="auto"/>
                        </w:rPr>
                      </w:r>
                    </w:p>
                  </w:txbxContent>
                </v:textbox>
                <w10:wrap type="topAndBottom" anchorx="margin"/>
              </v:shape>
            </w:pict>
          </mc:Fallback>
        </mc:AlternateContent>
      </w:r>
      <w:r>
        <w:rPr>
          <w:noProof/>
        </w:rPr>
        <w:drawing>
          <wp:anchor distT="0" distB="0" distL="114300" distR="114300" simplePos="0" relativeHeight="251658271" behindDoc="0" locked="0" layoutInCell="1" allowOverlap="1" wp14:anchorId="50200317" wp14:editId="6FB76357">
            <wp:simplePos x="0" y="0"/>
            <wp:positionH relativeFrom="column">
              <wp:posOffset>-27305</wp:posOffset>
            </wp:positionH>
            <wp:positionV relativeFrom="paragraph">
              <wp:posOffset>1654175</wp:posOffset>
            </wp:positionV>
            <wp:extent cx="1935480" cy="1032510"/>
            <wp:effectExtent l="0" t="5715" r="1905" b="1905"/>
            <wp:wrapTopAndBottom/>
            <wp:docPr id="235" name="Picture 235" descr="A picture containing indoor, wall, person,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A picture containing indoor, wall, person, hand&#10;&#10;Description automatically generated"/>
                    <pic:cNvPicPr/>
                  </pic:nvPicPr>
                  <pic:blipFill rotWithShape="1">
                    <a:blip r:embed="rId24" cstate="print">
                      <a:extLst>
                        <a:ext uri="{28A0092B-C50C-407E-A947-70E740481C1C}">
                          <a14:useLocalDpi xmlns:a14="http://schemas.microsoft.com/office/drawing/2010/main" val="0"/>
                        </a:ext>
                      </a:extLst>
                    </a:blip>
                    <a:srcRect l="12527" t="20511" r="9540" b="24028"/>
                    <a:stretch/>
                  </pic:blipFill>
                  <pic:spPr bwMode="auto">
                    <a:xfrm rot="5400000">
                      <a:off x="0" y="0"/>
                      <a:ext cx="1935480" cy="10325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64" behindDoc="0" locked="0" layoutInCell="1" allowOverlap="1" wp14:anchorId="3B6EBD10" wp14:editId="60E03E0F">
                <wp:simplePos x="0" y="0"/>
                <wp:positionH relativeFrom="column">
                  <wp:posOffset>2527935</wp:posOffset>
                </wp:positionH>
                <wp:positionV relativeFrom="paragraph">
                  <wp:posOffset>1750695</wp:posOffset>
                </wp:positionV>
                <wp:extent cx="2548890" cy="224155"/>
                <wp:effectExtent l="0" t="0" r="0" b="0"/>
                <wp:wrapNone/>
                <wp:docPr id="245" name="Text Box 245"/>
                <wp:cNvGraphicFramePr/>
                <a:graphic xmlns:a="http://schemas.openxmlformats.org/drawingml/2006/main">
                  <a:graphicData uri="http://schemas.microsoft.com/office/word/2010/wordprocessingShape">
                    <wps:wsp>
                      <wps:cNvSpPr txBox="1"/>
                      <wps:spPr>
                        <a:xfrm>
                          <a:off x="0" y="0"/>
                          <a:ext cx="2548890" cy="224155"/>
                        </a:xfrm>
                        <a:prstGeom prst="rect">
                          <a:avLst/>
                        </a:prstGeom>
                        <a:noFill/>
                        <a:ln w="6350">
                          <a:noFill/>
                        </a:ln>
                      </wps:spPr>
                      <wps:txbx>
                        <w:txbxContent>
                          <w:p w14:paraId="3C1F1AD1" w14:textId="77777777" w:rsidR="00C85EFE" w:rsidRDefault="00C85EFE" w:rsidP="00C85EFE">
                            <w:pPr>
                              <w:pStyle w:val="Caption"/>
                              <w:spacing w:after="0"/>
                              <w:jc w:val="center"/>
                            </w:pPr>
                            <w:r>
                              <w:t>Table 5.</w:t>
                            </w:r>
                            <w:r w:rsidR="00AE2C1A">
                              <w:t xml:space="preserve"> MG995</w:t>
                            </w:r>
                            <w:r>
                              <w:t xml:space="preserve"> specifications</w:t>
                            </w:r>
                          </w:p>
                          <w:p w14:paraId="105486B1" w14:textId="77777777" w:rsidR="00C85EFE" w:rsidRDefault="00C85EFE" w:rsidP="00C85EF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EBD10" id="Text Box 245" o:spid="_x0000_s1064" type="#_x0000_t202" style="position:absolute;left:0;text-align:left;margin-left:199.05pt;margin-top:137.85pt;width:200.7pt;height:17.65pt;z-index:251658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" filled="f" stroked="f" strokeweight=".5pt">
                <v:textbox>
                  <w:txbxContent>
                    <w:p w14:paraId="3C1F1AD1" w14:textId="77777777" w:rsidR="00C85EFE" w:rsidRDefault="00C85EFE" w:rsidP="00C85EFE">
                      <w:pPr>
                        <w:pStyle w:val="Caption"/>
                        <w:spacing w:after="0"/>
                        <w:jc w:val="center"/>
                      </w:pPr>
                      <w:r>
                        <w:t>Table 5.</w:t>
                      </w:r>
                      <w:r w:rsidR="00AE2C1A">
                        <w:t xml:space="preserve"> MG995</w:t>
                      </w:r>
                      <w:r>
                        <w:t xml:space="preserve"> specifications</w:t>
                      </w:r>
                    </w:p>
                    <w:p w14:paraId="105486B1" w14:textId="77777777" w:rsidR="00C85EFE" w:rsidRDefault="00C85EFE" w:rsidP="00C85EFE"/>
                  </w:txbxContent>
                </v:textbox>
              </v:shape>
            </w:pict>
          </mc:Fallback>
        </mc:AlternateContent>
      </w:r>
      <w:r w:rsidR="00DC767D">
        <w:t>NVIDIA's Jetson Nano is a popular small computer used for simple AI and robotics applications</w:t>
      </w:r>
      <w:r w:rsidR="000C3651">
        <w:t xml:space="preserve"> </w:t>
      </w:r>
      <w:r w:rsidR="000C3651">
        <w:fldChar w:fldCharType="begin"/>
      </w:r>
      <w:r w:rsidR="0008732A">
        <w:instrText xml:space="preserve"> ADDIN ZOTERO_ITEM CSL_CITATION {"citationID":"7r22acee","properties":{"formattedCitation":"[1]","plainCitation":"[1]","noteIndex":0},"citationItems":[{"id":584,"uris":["http://zotero.org/users/7413925/items/Y3CYFR45"],"uri":["http://zotero.org/users/7413925/items/Y3CYFR45"],"itemData":{"id":584,"type":"webpage","abstract":"The power of modern AI is now available for makers, learners, and embedded developers everywhere. NVIDIA Jetson Nano Developer Kit is a small, powerful computer that lets you run multiple neural networks in parallel for applications like image classification, object detection, segmentation, and speech processing.","container-title":"NVIDIA Developer","language":"en","title":"Jetson Nano Developer Kit","URL":"https://developer.nvidia.com/embedded/jetson-nano-developer-kit","accessed":{"date-parts":[["2021",11,15]]},"issued":{"date-parts":[["2019",3,6]]}}}],"schema":"https://github.com/citation-style-language/schema/raw/master/csl-citation.json"} </w:instrText>
      </w:r>
      <w:r w:rsidR="000C3651">
        <w:fldChar w:fldCharType="separate"/>
      </w:r>
      <w:r w:rsidR="0008732A">
        <w:rPr>
          <w:noProof/>
        </w:rPr>
        <w:t>[1]</w:t>
      </w:r>
      <w:r w:rsidR="000C3651">
        <w:fldChar w:fldCharType="end"/>
      </w:r>
      <w:r w:rsidR="00DC767D">
        <w:t>. Here it serves as the connection point to L515's pan-tilt mount. By expanding its computing power with an external tensor processing unit (TPU), we could, in principle,</w:t>
      </w:r>
      <w:r w:rsidR="00646CE4">
        <w:t xml:space="preserve"> enhance its edge computing capabilities </w:t>
      </w:r>
      <w:r w:rsidR="006442DA">
        <w:t>to</w:t>
      </w:r>
      <w:r w:rsidR="00DC767D">
        <w:t xml:space="preserve"> carry out object detection and tracking via L515's data, but we did not attempt this </w:t>
      </w:r>
      <w:r w:rsidR="00877433">
        <w:t>as we</w:t>
      </w:r>
      <w:r w:rsidR="00CD0AD4">
        <w:t xml:space="preserve"> are already </w:t>
      </w:r>
      <w:r w:rsidR="00EB492A">
        <w:t>doing the computation on a more powerful PC</w:t>
      </w:r>
      <w:r w:rsidR="00DC767D">
        <w:t xml:space="preserve">. Two MG995 servo motors are used to enable pan and tilt motions of the L515. The key specifications of the servo are tabulated below. </w:t>
      </w:r>
    </w:p>
    <w:p w14:paraId="1BC0DC46" w14:textId="79FD92B7" w:rsidR="00CB2168" w:rsidRPr="00CB2168" w:rsidRDefault="00DC767D" w:rsidP="000E1FEB">
      <w:pPr>
        <w:ind w:firstLine="567"/>
        <w:jc w:val="both"/>
      </w:pPr>
      <w:r>
        <w:t>In our system, the servo</w:t>
      </w:r>
      <w:r w:rsidR="002F3A19">
        <w:t xml:space="preserve"> motor</w:t>
      </w:r>
      <w:r>
        <w:t xml:space="preserve"> for panning is mounted a simple 3D-printed chassis, while the other is affixed onto a metal bracket on top of the first</w:t>
      </w:r>
      <w:r w:rsidR="003221F0">
        <w:t xml:space="preserve"> (cf. Fig. 4)</w:t>
      </w:r>
      <w:r>
        <w:t>. The pan-tilt mechanism is mounted onto a tripod via the typical 1/4"</w:t>
      </w:r>
      <w:r w:rsidR="00044001">
        <w:t xml:space="preserve"> - </w:t>
      </w:r>
      <w:r>
        <w:t>20 UNC thread</w:t>
      </w:r>
      <w:r w:rsidR="00600F90">
        <w:t xml:space="preserve"> mounting point. </w:t>
      </w:r>
      <w:r>
        <w:t xml:space="preserve">The </w:t>
      </w:r>
      <w:r w:rsidR="00EA1C66">
        <w:t>12-bit</w:t>
      </w:r>
      <w:r>
        <w:t xml:space="preserve"> PCA9685 pulse width modulation (PWM) driver is controlled with a 3.3 V logic from the Jetson Nano via I2C. The former comes with a built-in 25MHz clock and is capable of driving up to 16 servo motors</w:t>
      </w:r>
      <w:r w:rsidR="00EA1C66">
        <w:t xml:space="preserve"> or LEDs</w:t>
      </w:r>
      <w:r w:rsidR="0008732A">
        <w:t xml:space="preserve"> </w:t>
      </w:r>
      <w:r w:rsidR="0008732A">
        <w:fldChar w:fldCharType="begin"/>
      </w:r>
      <w:r w:rsidR="0008732A">
        <w:instrText xml:space="preserve"> ADDIN ZOTERO_ITEM CSL_CITATION {"citationID":"3fHLuOHw","properties":{"formattedCitation":"[2]","plainCitation":"[2]","noteIndex":0},"citationItems":[{"id":585,"uris":["http://zotero.org/users/7413925/items/5CVFJ57H"],"uri":["http://zotero.org/users/7413925/items/5CVFJ57H"],"itemData":{"id":585,"type":"webpage","abstract":"You want to make a cool robot, maybe a hexapod walker, or maybe just a piece of art with a lot of moving parts. Or maybe you want to drive a lot of LEDs with precise PWM output. Then you  ...","language":"en-US","title":"Adafruit 16-Channel 12-bit PWM/Servo Driver - I2C interface","URL":"https://www.adafruit.com/product/815","author":[{"family":"Industries","given":"Adafruit"}],"accessed":{"date-parts":[["2021",11,15]]}}}],"schema":"https://github.com/citation-style-language/schema/raw/master/csl-citation.json"} </w:instrText>
      </w:r>
      <w:r w:rsidR="0008732A">
        <w:fldChar w:fldCharType="separate"/>
      </w:r>
      <w:r w:rsidR="0008732A">
        <w:rPr>
          <w:noProof/>
        </w:rPr>
        <w:t>[2]</w:t>
      </w:r>
      <w:r w:rsidR="0008732A">
        <w:fldChar w:fldCharType="end"/>
      </w:r>
      <w:r w:rsidR="00EA1C66">
        <w:t>.</w:t>
      </w:r>
    </w:p>
    <w:p w14:paraId="6A5AC009" w14:textId="0B8439C4" w:rsidR="00A77D94" w:rsidRDefault="00A77D94" w:rsidP="00A77D94">
      <w:pPr>
        <w:pStyle w:val="Heading2"/>
      </w:pPr>
      <w:bookmarkStart w:id="10" w:name="_Toc87908564"/>
      <w:r>
        <w:t>2.2 IWR6843</w:t>
      </w:r>
      <w:r w:rsidR="00BB2B73">
        <w:t xml:space="preserve"> AOP EVM (</w:t>
      </w:r>
      <w:proofErr w:type="spellStart"/>
      <w:r w:rsidR="00BB2B73">
        <w:t>mmWave</w:t>
      </w:r>
      <w:proofErr w:type="spellEnd"/>
      <w:r w:rsidR="00CB2168">
        <w:t xml:space="preserve"> RADAR)</w:t>
      </w:r>
      <w:bookmarkEnd w:id="10"/>
    </w:p>
    <w:p w14:paraId="568BB956" w14:textId="6B851C2A" w:rsidR="00BB2B73" w:rsidRDefault="00BB2B73" w:rsidP="00BB2B73">
      <w:pPr>
        <w:jc w:val="both"/>
      </w:pPr>
      <w:r>
        <w:t xml:space="preserve">The IWR6843 AOP EVM is a </w:t>
      </w:r>
      <w:proofErr w:type="spellStart"/>
      <w:r>
        <w:t>millimeter</w:t>
      </w:r>
      <w:proofErr w:type="spellEnd"/>
      <w:r w:rsidR="004261CD">
        <w:t>-</w:t>
      </w:r>
      <w:r>
        <w:t>wave RADAR that operates on gigahertz frequencies</w:t>
      </w:r>
      <w:r w:rsidR="006B355F">
        <w:t xml:space="preserve"> </w:t>
      </w:r>
      <w:r w:rsidR="006B355F">
        <w:fldChar w:fldCharType="begin"/>
      </w:r>
      <w:r w:rsidR="00A8058D">
        <w:instrText xml:space="preserve"> ADDIN ZOTERO_ITEM CSL_CITATION {"citationID":"c0aRKMEj","properties":{"formattedCitation":"[3]","plainCitation":"[3]","noteIndex":0},"citationItems":[{"id":591,"uris":["http://zotero.org/users/7413925/items/RJRNT98R"],"uri":["http://zotero.org/users/7413925/items/RJRNT98R"],"itemData":{"id":591,"type":"article-journal","language":"en","page":"9","source":"Zotero","title":"The fundamentals of millimeter wave radar sensors","author":[{"family":"Iovescu","given":"Cesar"},{"family":"Rao","given":"Sandeep"}],"issued":{"date-parts":[["2020"]]}}}],"schema":"https://github.com/citation-style-language/schema/raw/master/csl-citation.json"} </w:instrText>
      </w:r>
      <w:r w:rsidR="006B355F">
        <w:fldChar w:fldCharType="separate"/>
      </w:r>
      <w:r w:rsidR="00A8058D">
        <w:rPr>
          <w:noProof/>
        </w:rPr>
        <w:t>[3]</w:t>
      </w:r>
      <w:r w:rsidR="006B355F">
        <w:fldChar w:fldCharType="end"/>
      </w:r>
      <w:r w:rsidR="006B355F">
        <w:t xml:space="preserve">. </w:t>
      </w:r>
      <w:r>
        <w:t>Due to the relatively higher frequency and thus, shorter wavelengt</w:t>
      </w:r>
      <w:r w:rsidR="000334CD">
        <w:t>h</w:t>
      </w:r>
      <w:r>
        <w:t>,</w:t>
      </w:r>
      <w:r w:rsidR="000334CD">
        <w:t xml:space="preserve"> </w:t>
      </w:r>
      <w:r>
        <w:t>it has a</w:t>
      </w:r>
      <w:r w:rsidR="008760B9">
        <w:t xml:space="preserve"> </w:t>
      </w:r>
      <w:r>
        <w:t>higher accuracy but lower range</w:t>
      </w:r>
      <w:r w:rsidR="008760B9">
        <w:t xml:space="preserve"> compared to other RADARs</w:t>
      </w:r>
      <w:r w:rsidR="00063E69">
        <w:t xml:space="preserve"> </w:t>
      </w:r>
      <w:r w:rsidR="00063E69">
        <w:fldChar w:fldCharType="begin"/>
      </w:r>
      <w:r w:rsidR="000D4EC9">
        <w:instrText xml:space="preserve"> ADDIN ZOTERO_ITEM CSL_CITATION {"citationID":"xqYsk5h3","properties":{"formattedCitation":"[3]","plainCitation":"[3]","noteIndex":0},"citationItems":[{"id":591,"uris":["http://zotero.org/users/7413925/items/RJRNT98R"],"uri":["http://zotero.org/users/7413925/items/RJRNT98R"],"itemData":{"id":591,"type":"article-journal","language":"en","page":"9","source":"Zotero","title":"The fundamentals of millimeter wave radar sensors","author":[{"family":"Iovescu","given":"Cesar"},{"family":"Rao","given":"Sandeep"}],"issued":{"date-parts":[["2020"]]}}}],"schema":"https://github.com/citation-style-language/schema/raw/master/csl-citation.json"} </w:instrText>
      </w:r>
      <w:r w:rsidR="00063E69">
        <w:fldChar w:fldCharType="separate"/>
      </w:r>
      <w:r w:rsidR="000D4EC9">
        <w:rPr>
          <w:noProof/>
        </w:rPr>
        <w:t>[3]</w:t>
      </w:r>
      <w:r w:rsidR="00063E69">
        <w:fldChar w:fldCharType="end"/>
      </w:r>
      <w:r>
        <w:t>.</w:t>
      </w:r>
    </w:p>
    <w:p w14:paraId="4951FB86" w14:textId="6FC7E0C6" w:rsidR="004261CD" w:rsidRPr="004261CD" w:rsidRDefault="004261CD" w:rsidP="00607E18">
      <w:pPr>
        <w:pStyle w:val="Heading3"/>
        <w:jc w:val="both"/>
        <w:rPr>
          <w:sz w:val="26"/>
          <w:szCs w:val="26"/>
        </w:rPr>
      </w:pPr>
      <w:bookmarkStart w:id="11" w:name="_Toc87908565"/>
      <w:r w:rsidRPr="004261CD">
        <w:rPr>
          <w:sz w:val="26"/>
          <w:szCs w:val="26"/>
        </w:rPr>
        <w:lastRenderedPageBreak/>
        <w:t>2.2.1 Specifications</w:t>
      </w:r>
      <w:bookmarkEnd w:id="11"/>
    </w:p>
    <w:p w14:paraId="692B1101" w14:textId="05452641" w:rsidR="00BB2B73" w:rsidRDefault="00BB2B73" w:rsidP="00BB2B73">
      <w:pPr>
        <w:jc w:val="both"/>
      </w:pPr>
      <w:r>
        <w:t xml:space="preserve">The </w:t>
      </w:r>
      <w:r w:rsidR="00311D7C">
        <w:t xml:space="preserve">specifications for the </w:t>
      </w:r>
      <w:r>
        <w:t xml:space="preserve">IWR6843 AOP EVM </w:t>
      </w:r>
      <w:r w:rsidR="00311D7C">
        <w:t>is based on tests conducted in</w:t>
      </w:r>
      <w:r>
        <w:t xml:space="preserve"> indoor environments with normal room conditions</w:t>
      </w:r>
      <w:r w:rsidR="00311D7C">
        <w:t>:</w:t>
      </w:r>
      <w:r>
        <w:t xml:space="preserve"> a 20m by 8m laboratory and an 8m by 5m </w:t>
      </w:r>
      <w:r w:rsidR="0044302F">
        <w:t>bedroom</w:t>
      </w:r>
      <w:r>
        <w:t xml:space="preserve">. </w:t>
      </w:r>
    </w:p>
    <w:p w14:paraId="59C2B87C" w14:textId="7CF80F86" w:rsidR="00AE2C1A" w:rsidRDefault="00AE2C1A" w:rsidP="00AE2C1A">
      <w:pPr>
        <w:pStyle w:val="Caption"/>
        <w:keepNext/>
        <w:spacing w:after="0"/>
        <w:jc w:val="center"/>
      </w:pPr>
      <w:r>
        <w:t xml:space="preserve">Table </w:t>
      </w:r>
      <w:r w:rsidR="00071BFA">
        <w:fldChar w:fldCharType="begin"/>
      </w:r>
      <w:r w:rsidR="00071BFA">
        <w:instrText xml:space="preserve"> SEQ Table \* ARABIC </w:instrText>
      </w:r>
      <w:r w:rsidR="00071BFA">
        <w:fldChar w:fldCharType="separate"/>
      </w:r>
      <w:r>
        <w:rPr>
          <w:noProof/>
        </w:rPr>
        <w:t>6</w:t>
      </w:r>
      <w:r w:rsidR="00071BFA">
        <w:rPr>
          <w:noProof/>
        </w:rPr>
        <w:fldChar w:fldCharType="end"/>
      </w:r>
      <w:r>
        <w:t>. IWR6843 Specifications</w:t>
      </w:r>
    </w:p>
    <w:tbl>
      <w:tblPr>
        <w:tblStyle w:val="TableGrid"/>
        <w:tblpPr w:leftFromText="180" w:rightFromText="180" w:vertAnchor="text" w:horzAnchor="page" w:tblpX="3681" w:tblpY="47"/>
        <w:tblW w:w="4819" w:type="dxa"/>
        <w:tblLook w:val="04A0" w:firstRow="1" w:lastRow="0" w:firstColumn="1" w:lastColumn="0" w:noHBand="0" w:noVBand="1"/>
      </w:tblPr>
      <w:tblGrid>
        <w:gridCol w:w="2548"/>
        <w:gridCol w:w="2271"/>
      </w:tblGrid>
      <w:tr w:rsidR="00A308A6" w14:paraId="60B1F2C6" w14:textId="77777777" w:rsidTr="00A308A6">
        <w:trPr>
          <w:trHeight w:val="296"/>
        </w:trPr>
        <w:tc>
          <w:tcPr>
            <w:tcW w:w="2548" w:type="dxa"/>
            <w:shd w:val="clear" w:color="auto" w:fill="E7E6E6" w:themeFill="background2"/>
          </w:tcPr>
          <w:p w14:paraId="7B29050E" w14:textId="77777777" w:rsidR="00A308A6" w:rsidRDefault="00A308A6" w:rsidP="00A308A6">
            <w:pPr>
              <w:jc w:val="both"/>
            </w:pPr>
            <w:r>
              <w:t>Frequency</w:t>
            </w:r>
          </w:p>
        </w:tc>
        <w:tc>
          <w:tcPr>
            <w:tcW w:w="2271" w:type="dxa"/>
          </w:tcPr>
          <w:p w14:paraId="6FB3D2FC" w14:textId="77777777" w:rsidR="00A308A6" w:rsidRDefault="00A308A6" w:rsidP="00A308A6">
            <w:pPr>
              <w:jc w:val="both"/>
              <w:rPr>
                <w:rFonts w:ascii="Calibri" w:eastAsia="Calibri" w:hAnsi="Calibri" w:cs="Times New Roman"/>
              </w:rPr>
            </w:pPr>
            <w:r>
              <w:rPr>
                <w:rFonts w:ascii="Calibri" w:eastAsia="Calibri" w:hAnsi="Calibri" w:cs="Times New Roman"/>
              </w:rPr>
              <w:t>60 GHz</w:t>
            </w:r>
          </w:p>
        </w:tc>
      </w:tr>
      <w:tr w:rsidR="00A308A6" w14:paraId="749B213E" w14:textId="77777777" w:rsidTr="00A308A6">
        <w:trPr>
          <w:trHeight w:val="296"/>
        </w:trPr>
        <w:tc>
          <w:tcPr>
            <w:tcW w:w="2548" w:type="dxa"/>
            <w:shd w:val="clear" w:color="auto" w:fill="E7E6E6" w:themeFill="background2"/>
          </w:tcPr>
          <w:p w14:paraId="25BB7F0E" w14:textId="77777777" w:rsidR="00A308A6" w:rsidRDefault="00A308A6" w:rsidP="00A308A6">
            <w:pPr>
              <w:jc w:val="both"/>
            </w:pPr>
            <w:r>
              <w:t>FOV (horizontal)</w:t>
            </w:r>
          </w:p>
        </w:tc>
        <w:tc>
          <w:tcPr>
            <w:tcW w:w="2271" w:type="dxa"/>
          </w:tcPr>
          <w:p w14:paraId="25060FDC" w14:textId="77777777" w:rsidR="00A308A6" w:rsidRPr="00747D85" w:rsidRDefault="00A308A6" w:rsidP="00A308A6">
            <w:pPr>
              <w:jc w:val="both"/>
            </w:pPr>
            <w:r w:rsidRPr="00DF2D81">
              <w:rPr>
                <w:lang w:val="en-US"/>
              </w:rPr>
              <w:t>120</w:t>
            </w:r>
            <w:r>
              <w:rPr>
                <w:rFonts w:ascii="Calibri" w:hAnsi="Calibri" w:cs="Calibri"/>
                <w:lang w:val="en-MY"/>
              </w:rPr>
              <w:t>°</w:t>
            </w:r>
          </w:p>
        </w:tc>
      </w:tr>
      <w:tr w:rsidR="00A308A6" w14:paraId="205A6B60" w14:textId="77777777" w:rsidTr="00A308A6">
        <w:trPr>
          <w:trHeight w:val="280"/>
        </w:trPr>
        <w:tc>
          <w:tcPr>
            <w:tcW w:w="2548" w:type="dxa"/>
            <w:shd w:val="clear" w:color="auto" w:fill="E7E6E6" w:themeFill="background2"/>
          </w:tcPr>
          <w:p w14:paraId="7E573BCF" w14:textId="77777777" w:rsidR="00A308A6" w:rsidRDefault="00A308A6" w:rsidP="00A308A6">
            <w:pPr>
              <w:jc w:val="both"/>
            </w:pPr>
            <w:r>
              <w:t>Range</w:t>
            </w:r>
          </w:p>
        </w:tc>
        <w:tc>
          <w:tcPr>
            <w:tcW w:w="2271" w:type="dxa"/>
          </w:tcPr>
          <w:p w14:paraId="739E70CD" w14:textId="77777777" w:rsidR="00A308A6" w:rsidRDefault="00A308A6" w:rsidP="00A308A6">
            <w:pPr>
              <w:jc w:val="both"/>
            </w:pPr>
            <w:r>
              <w:t>16 m</w:t>
            </w:r>
          </w:p>
        </w:tc>
      </w:tr>
      <w:tr w:rsidR="00A308A6" w14:paraId="6151202B" w14:textId="77777777" w:rsidTr="00A308A6">
        <w:trPr>
          <w:trHeight w:val="296"/>
        </w:trPr>
        <w:tc>
          <w:tcPr>
            <w:tcW w:w="2548" w:type="dxa"/>
            <w:shd w:val="clear" w:color="auto" w:fill="E7E6E6" w:themeFill="background2"/>
          </w:tcPr>
          <w:p w14:paraId="47D601F0" w14:textId="77777777" w:rsidR="00A308A6" w:rsidRDefault="00A308A6" w:rsidP="00A308A6">
            <w:pPr>
              <w:jc w:val="both"/>
            </w:pPr>
            <w:r>
              <w:t>Maximum velocity</w:t>
            </w:r>
          </w:p>
        </w:tc>
        <w:tc>
          <w:tcPr>
            <w:tcW w:w="2271" w:type="dxa"/>
          </w:tcPr>
          <w:p w14:paraId="781539A3" w14:textId="77777777" w:rsidR="00A308A6" w:rsidRDefault="00A308A6" w:rsidP="00A308A6">
            <w:pPr>
              <w:jc w:val="both"/>
            </w:pPr>
            <w:r>
              <w:t>6 m/s</w:t>
            </w:r>
          </w:p>
        </w:tc>
      </w:tr>
      <w:tr w:rsidR="00A308A6" w14:paraId="0D2C8381" w14:textId="77777777" w:rsidTr="00A308A6">
        <w:trPr>
          <w:trHeight w:val="296"/>
        </w:trPr>
        <w:tc>
          <w:tcPr>
            <w:tcW w:w="2548" w:type="dxa"/>
            <w:shd w:val="clear" w:color="auto" w:fill="E7E6E6" w:themeFill="background2"/>
          </w:tcPr>
          <w:p w14:paraId="004BF880" w14:textId="77777777" w:rsidR="00A308A6" w:rsidRDefault="00A308A6" w:rsidP="00A308A6">
            <w:pPr>
              <w:jc w:val="both"/>
            </w:pPr>
            <w:r>
              <w:t>Minimum velocity</w:t>
            </w:r>
          </w:p>
        </w:tc>
        <w:tc>
          <w:tcPr>
            <w:tcW w:w="2271" w:type="dxa"/>
          </w:tcPr>
          <w:p w14:paraId="7D890908" w14:textId="77777777" w:rsidR="00A308A6" w:rsidRDefault="00A308A6" w:rsidP="00A308A6">
            <w:pPr>
              <w:jc w:val="both"/>
            </w:pPr>
            <w:r>
              <w:t>0.032 m/s</w:t>
            </w:r>
          </w:p>
        </w:tc>
      </w:tr>
      <w:tr w:rsidR="00A308A6" w14:paraId="3D5AE804" w14:textId="77777777" w:rsidTr="00A308A6">
        <w:trPr>
          <w:trHeight w:val="280"/>
        </w:trPr>
        <w:tc>
          <w:tcPr>
            <w:tcW w:w="2548" w:type="dxa"/>
            <w:shd w:val="clear" w:color="auto" w:fill="E7E6E6" w:themeFill="background2"/>
          </w:tcPr>
          <w:p w14:paraId="7FBD96A5" w14:textId="77777777" w:rsidR="00A308A6" w:rsidRDefault="00A308A6" w:rsidP="00A308A6">
            <w:pPr>
              <w:jc w:val="both"/>
            </w:pPr>
            <w:r>
              <w:t>Max number of targets</w:t>
            </w:r>
          </w:p>
        </w:tc>
        <w:tc>
          <w:tcPr>
            <w:tcW w:w="2271" w:type="dxa"/>
          </w:tcPr>
          <w:p w14:paraId="27492D48" w14:textId="77777777" w:rsidR="00A308A6" w:rsidRDefault="00A308A6" w:rsidP="00A308A6">
            <w:pPr>
              <w:jc w:val="both"/>
            </w:pPr>
            <w:r>
              <w:t>13</w:t>
            </w:r>
          </w:p>
        </w:tc>
      </w:tr>
      <w:tr w:rsidR="00A308A6" w14:paraId="7D50ABCD" w14:textId="77777777" w:rsidTr="00A308A6">
        <w:trPr>
          <w:trHeight w:val="280"/>
        </w:trPr>
        <w:tc>
          <w:tcPr>
            <w:tcW w:w="2548" w:type="dxa"/>
            <w:shd w:val="clear" w:color="auto" w:fill="E7E6E6" w:themeFill="background2"/>
          </w:tcPr>
          <w:p w14:paraId="6383B885" w14:textId="77777777" w:rsidR="00A308A6" w:rsidRDefault="00A308A6" w:rsidP="00A308A6">
            <w:pPr>
              <w:jc w:val="both"/>
            </w:pPr>
            <w:r>
              <w:t>Accuracy*</w:t>
            </w:r>
          </w:p>
        </w:tc>
        <w:tc>
          <w:tcPr>
            <w:tcW w:w="2271" w:type="dxa"/>
          </w:tcPr>
          <w:p w14:paraId="4F4AA2B4" w14:textId="77777777" w:rsidR="00A308A6" w:rsidRDefault="00A308A6" w:rsidP="00A308A6">
            <w:pPr>
              <w:jc w:val="both"/>
            </w:pPr>
            <w:r>
              <w:t>~ 80% (50% to 90%)</w:t>
            </w:r>
          </w:p>
        </w:tc>
      </w:tr>
    </w:tbl>
    <w:p w14:paraId="71F63B4A" w14:textId="77777777" w:rsidR="006F68FF" w:rsidRPr="006F68FF" w:rsidRDefault="006F68FF" w:rsidP="006F68FF">
      <w:pPr>
        <w:keepNext/>
        <w:jc w:val="both"/>
        <w:rPr>
          <w:sz w:val="18"/>
          <w:szCs w:val="18"/>
        </w:rPr>
      </w:pPr>
    </w:p>
    <w:p w14:paraId="4FECC26D" w14:textId="42FC37F1" w:rsidR="0011258F" w:rsidRDefault="0011258F" w:rsidP="00BB2B73">
      <w:pPr>
        <w:keepNext/>
        <w:jc w:val="both"/>
        <w:rPr>
          <w:sz w:val="18"/>
          <w:szCs w:val="18"/>
        </w:rPr>
      </w:pPr>
    </w:p>
    <w:p w14:paraId="2BB6067D" w14:textId="77777777" w:rsidR="0011258F" w:rsidRDefault="0011258F" w:rsidP="00BB2B73">
      <w:pPr>
        <w:keepNext/>
        <w:jc w:val="both"/>
        <w:rPr>
          <w:sz w:val="18"/>
          <w:szCs w:val="18"/>
        </w:rPr>
      </w:pPr>
    </w:p>
    <w:p w14:paraId="041FEC98" w14:textId="77777777" w:rsidR="002A2E5F" w:rsidRPr="002A2E5F" w:rsidRDefault="002A2E5F" w:rsidP="002A2E5F">
      <w:pPr>
        <w:keepNext/>
        <w:jc w:val="both"/>
        <w:rPr>
          <w:sz w:val="18"/>
          <w:szCs w:val="18"/>
        </w:rPr>
      </w:pPr>
    </w:p>
    <w:p w14:paraId="5B15B021" w14:textId="77777777" w:rsidR="00091E0D" w:rsidRDefault="00091E0D" w:rsidP="00A308A6">
      <w:pPr>
        <w:keepNext/>
        <w:rPr>
          <w:sz w:val="18"/>
          <w:szCs w:val="18"/>
        </w:rPr>
      </w:pPr>
    </w:p>
    <w:p w14:paraId="221AE6C0" w14:textId="77777777" w:rsidR="00A308A6" w:rsidRDefault="00A308A6" w:rsidP="00A308A6">
      <w:pPr>
        <w:keepNext/>
        <w:ind w:firstLine="720"/>
        <w:jc w:val="center"/>
        <w:rPr>
          <w:sz w:val="18"/>
          <w:szCs w:val="18"/>
        </w:rPr>
      </w:pPr>
    </w:p>
    <w:p w14:paraId="65217A6D" w14:textId="1D10A1C6" w:rsidR="00BB2B73" w:rsidRDefault="00BB2B73" w:rsidP="00A308A6">
      <w:pPr>
        <w:keepNext/>
        <w:tabs>
          <w:tab w:val="left" w:pos="567"/>
        </w:tabs>
        <w:jc w:val="center"/>
        <w:rPr>
          <w:sz w:val="18"/>
          <w:szCs w:val="18"/>
        </w:rPr>
      </w:pPr>
      <w:r>
        <w:rPr>
          <w:sz w:val="18"/>
          <w:szCs w:val="18"/>
        </w:rPr>
        <w:t>*Refers to the ratio of range readings of target by sensor to the actual range of target</w:t>
      </w:r>
    </w:p>
    <w:p w14:paraId="50629B70" w14:textId="0D0CA2B2" w:rsidR="00BB2B73" w:rsidRDefault="0044302F" w:rsidP="000E1FEB">
      <w:pPr>
        <w:ind w:firstLine="426"/>
        <w:jc w:val="both"/>
      </w:pPr>
      <w:r>
        <w:t>The m</w:t>
      </w:r>
      <w:r w:rsidR="00BB2B73">
        <w:t xml:space="preserve">aximum number of targets tracked by the IWR6843 is low </w:t>
      </w:r>
      <w:r>
        <w:t xml:space="preserve">as the </w:t>
      </w:r>
      <w:r w:rsidR="00BB2B73">
        <w:t xml:space="preserve">RADAR </w:t>
      </w:r>
      <w:r>
        <w:t xml:space="preserve">is </w:t>
      </w:r>
      <w:r w:rsidR="00BB2B73">
        <w:t xml:space="preserve">not </w:t>
      </w:r>
      <w:r>
        <w:t>able</w:t>
      </w:r>
      <w:r w:rsidR="00BB2B73">
        <w:t xml:space="preserve"> to distinguish separate targets </w:t>
      </w:r>
      <w:r>
        <w:t xml:space="preserve">which are close to </w:t>
      </w:r>
      <w:r w:rsidR="00BB2B73">
        <w:t>one another</w:t>
      </w:r>
      <w:r>
        <w:t>.</w:t>
      </w:r>
      <w:r w:rsidR="00BB2B73">
        <w:t xml:space="preserve"> Additionally, the sensor </w:t>
      </w:r>
      <w:r>
        <w:t>may</w:t>
      </w:r>
      <w:r w:rsidR="00BB2B73">
        <w:t xml:space="preserve"> lose track of the targets occasionally and cause abnormal drops in accuracy. The tunings and configurations performed will be described in </w:t>
      </w:r>
      <w:r>
        <w:t>Sec.</w:t>
      </w:r>
      <w:r w:rsidR="00BB2B73">
        <w:t xml:space="preserve"> 4.3</w:t>
      </w:r>
      <w:r>
        <w:t>.</w:t>
      </w:r>
    </w:p>
    <w:p w14:paraId="5532A14E" w14:textId="04850ED0" w:rsidR="004261CD" w:rsidRPr="004C130E" w:rsidRDefault="004261CD" w:rsidP="004C130E">
      <w:pPr>
        <w:pStyle w:val="Heading3"/>
        <w:rPr>
          <w:sz w:val="26"/>
          <w:szCs w:val="26"/>
        </w:rPr>
      </w:pPr>
      <w:bookmarkStart w:id="12" w:name="_Toc87908566"/>
      <w:r w:rsidRPr="004C130E">
        <w:rPr>
          <w:sz w:val="26"/>
          <w:szCs w:val="26"/>
        </w:rPr>
        <w:t>2.2.2 Signal specifications</w:t>
      </w:r>
      <w:bookmarkEnd w:id="12"/>
    </w:p>
    <w:p w14:paraId="12630CB9" w14:textId="17A20B6F" w:rsidR="004261CD" w:rsidRDefault="004261CD" w:rsidP="004261CD">
      <w:pPr>
        <w:jc w:val="both"/>
      </w:pPr>
      <w:r>
        <w:t>The IWR6843 operates using frequency-modulated continuous wave (FMCW) of approximately 60 – 64 GHz, which is unlike conventional radar system</w:t>
      </w:r>
      <w:r w:rsidR="009675D2">
        <w:t>s</w:t>
      </w:r>
      <w:r>
        <w:t xml:space="preserve"> that transmit short pulses at regular intervals. Due to this, the IWR6843 can obtain the following information from the transmitted and received signals:</w:t>
      </w:r>
    </w:p>
    <w:p w14:paraId="7CEBD172" w14:textId="77777777" w:rsidR="004261CD" w:rsidRDefault="004261CD" w:rsidP="004261CD">
      <w:pPr>
        <w:pStyle w:val="ListParagraph"/>
        <w:numPr>
          <w:ilvl w:val="0"/>
          <w:numId w:val="10"/>
        </w:numPr>
        <w:jc w:val="both"/>
      </w:pPr>
      <w:r>
        <w:t>Range of target</w:t>
      </w:r>
    </w:p>
    <w:p w14:paraId="7DCF041D" w14:textId="77777777" w:rsidR="004261CD" w:rsidRDefault="004261CD" w:rsidP="004261CD">
      <w:pPr>
        <w:pStyle w:val="ListParagraph"/>
        <w:numPr>
          <w:ilvl w:val="0"/>
          <w:numId w:val="10"/>
        </w:numPr>
        <w:jc w:val="both"/>
      </w:pPr>
      <w:r>
        <w:t>Velocity of target</w:t>
      </w:r>
    </w:p>
    <w:p w14:paraId="09DDB690" w14:textId="77777777" w:rsidR="004261CD" w:rsidRDefault="004261CD" w:rsidP="004261CD">
      <w:pPr>
        <w:pStyle w:val="ListParagraph"/>
        <w:numPr>
          <w:ilvl w:val="0"/>
          <w:numId w:val="10"/>
        </w:numPr>
        <w:jc w:val="both"/>
      </w:pPr>
      <w:r>
        <w:t>Acceleration of target</w:t>
      </w:r>
    </w:p>
    <w:p w14:paraId="57A9A653" w14:textId="4B622610" w:rsidR="00826F27" w:rsidRDefault="004261CD" w:rsidP="00705D2D">
      <w:pPr>
        <w:pStyle w:val="ListParagraph"/>
        <w:numPr>
          <w:ilvl w:val="0"/>
          <w:numId w:val="10"/>
        </w:numPr>
        <w:jc w:val="both"/>
      </w:pPr>
      <w:r>
        <w:t>Angle of Arrival (</w:t>
      </w:r>
      <w:proofErr w:type="spellStart"/>
      <w:r>
        <w:t>AoA</w:t>
      </w:r>
      <w:proofErr w:type="spellEnd"/>
      <w:r>
        <w:t>) of signal which corresponds to azimuth and elevation of target</w:t>
      </w:r>
    </w:p>
    <w:p w14:paraId="1E1193F5" w14:textId="3D1663DD" w:rsidR="00625DEF" w:rsidRDefault="009675D2" w:rsidP="00770A42">
      <w:pPr>
        <w:ind w:firstLine="567"/>
        <w:jc w:val="both"/>
      </w:pPr>
      <w:r>
        <w:t>The r</w:t>
      </w:r>
      <w:r w:rsidR="004261CD">
        <w:t>ange of the target</w:t>
      </w:r>
      <w:r w:rsidR="00625DEF">
        <w:t>, d,</w:t>
      </w:r>
      <w:r w:rsidR="004261CD">
        <w:t xml:space="preserve"> is the product of the speed of light</w:t>
      </w:r>
      <w:r w:rsidR="002A2216">
        <w:t>, c,</w:t>
      </w:r>
      <w:r w:rsidR="004261CD">
        <w:t xml:space="preserve"> and the time between the transmitted and received signal</w:t>
      </w:r>
      <w:r w:rsidR="00625DEF">
        <w:t xml:space="preserve">, </w:t>
      </w:r>
      <m:oMath>
        <m:r>
          <w:rPr>
            <w:rFonts w:ascii="Cambria Math" w:hAnsi="Cambria Math"/>
          </w:rPr>
          <m:t>τ</m:t>
        </m:r>
      </m:oMath>
      <w:r w:rsidR="00E62CBD">
        <w:t xml:space="preserve"> </w:t>
      </w:r>
      <w:r w:rsidR="000D4EC9">
        <w:fldChar w:fldCharType="begin"/>
      </w:r>
      <w:r w:rsidR="000D4EC9">
        <w:instrText xml:space="preserve"> ADDIN ZOTERO_ITEM CSL_CITATION {"citationID":"CCAOf82n","properties":{"formattedCitation":"[3]","plainCitation":"[3]","noteIndex":0},"citationItems":[{"id":591,"uris":["http://zotero.org/users/7413925/items/RJRNT98R"],"uri":["http://zotero.org/users/7413925/items/RJRNT98R"],"itemData":{"id":591,"type":"article-journal","language":"en","page":"9","source":"Zotero","title":"The fundamentals of millimeter wave radar sensors","author":[{"family":"Iovescu","given":"Cesar"},{"family":"Rao","given":"Sandeep"}],"issued":{"date-parts":[["2020"]]}}}],"schema":"https://github.com/citation-style-language/schema/raw/master/csl-citation.json"} </w:instrText>
      </w:r>
      <w:r w:rsidR="000D4EC9">
        <w:fldChar w:fldCharType="separate"/>
      </w:r>
      <w:r w:rsidR="000D4EC9">
        <w:rPr>
          <w:noProof/>
        </w:rPr>
        <w:t>[3]</w:t>
      </w:r>
      <w:r w:rsidR="000D4EC9">
        <w:fldChar w:fldCharType="end"/>
      </w:r>
      <w:r w:rsidR="004261CD">
        <w:t xml:space="preserve">. </w:t>
      </w:r>
      <w:r w:rsidR="00F755A6">
        <w:t>Target velocity is obtained from the phase difference between the signals received from two time-separated chirps, whereupon acceleration is estimated from the change in velocity through a state estimator</w:t>
      </w:r>
      <w:r w:rsidR="000D4EC9">
        <w:t xml:space="preserve"> </w:t>
      </w:r>
      <w:r w:rsidR="000D4EC9">
        <w:fldChar w:fldCharType="begin"/>
      </w:r>
      <w:r w:rsidR="000D4EC9">
        <w:instrText xml:space="preserve"> ADDIN ZOTERO_ITEM CSL_CITATION {"citationID":"G243rANw","properties":{"formattedCitation":"[3]","plainCitation":"[3]","noteIndex":0},"citationItems":[{"id":591,"uris":["http://zotero.org/users/7413925/items/RJRNT98R"],"uri":["http://zotero.org/users/7413925/items/RJRNT98R"],"itemData":{"id":591,"type":"article-journal","language":"en","page":"9","source":"Zotero","title":"The fundamentals of millimeter wave radar sensors","author":[{"family":"Iovescu","given":"Cesar"},{"family":"Rao","given":"Sandeep"}],"issued":{"date-parts":[["2020"]]}}}],"schema":"https://github.com/citation-style-language/schema/raw/master/csl-citation.json"} </w:instrText>
      </w:r>
      <w:r w:rsidR="000D4EC9">
        <w:fldChar w:fldCharType="separate"/>
      </w:r>
      <w:r w:rsidR="000D4EC9">
        <w:rPr>
          <w:noProof/>
        </w:rPr>
        <w:t>[3]</w:t>
      </w:r>
      <w:r w:rsidR="000D4EC9">
        <w:fldChar w:fldCharType="end"/>
      </w:r>
      <w:r w:rsidR="00F755A6">
        <w:t>.</w:t>
      </w:r>
    </w:p>
    <w:p w14:paraId="33586F24" w14:textId="25B13FC5" w:rsidR="00705D2D" w:rsidRDefault="00705D2D" w:rsidP="004B1C99">
      <w:pPr>
        <w:ind w:firstLine="567"/>
        <w:jc w:val="both"/>
      </w:pPr>
      <m:oMathPara>
        <m:oMath>
          <m:r>
            <w:rPr>
              <w:rFonts w:ascii="Cambria Math" w:hAnsi="Cambria Math"/>
            </w:rPr>
            <m:t>τ=</m:t>
          </m:r>
          <m:f>
            <m:fPr>
              <m:ctrlPr>
                <w:rPr>
                  <w:rFonts w:ascii="Cambria Math" w:hAnsi="Cambria Math"/>
                  <w:i/>
                </w:rPr>
              </m:ctrlPr>
            </m:fPr>
            <m:num>
              <m:r>
                <w:rPr>
                  <w:rFonts w:ascii="Cambria Math" w:hAnsi="Cambria Math"/>
                </w:rPr>
                <m:t>2d</m:t>
              </m:r>
            </m:num>
            <m:den>
              <m:r>
                <w:rPr>
                  <w:rFonts w:ascii="Cambria Math" w:hAnsi="Cambria Math"/>
                </w:rPr>
                <m:t>c</m:t>
              </m:r>
            </m:den>
          </m:f>
          <m:r>
            <w:rPr>
              <w:rFonts w:ascii="Cambria Math" w:eastAsiaTheme="minorEastAsia" w:hAnsi="Cambria Math"/>
            </w:rPr>
            <m:t xml:space="preserve">        (equation 1)</m:t>
          </m:r>
        </m:oMath>
      </m:oMathPara>
    </w:p>
    <w:p w14:paraId="437D491F" w14:textId="225C97D4" w:rsidR="00705D2D" w:rsidRDefault="00AD156B" w:rsidP="00984B44">
      <w:pPr>
        <w:ind w:firstLine="567"/>
        <w:jc w:val="both"/>
      </w:pPr>
      <w:r>
        <w:rPr>
          <w:noProof/>
        </w:rPr>
        <w:drawing>
          <wp:anchor distT="0" distB="0" distL="114300" distR="114300" simplePos="0" relativeHeight="251658272" behindDoc="0" locked="0" layoutInCell="1" allowOverlap="1" wp14:anchorId="2E41E03F" wp14:editId="2CF8E7F2">
            <wp:simplePos x="0" y="0"/>
            <wp:positionH relativeFrom="margin">
              <wp:posOffset>752475</wp:posOffset>
            </wp:positionH>
            <wp:positionV relativeFrom="paragraph">
              <wp:posOffset>988695</wp:posOffset>
            </wp:positionV>
            <wp:extent cx="1314450" cy="1165225"/>
            <wp:effectExtent l="0" t="0" r="0" b="0"/>
            <wp:wrapThrough wrapText="bothSides">
              <wp:wrapPolygon edited="0">
                <wp:start x="0" y="0"/>
                <wp:lineTo x="0" y="21188"/>
                <wp:lineTo x="21287" y="21188"/>
                <wp:lineTo x="21287" y="0"/>
                <wp:lineTo x="0" y="0"/>
              </wp:wrapPolygon>
            </wp:wrapThrough>
            <wp:docPr id="32" name="Picture 32" descr="A picture containing text, clock,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ext, clock, watch&#10;&#10;Description automatically generated"/>
                    <pic:cNvPicPr/>
                  </pic:nvPicPr>
                  <pic:blipFill rotWithShape="1">
                    <a:blip r:embed="rId25">
                      <a:extLst>
                        <a:ext uri="{28A0092B-C50C-407E-A947-70E740481C1C}">
                          <a14:useLocalDpi xmlns:a14="http://schemas.microsoft.com/office/drawing/2010/main" val="0"/>
                        </a:ext>
                      </a:extLst>
                    </a:blip>
                    <a:srcRect l="9017" r="4508"/>
                    <a:stretch/>
                  </pic:blipFill>
                  <pic:spPr bwMode="auto">
                    <a:xfrm>
                      <a:off x="0" y="0"/>
                      <a:ext cx="1314450" cy="1165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05D2D">
        <w:t xml:space="preserve">Target velocity is obtained from the phase difference between the signals received from two time-separated chirps (Fig. 5a and Eq. 2), whereupon acceleration is estimated from the change in velocity through a state estimator </w:t>
      </w:r>
      <w:r w:rsidR="00705D2D">
        <w:fldChar w:fldCharType="begin"/>
      </w:r>
      <w:r w:rsidR="00705D2D">
        <w:instrText xml:space="preserve"> ADDIN ZOTERO_ITEM CSL_CITATION {"citationID":"YRgVWv6x","properties":{"formattedCitation":"[3]","plainCitation":"[3]","noteIndex":0},"citationItems":[{"id":591,"uris":["http://zotero.org/users/7413925/items/RJRNT98R"],"uri":["http://zotero.org/users/7413925/items/RJRNT98R"],"itemData":{"id":591,"type":"article-journal","language":"en","page":"9","source":"Zotero","title":"The fundamentals of millimeter wave radar sensors","author":[{"family":"Iovescu","given":"Cesar"},{"family":"Rao","given":"Sandeep"}],"issued":{"date-parts":[["2020"]]}}}],"schema":"https://github.com/citation-style-language/schema/raw/master/csl-citation.json"} </w:instrText>
      </w:r>
      <w:r w:rsidR="00705D2D">
        <w:fldChar w:fldCharType="separate"/>
      </w:r>
      <w:r w:rsidR="00705D2D">
        <w:rPr>
          <w:noProof/>
        </w:rPr>
        <w:t>[3]</w:t>
      </w:r>
      <w:r w:rsidR="00705D2D">
        <w:fldChar w:fldCharType="end"/>
      </w:r>
      <w:r w:rsidR="00705D2D">
        <w:t>. The azimuth and elevation of the target is obtained from the phase difference in the signal received by two different antennas of the same signal (Fig. 5b</w:t>
      </w:r>
      <w:r w:rsidR="00705D2D">
        <w:rPr>
          <w:rFonts w:eastAsiaTheme="minorEastAsia"/>
        </w:rPr>
        <w:t xml:space="preserve"> and Eq.</w:t>
      </w:r>
      <w:r w:rsidR="00705D2D">
        <w:t xml:space="preserve"> 3) </w:t>
      </w:r>
      <w:r w:rsidR="00705D2D">
        <w:fldChar w:fldCharType="begin"/>
      </w:r>
      <w:r w:rsidR="00705D2D">
        <w:instrText xml:space="preserve"> ADDIN ZOTERO_ITEM CSL_CITATION {"citationID":"dNP0hMRL","properties":{"formattedCitation":"[3]","plainCitation":"[3]","noteIndex":0},"citationItems":[{"id":591,"uris":["http://zotero.org/users/7413925/items/RJRNT98R"],"uri":["http://zotero.org/users/7413925/items/RJRNT98R"],"itemData":{"id":591,"type":"article-journal","language":"en","page":"9","source":"Zotero","title":"The fundamentals of millimeter wave radar sensors","author":[{"family":"Iovescu","given":"Cesar"},{"family":"Rao","given":"Sandeep"}],"issued":{"date-parts":[["2020"]]}}}],"schema":"https://github.com/citation-style-language/schema/raw/master/csl-citation.json"} </w:instrText>
      </w:r>
      <w:r w:rsidR="00705D2D">
        <w:fldChar w:fldCharType="separate"/>
      </w:r>
      <w:r w:rsidR="00705D2D">
        <w:rPr>
          <w:noProof/>
        </w:rPr>
        <w:t>[3]</w:t>
      </w:r>
      <w:r w:rsidR="00705D2D">
        <w:fldChar w:fldCharType="end"/>
      </w:r>
      <w:r w:rsidR="00705D2D">
        <w:t>.</w:t>
      </w:r>
    </w:p>
    <w:p w14:paraId="5EEB3A07" w14:textId="4C4F898C" w:rsidR="00CE7D19" w:rsidRDefault="00AD156B" w:rsidP="00705D2D">
      <w:pPr>
        <w:jc w:val="both"/>
        <w:rPr>
          <w:noProof/>
        </w:rPr>
      </w:pPr>
      <w:r>
        <w:rPr>
          <w:noProof/>
        </w:rPr>
        <w:drawing>
          <wp:anchor distT="0" distB="0" distL="114300" distR="114300" simplePos="0" relativeHeight="251658273" behindDoc="0" locked="0" layoutInCell="1" allowOverlap="1" wp14:anchorId="25BF407E" wp14:editId="047B2A66">
            <wp:simplePos x="0" y="0"/>
            <wp:positionH relativeFrom="column">
              <wp:posOffset>3438525</wp:posOffset>
            </wp:positionH>
            <wp:positionV relativeFrom="paragraph">
              <wp:posOffset>17780</wp:posOffset>
            </wp:positionV>
            <wp:extent cx="1390650" cy="1089025"/>
            <wp:effectExtent l="0" t="0" r="0" b="0"/>
            <wp:wrapThrough wrapText="bothSides">
              <wp:wrapPolygon edited="0">
                <wp:start x="0" y="0"/>
                <wp:lineTo x="0" y="21159"/>
                <wp:lineTo x="21304" y="21159"/>
                <wp:lineTo x="21304" y="0"/>
                <wp:lineTo x="0" y="0"/>
              </wp:wrapPolygon>
            </wp:wrapThrough>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390650" cy="1089025"/>
                    </a:xfrm>
                    <a:prstGeom prst="rect">
                      <a:avLst/>
                    </a:prstGeom>
                  </pic:spPr>
                </pic:pic>
              </a:graphicData>
            </a:graphic>
            <wp14:sizeRelH relativeFrom="margin">
              <wp14:pctWidth>0</wp14:pctWidth>
            </wp14:sizeRelH>
            <wp14:sizeRelV relativeFrom="margin">
              <wp14:pctHeight>0</wp14:pctHeight>
            </wp14:sizeRelV>
          </wp:anchor>
        </w:drawing>
      </w:r>
    </w:p>
    <w:p w14:paraId="0EADE109" w14:textId="40C13AE8" w:rsidR="002B1188" w:rsidRDefault="002B1188" w:rsidP="004B1C99">
      <w:pPr>
        <w:ind w:firstLine="567"/>
        <w:jc w:val="both"/>
        <w:rPr>
          <w:rFonts w:eastAsiaTheme="minorEastAsia"/>
          <w:noProof/>
        </w:rPr>
      </w:pPr>
    </w:p>
    <w:p w14:paraId="4C4C37ED" w14:textId="67275CA9" w:rsidR="002B1188" w:rsidRDefault="002B1188" w:rsidP="004B1C99">
      <w:pPr>
        <w:ind w:firstLine="567"/>
        <w:jc w:val="both"/>
        <w:rPr>
          <w:rFonts w:eastAsiaTheme="minorEastAsia"/>
          <w:noProof/>
        </w:rPr>
      </w:pPr>
    </w:p>
    <w:p w14:paraId="2E4469A7" w14:textId="7EC62B94" w:rsidR="002B1188" w:rsidRDefault="00705D2D" w:rsidP="00DE214F">
      <w:pPr>
        <w:ind w:firstLine="567"/>
        <w:jc w:val="both"/>
        <w:rPr>
          <w:rFonts w:eastAsiaTheme="minorEastAsia"/>
          <w:noProof/>
        </w:rPr>
      </w:pPr>
      <w:r>
        <w:rPr>
          <w:noProof/>
        </w:rPr>
        <mc:AlternateContent>
          <mc:Choice Requires="wps">
            <w:drawing>
              <wp:anchor distT="0" distB="0" distL="114300" distR="114300" simplePos="0" relativeHeight="251658269" behindDoc="0" locked="0" layoutInCell="1" allowOverlap="1" wp14:anchorId="653C7BC2" wp14:editId="75EBDE32">
                <wp:simplePos x="0" y="0"/>
                <wp:positionH relativeFrom="margin">
                  <wp:posOffset>2936240</wp:posOffset>
                </wp:positionH>
                <wp:positionV relativeFrom="paragraph">
                  <wp:posOffset>272415</wp:posOffset>
                </wp:positionV>
                <wp:extent cx="2914650" cy="635"/>
                <wp:effectExtent l="0" t="0" r="0" b="0"/>
                <wp:wrapThrough wrapText="bothSides">
                  <wp:wrapPolygon edited="0">
                    <wp:start x="0" y="0"/>
                    <wp:lineTo x="0" y="20057"/>
                    <wp:lineTo x="21459" y="20057"/>
                    <wp:lineTo x="21459" y="0"/>
                    <wp:lineTo x="0" y="0"/>
                  </wp:wrapPolygon>
                </wp:wrapThrough>
                <wp:docPr id="36" name="Text Box 36"/>
                <wp:cNvGraphicFramePr/>
                <a:graphic xmlns:a="http://schemas.openxmlformats.org/drawingml/2006/main">
                  <a:graphicData uri="http://schemas.microsoft.com/office/word/2010/wordprocessingShape">
                    <wps:wsp>
                      <wps:cNvSpPr txBox="1"/>
                      <wps:spPr>
                        <a:xfrm>
                          <a:off x="0" y="0"/>
                          <a:ext cx="2914650" cy="635"/>
                        </a:xfrm>
                        <a:prstGeom prst="rect">
                          <a:avLst/>
                        </a:prstGeom>
                        <a:solidFill>
                          <a:prstClr val="white"/>
                        </a:solidFill>
                        <a:ln>
                          <a:noFill/>
                        </a:ln>
                      </wps:spPr>
                      <wps:txbx>
                        <w:txbxContent>
                          <w:p w14:paraId="76836EC0" w14:textId="6E4DA020" w:rsidR="003A0451" w:rsidRPr="00035817" w:rsidRDefault="003A0451" w:rsidP="003A0451">
                            <w:pPr>
                              <w:pStyle w:val="Caption"/>
                              <w:rPr>
                                <w:noProof/>
                              </w:rPr>
                            </w:pPr>
                            <w:r>
                              <w:t xml:space="preserve">Figure </w:t>
                            </w:r>
                            <w:r w:rsidR="0073759F">
                              <w:t>5</w:t>
                            </w:r>
                            <w:r>
                              <w:t>b. Phase difference between space-separated chir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3C7BC2" id="Text Box 36" o:spid="_x0000_s1065" type="#_x0000_t202" style="position:absolute;left:0;text-align:left;margin-left:231.2pt;margin-top:21.45pt;width:229.5pt;height:.05pt;z-index:251658269;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" stroked="f">
                <v:textbox style="mso-fit-shape-to-text:t" inset="0,0,0,0">
                  <w:txbxContent>
                    <w:p w14:paraId="76836EC0" w14:textId="6E4DA020" w:rsidR="003A0451" w:rsidRPr="00035817" w:rsidRDefault="003A0451" w:rsidP="003A0451">
                      <w:pPr>
                        <w:pStyle w:val="Caption"/>
                        <w:rPr>
                          <w:noProof/>
                        </w:rPr>
                      </w:pPr>
                      <w:r>
                        <w:t xml:space="preserve">Figure </w:t>
                      </w:r>
                      <w:r w:rsidR="0073759F">
                        <w:t>5</w:t>
                      </w:r>
                      <w:r>
                        <w:t>b. Phase difference between space-separated chirps</w:t>
                      </w:r>
                    </w:p>
                  </w:txbxContent>
                </v:textbox>
                <w10:wrap type="through" anchorx="margin"/>
              </v:shape>
            </w:pict>
          </mc:Fallback>
        </mc:AlternateContent>
      </w:r>
      <w:r>
        <w:rPr>
          <w:noProof/>
        </w:rPr>
        <mc:AlternateContent>
          <mc:Choice Requires="wps">
            <w:drawing>
              <wp:anchor distT="0" distB="0" distL="114300" distR="114300" simplePos="0" relativeHeight="251658268" behindDoc="0" locked="0" layoutInCell="1" allowOverlap="1" wp14:anchorId="0E09C09C" wp14:editId="6AB34CBE">
                <wp:simplePos x="0" y="0"/>
                <wp:positionH relativeFrom="column">
                  <wp:posOffset>1905</wp:posOffset>
                </wp:positionH>
                <wp:positionV relativeFrom="paragraph">
                  <wp:posOffset>272513</wp:posOffset>
                </wp:positionV>
                <wp:extent cx="2847975" cy="635"/>
                <wp:effectExtent l="0" t="0" r="9525" b="0"/>
                <wp:wrapThrough wrapText="bothSides">
                  <wp:wrapPolygon edited="0">
                    <wp:start x="0" y="0"/>
                    <wp:lineTo x="0" y="20057"/>
                    <wp:lineTo x="21528" y="20057"/>
                    <wp:lineTo x="21528" y="0"/>
                    <wp:lineTo x="0" y="0"/>
                  </wp:wrapPolygon>
                </wp:wrapThrough>
                <wp:docPr id="35" name="Text Box 35"/>
                <wp:cNvGraphicFramePr/>
                <a:graphic xmlns:a="http://schemas.openxmlformats.org/drawingml/2006/main">
                  <a:graphicData uri="http://schemas.microsoft.com/office/word/2010/wordprocessingShape">
                    <wps:wsp>
                      <wps:cNvSpPr txBox="1"/>
                      <wps:spPr>
                        <a:xfrm>
                          <a:off x="0" y="0"/>
                          <a:ext cx="2847975" cy="635"/>
                        </a:xfrm>
                        <a:prstGeom prst="rect">
                          <a:avLst/>
                        </a:prstGeom>
                        <a:solidFill>
                          <a:prstClr val="white"/>
                        </a:solidFill>
                        <a:ln>
                          <a:noFill/>
                        </a:ln>
                      </wps:spPr>
                      <wps:txbx>
                        <w:txbxContent>
                          <w:p w14:paraId="5B1A473A" w14:textId="45F7AF45" w:rsidR="00444271" w:rsidRPr="00035817" w:rsidRDefault="00444271" w:rsidP="00444271">
                            <w:pPr>
                              <w:pStyle w:val="Caption"/>
                              <w:rPr>
                                <w:noProof/>
                              </w:rPr>
                            </w:pPr>
                            <w:r>
                              <w:t xml:space="preserve">Figure </w:t>
                            </w:r>
                            <w:r w:rsidR="0073759F">
                              <w:t>5</w:t>
                            </w:r>
                            <w:r w:rsidR="003A0451">
                              <w:t>a</w:t>
                            </w:r>
                            <w:r>
                              <w:t>. Phase difference between time-separated chir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09C09C" id="Text Box 35" o:spid="_x0000_s1066" type="#_x0000_t202" style="position:absolute;left:0;text-align:left;margin-left:.15pt;margin-top:21.45pt;width:224.25pt;height:.05pt;z-index:2516582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" stroked="f">
                <v:textbox style="mso-fit-shape-to-text:t" inset="0,0,0,0">
                  <w:txbxContent>
                    <w:p w14:paraId="5B1A473A" w14:textId="45F7AF45" w:rsidR="00444271" w:rsidRPr="00035817" w:rsidRDefault="00444271" w:rsidP="00444271">
                      <w:pPr>
                        <w:pStyle w:val="Caption"/>
                        <w:rPr>
                          <w:noProof/>
                        </w:rPr>
                      </w:pPr>
                      <w:r>
                        <w:t xml:space="preserve">Figure </w:t>
                      </w:r>
                      <w:r w:rsidR="0073759F">
                        <w:t>5</w:t>
                      </w:r>
                      <w:r w:rsidR="003A0451">
                        <w:t>a</w:t>
                      </w:r>
                      <w:r>
                        <w:t>. Phase difference between time-separated chirps</w:t>
                      </w:r>
                      <w:r w:rsidR="00185A21">
                        <w:rPr>
                          <w:color w:val="auto"/>
                        </w:rPr>
                      </w:r>
                    </w:p>
                  </w:txbxContent>
                </v:textbox>
                <w10:wrap type="through"/>
              </v:shape>
            </w:pict>
          </mc:Fallback>
        </mc:AlternateContent>
      </w:r>
    </w:p>
    <w:p w14:paraId="17B7241A" w14:textId="770C617F" w:rsidR="00625DEF" w:rsidRPr="00185A21" w:rsidRDefault="00613671" w:rsidP="002B1188">
      <w:pPr>
        <w:ind w:firstLine="567"/>
        <w:jc w:val="both"/>
        <w:rPr>
          <w:rFonts w:ascii="Cambria Math" w:hAnsi="Cambria Math"/>
          <w:oMath/>
        </w:rPr>
      </w:pPr>
      <m:oMathPara>
        <m:oMath>
          <m:r>
            <m:rPr>
              <m:sty m:val="p"/>
            </m:rPr>
            <w:rPr>
              <w:rFonts w:ascii="Cambria Math" w:hAnsi="Cambria Math"/>
            </w:rPr>
            <w:lastRenderedPageBreak/>
            <m:t>v=</m:t>
          </m:r>
          <m:f>
            <m:fPr>
              <m:ctrlPr>
                <w:rPr>
                  <w:rFonts w:ascii="Cambria Math" w:hAnsi="Cambria Math" w:cs="Cambria Math"/>
                </w:rPr>
              </m:ctrlPr>
            </m:fPr>
            <m:num>
              <m:r>
                <m:rPr>
                  <m:sty m:val="p"/>
                </m:rPr>
                <w:rPr>
                  <w:rFonts w:ascii="Cambria Math" w:hAnsi="Cambria Math"/>
                </w:rPr>
                <m:t>λ∆</m:t>
              </m:r>
              <m:r>
                <m:rPr>
                  <m:sty m:val="p"/>
                </m:rPr>
                <w:rPr>
                  <w:rFonts w:ascii="Cambria Math" w:hAnsi="Cambria Math" w:cs="Cambria Math"/>
                </w:rPr>
                <m:t>Φ</m:t>
              </m:r>
            </m:num>
            <m:den>
              <m:r>
                <w:rPr>
                  <w:rFonts w:ascii="Cambria Math" w:hAnsi="Cambria Math" w:cs="Cambria Math"/>
                </w:rPr>
                <m:t>4π</m:t>
              </m:r>
              <m:sSub>
                <m:sSubPr>
                  <m:ctrlPr>
                    <w:rPr>
                      <w:rFonts w:ascii="Cambria Math" w:hAnsi="Cambria Math" w:cs="Cambria Math"/>
                      <w:i/>
                    </w:rPr>
                  </m:ctrlPr>
                </m:sSubPr>
                <m:e>
                  <m:r>
                    <w:rPr>
                      <w:rFonts w:ascii="Cambria Math" w:hAnsi="Cambria Math" w:cs="Cambria Math"/>
                    </w:rPr>
                    <m:t>T</m:t>
                  </m:r>
                </m:e>
                <m:sub>
                  <m:r>
                    <w:rPr>
                      <w:rFonts w:ascii="Cambria Math" w:hAnsi="Cambria Math" w:cs="Cambria Math"/>
                    </w:rPr>
                    <m:t>c</m:t>
                  </m:r>
                </m:sub>
              </m:sSub>
            </m:den>
          </m:f>
          <m:r>
            <w:rPr>
              <w:rFonts w:ascii="Cambria Math" w:hAnsi="Cambria Math"/>
            </w:rPr>
            <m:t xml:space="preserve">          </m:t>
          </m:r>
          <m:d>
            <m:dPr>
              <m:ctrlPr>
                <w:rPr>
                  <w:rFonts w:ascii="Cambria Math" w:hAnsi="Cambria Math"/>
                  <w:i/>
                </w:rPr>
              </m:ctrlPr>
            </m:dPr>
            <m:e>
              <m:r>
                <w:rPr>
                  <w:rFonts w:ascii="Cambria Math" w:hAnsi="Cambria Math"/>
                </w:rPr>
                <m:t>equation 2</m:t>
              </m:r>
            </m:e>
          </m:d>
          <m:r>
            <w:rPr>
              <w:rFonts w:ascii="Cambria Math" w:hAnsi="Cambria Math"/>
            </w:rPr>
            <m:t>;                     θ=</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ctrlPr>
                    <w:rPr>
                      <w:rFonts w:ascii="Cambria Math" w:hAnsi="Cambria Math"/>
                    </w:rPr>
                  </m:ctrlPr>
                </m:e>
                <m:sup>
                  <m:r>
                    <w:rPr>
                      <w:rFonts w:ascii="Cambria Math" w:hAnsi="Cambria Math"/>
                    </w:rPr>
                    <m:t>-1</m:t>
                  </m:r>
                  <m:ctrlPr>
                    <w:rPr>
                      <w:rFonts w:ascii="Cambria Math" w:hAnsi="Cambria Math"/>
                    </w:rPr>
                  </m:ctrlPr>
                </m:sup>
              </m:sSup>
            </m:fName>
            <m:e>
              <m:d>
                <m:dPr>
                  <m:ctrlPr>
                    <w:rPr>
                      <w:rFonts w:ascii="Cambria Math" w:hAnsi="Cambria Math"/>
                      <w:i/>
                    </w:rPr>
                  </m:ctrlPr>
                </m:dPr>
                <m:e>
                  <m:f>
                    <m:fPr>
                      <m:ctrlPr>
                        <w:rPr>
                          <w:rFonts w:ascii="Cambria Math" w:hAnsi="Cambria Math" w:cs="Cambria Math"/>
                        </w:rPr>
                      </m:ctrlPr>
                    </m:fPr>
                    <m:num>
                      <m:r>
                        <w:rPr>
                          <w:rFonts w:ascii="Cambria Math" w:hAnsi="Cambria Math"/>
                        </w:rPr>
                        <m:t>λ</m:t>
                      </m:r>
                      <m:r>
                        <m:rPr>
                          <m:sty m:val="p"/>
                        </m:rPr>
                        <w:rPr>
                          <w:rFonts w:ascii="Cambria Math" w:hAnsi="Cambria Math"/>
                        </w:rPr>
                        <m:t>∆</m:t>
                      </m:r>
                      <m:r>
                        <m:rPr>
                          <m:sty m:val="p"/>
                        </m:rPr>
                        <w:rPr>
                          <w:rFonts w:ascii="Cambria Math" w:hAnsi="Cambria Math" w:cs="Cambria Math"/>
                        </w:rPr>
                        <m:t>Φ</m:t>
                      </m:r>
                      <m:ctrlPr>
                        <w:rPr>
                          <w:rFonts w:ascii="Cambria Math" w:hAnsi="Cambria Math"/>
                          <w:i/>
                        </w:rPr>
                      </m:ctrlPr>
                    </m:num>
                    <m:den>
                      <m:r>
                        <w:rPr>
                          <w:rFonts w:ascii="Cambria Math" w:hAnsi="Cambria Math"/>
                        </w:rPr>
                        <m:t>2πl</m:t>
                      </m:r>
                    </m:den>
                  </m:f>
                  <m:ctrlPr>
                    <w:rPr>
                      <w:rFonts w:ascii="Cambria Math" w:hAnsi="Cambria Math" w:cs="Cambria Math"/>
                      <w:i/>
                    </w:rPr>
                  </m:ctrlPr>
                </m:e>
              </m:d>
            </m:e>
          </m:func>
          <m:r>
            <w:rPr>
              <w:rFonts w:ascii="Cambria Math" w:hAnsi="Cambria Math"/>
            </w:rPr>
            <m:t xml:space="preserve">       (equation 3)</m:t>
          </m:r>
        </m:oMath>
      </m:oMathPara>
    </w:p>
    <w:p w14:paraId="1291F8C9" w14:textId="21EFC69D" w:rsidR="002B1188" w:rsidRPr="000F41ED" w:rsidRDefault="000979FF" w:rsidP="000F41ED">
      <w:pPr>
        <w:spacing w:after="0"/>
        <w:ind w:firstLine="567"/>
        <w:jc w:val="both"/>
        <w:rPr>
          <w:rFonts w:ascii="Cambria Math" w:eastAsiaTheme="minorEastAsia" w:hAnsi="Cambria Math"/>
          <w:oMath/>
        </w:rPr>
      </w:pPr>
      <m:oMathPara>
        <m:oMathParaPr>
          <m:jc m:val="left"/>
        </m:oMathParaPr>
        <m:oMath>
          <m:r>
            <w:rPr>
              <w:rFonts w:ascii="Cambria Math" w:eastAsiaTheme="minorEastAsia" w:hAnsi="Cambria Math"/>
            </w:rPr>
            <m:t>v:      velocity of the target</m:t>
          </m:r>
        </m:oMath>
      </m:oMathPara>
    </w:p>
    <w:p w14:paraId="3CAC6872" w14:textId="14AF0A27" w:rsidR="003A0451" w:rsidRPr="000F41ED" w:rsidRDefault="000979FF" w:rsidP="000F41ED">
      <w:pPr>
        <w:spacing w:after="0"/>
        <w:ind w:firstLine="567"/>
        <w:jc w:val="both"/>
        <w:rPr>
          <w:rFonts w:ascii="Cambria Math" w:eastAsiaTheme="minorEastAsia"/>
          <w:i/>
        </w:rPr>
      </w:pPr>
      <m:oMathPara>
        <m:oMathParaPr>
          <m:jc m:val="left"/>
        </m:oMathParaPr>
        <m:oMath>
          <m:r>
            <m:rPr>
              <m:sty m:val="p"/>
            </m:rPr>
            <w:rPr>
              <w:rFonts w:ascii="Cambria Math" w:hAnsi="Cambria Math"/>
            </w:rPr>
            <m:t>∆</m:t>
          </m:r>
          <m:r>
            <m:rPr>
              <m:sty m:val="p"/>
            </m:rPr>
            <w:rPr>
              <w:rFonts w:ascii="Cambria Math" w:eastAsiaTheme="minorEastAsia" w:hAnsi="Cambria Math"/>
            </w:rPr>
            <m:t xml:space="preserve">Φ:  </m:t>
          </m:r>
          <m:r>
            <w:rPr>
              <w:rFonts w:ascii="Cambria Math" w:eastAsiaTheme="minorEastAsia" w:hAnsi="Cambria Math"/>
            </w:rPr>
            <m:t>difference in phase between the two signals</m:t>
          </m:r>
        </m:oMath>
      </m:oMathPara>
    </w:p>
    <w:p w14:paraId="2E1FC757" w14:textId="1A253F08" w:rsidR="001838FB" w:rsidRPr="000F41ED" w:rsidRDefault="000979FF" w:rsidP="000F41ED">
      <w:pPr>
        <w:spacing w:after="0"/>
        <w:ind w:firstLine="567"/>
        <w:jc w:val="both"/>
        <w:rPr>
          <w:rFonts w:ascii="Cambria Math" w:eastAsiaTheme="minorEastAsia" w:hAnsi="Cambria Math"/>
          <w:oMath/>
        </w:rPr>
      </w:pPr>
      <m:oMathPara>
        <m:oMathParaPr>
          <m:jc m:val="left"/>
        </m:oMathParaPr>
        <m:oMath>
          <m:r>
            <w:rPr>
              <w:rFonts w:ascii="Cambria Math" w:eastAsiaTheme="minorEastAsia" w:hAnsi="Cambria Math"/>
            </w:rPr>
            <m:t>λ:      wavelength</m:t>
          </m:r>
        </m:oMath>
      </m:oMathPara>
    </w:p>
    <w:p w14:paraId="79CB5BB1" w14:textId="06A32B10" w:rsidR="008533DD" w:rsidRPr="000F41ED" w:rsidRDefault="00071BFA" w:rsidP="000F41ED">
      <w:pPr>
        <w:spacing w:after="0"/>
        <w:ind w:firstLine="567"/>
        <w:jc w:val="both"/>
        <w:rPr>
          <w:rFonts w:ascii="Cambria Math" w:eastAsiaTheme="minorEastAsia"/>
          <w:i/>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    time between chirps</m:t>
          </m:r>
        </m:oMath>
      </m:oMathPara>
    </w:p>
    <w:p w14:paraId="5E593414" w14:textId="3CB7B6DD" w:rsidR="00B02565" w:rsidRPr="000F41ED" w:rsidRDefault="000979FF" w:rsidP="000F41ED">
      <w:pPr>
        <w:spacing w:after="0"/>
        <w:ind w:firstLine="567"/>
        <w:jc w:val="both"/>
        <w:rPr>
          <w:rFonts w:ascii="Cambria Math" w:eastAsiaTheme="minorEastAsia"/>
          <w:i/>
        </w:rPr>
      </w:pPr>
      <m:oMathPara>
        <m:oMathParaPr>
          <m:jc m:val="left"/>
        </m:oMathParaPr>
        <m:oMath>
          <m:r>
            <w:rPr>
              <w:rFonts w:ascii="Cambria Math" w:eastAsiaTheme="minorEastAsia" w:hAnsi="Cambria Math"/>
            </w:rPr>
            <m:t>l:      length between two antennas</m:t>
          </m:r>
        </m:oMath>
      </m:oMathPara>
    </w:p>
    <w:p w14:paraId="7E1382C5" w14:textId="77777777" w:rsidR="000F41ED" w:rsidRDefault="000F41ED" w:rsidP="000F41ED">
      <w:pPr>
        <w:ind w:firstLine="567"/>
        <w:jc w:val="both"/>
      </w:pPr>
    </w:p>
    <w:p w14:paraId="50216BC0" w14:textId="2D29B26A" w:rsidR="00A07FC0" w:rsidRDefault="00A77D94" w:rsidP="00A77185">
      <w:pPr>
        <w:pStyle w:val="Heading2"/>
      </w:pPr>
      <w:bookmarkStart w:id="13" w:name="_Toc87908567"/>
      <w:r>
        <w:t>2.3 L515</w:t>
      </w:r>
      <w:bookmarkEnd w:id="13"/>
    </w:p>
    <w:p w14:paraId="3330B6FF" w14:textId="30285E4E" w:rsidR="00A07FC0" w:rsidRDefault="00A07FC0" w:rsidP="00BA51A0">
      <w:pPr>
        <w:jc w:val="both"/>
        <w:rPr>
          <w:rFonts w:eastAsia="Times New Roman" w:cstheme="minorHAnsi"/>
          <w:color w:val="000000" w:themeColor="text1"/>
          <w:lang w:eastAsia="zh-CN"/>
        </w:rPr>
      </w:pPr>
      <w:r>
        <w:t xml:space="preserve">The Intel RealSense L515 is a solid state </w:t>
      </w:r>
      <w:r w:rsidR="00FC7695">
        <w:rPr>
          <w:rFonts w:ascii="Calibri" w:eastAsia="Calibri" w:hAnsi="Calibri" w:cs="Times New Roman"/>
        </w:rPr>
        <w:t>time-of-flight</w:t>
      </w:r>
      <w:r w:rsidR="000F02AD">
        <w:t xml:space="preserve"> </w:t>
      </w:r>
      <w:r>
        <w:t>depth sensing 3D camera</w:t>
      </w:r>
      <w:r w:rsidR="00047B73">
        <w:t xml:space="preserve"> </w:t>
      </w:r>
      <w:r w:rsidR="00EE7B57">
        <w:fldChar w:fldCharType="begin"/>
      </w:r>
      <w:r w:rsidR="00EE7B57">
        <w:instrText xml:space="preserve"> ADDIN ZOTERO_ITEM CSL_CITATION {"citationID":"ilybz1EY","properties":{"formattedCitation":"[4]","plainCitation":"[4]","noteIndex":0},"citationItems":[{"id":592,"uris":["http://zotero.org/users/7413925/items/RPKBWW4H"],"uri":["http://zotero.org/users/7413925/items/RPKBWW4H"],"itemData":{"id":592,"type":"webpage","abstract":"This article will help you get the most out of your Intel® RealSense™ L515 LiDAR Camera: technology overview, camera controls, range optimization and more.","container-title":"Intel® RealSense™ Depth and Tracking Cameras","language":"en-US","title":"Optimizing the Intel RealSense LiDAR Camera L515 Range","URL":"https://www.intelrealsense.com/optimizing-the-lidar-camera-l515-range/","accessed":{"date-parts":[["2021",11,15]]},"issued":{"date-parts":[["2020",8,6]]}}}],"schema":"https://github.com/citation-style-language/schema/raw/master/csl-citation.json"} </w:instrText>
      </w:r>
      <w:r w:rsidR="00EE7B57">
        <w:fldChar w:fldCharType="separate"/>
      </w:r>
      <w:r w:rsidR="00EE7B57">
        <w:rPr>
          <w:noProof/>
        </w:rPr>
        <w:t>[4]</w:t>
      </w:r>
      <w:r w:rsidR="00EE7B57">
        <w:fldChar w:fldCharType="end"/>
      </w:r>
      <w:r w:rsidR="00EE7B57">
        <w:t xml:space="preserve"> </w:t>
      </w:r>
      <w:r>
        <w:t>that uses infrared light with a wavelength of 860nm to collect depth data.</w:t>
      </w:r>
      <w:r w:rsidRPr="52E05C8E">
        <w:rPr>
          <w:rFonts w:ascii="Calibri" w:eastAsia="Calibri" w:hAnsi="Calibri" w:cs="Times New Roman"/>
        </w:rPr>
        <w:t xml:space="preserve"> </w:t>
      </w:r>
      <w:r>
        <w:rPr>
          <w:rFonts w:ascii="Calibri" w:eastAsia="Calibri" w:hAnsi="Calibri" w:cs="Times New Roman"/>
        </w:rPr>
        <w:t xml:space="preserve">The depth error average is around 14mm at the maximum depth range </w:t>
      </w:r>
      <w:r w:rsidR="00766983">
        <w:rPr>
          <w:rFonts w:ascii="Calibri" w:eastAsia="Calibri" w:hAnsi="Calibri" w:cs="Times New Roman"/>
        </w:rPr>
        <w:t xml:space="preserve">(9 m) </w:t>
      </w:r>
      <w:r>
        <w:rPr>
          <w:rFonts w:ascii="Calibri" w:eastAsia="Calibri" w:hAnsi="Calibri" w:cs="Times New Roman"/>
        </w:rPr>
        <w:t>of the L515</w:t>
      </w:r>
      <w:r w:rsidR="00FC2C4B">
        <w:rPr>
          <w:rFonts w:ascii="Calibri" w:eastAsia="Calibri" w:hAnsi="Calibri" w:cs="Times New Roman"/>
        </w:rPr>
        <w:t xml:space="preserve"> </w:t>
      </w:r>
      <w:r w:rsidR="00A07B0D">
        <w:rPr>
          <w:rFonts w:ascii="Calibri" w:eastAsia="Calibri" w:hAnsi="Calibri" w:cs="Times New Roman"/>
        </w:rPr>
        <w:fldChar w:fldCharType="begin"/>
      </w:r>
      <w:r w:rsidR="00A07B0D">
        <w:rPr>
          <w:rFonts w:ascii="Calibri" w:eastAsia="Calibri" w:hAnsi="Calibri" w:cs="Times New Roman"/>
        </w:rPr>
        <w:instrText xml:space="preserve"> ADDIN ZOTERO_ITEM CSL_CITATION {"citationID":"Cp0kRcag","properties":{"formattedCitation":"[5]","plainCitation":"[5]","noteIndex":0},"citationItems":[{"id":588,"uris":["http://zotero.org/users/7413925/items/U2XXP85R"],"uri":["http://zotero.org/users/7413925/items/U2XXP85R"],"itemData":{"id":588,"type":"webpage","abstract":"World's smallest high-resolution LiDAR camera from Intel®. Low power and low weight, open-source SDK.","container-title":"Intel® RealSense™ Depth and Tracking Cameras","language":"en-US","title":"Intel® RealSense™ LiDAR Camera L515","URL":"https://www.intelrealsense.com/lidar-camera-l515/","accessed":{"date-parts":[["2021",11,15]]}}}],"schema":"https://github.com/citation-style-language/schema/raw/master/csl-citation.json"} </w:instrText>
      </w:r>
      <w:r w:rsidR="00A07B0D">
        <w:rPr>
          <w:rFonts w:ascii="Calibri" w:eastAsia="Calibri" w:hAnsi="Calibri" w:cs="Times New Roman"/>
        </w:rPr>
        <w:fldChar w:fldCharType="separate"/>
      </w:r>
      <w:r w:rsidR="00A07B0D">
        <w:rPr>
          <w:rFonts w:ascii="Calibri" w:eastAsia="Calibri" w:hAnsi="Calibri" w:cs="Times New Roman"/>
          <w:noProof/>
        </w:rPr>
        <w:t>[5]</w:t>
      </w:r>
      <w:r w:rsidR="00A07B0D">
        <w:rPr>
          <w:rFonts w:ascii="Calibri" w:eastAsia="Calibri" w:hAnsi="Calibri" w:cs="Times New Roman"/>
        </w:rPr>
        <w:fldChar w:fldCharType="end"/>
      </w:r>
      <w:r>
        <w:rPr>
          <w:rFonts w:ascii="Calibri" w:eastAsia="Calibri" w:hAnsi="Calibri" w:cs="Times New Roman"/>
        </w:rPr>
        <w:t xml:space="preserve">. </w:t>
      </w:r>
      <w:r>
        <w:t>The L515 is 61mm in diameter and 26mm in height. It weighs about 100g, and</w:t>
      </w:r>
      <w:r w:rsidRPr="52E05C8E">
        <w:rPr>
          <w:rFonts w:ascii="Calibri" w:eastAsia="Calibri" w:hAnsi="Calibri" w:cs="Times New Roman"/>
        </w:rPr>
        <w:t xml:space="preserve"> the power required is 3.5W, which is much lower than the other TOF depth sensors.</w:t>
      </w:r>
      <w:r>
        <w:rPr>
          <w:rFonts w:ascii="Calibri" w:eastAsia="Calibri" w:hAnsi="Calibri" w:cs="Times New Roman"/>
        </w:rPr>
        <w:t xml:space="preserve"> This is because the L515 uses a proprietary micro-electro-mechanical systems (MEMS) mirror scanning technology, enabling better laser power efficiency compared to other TOF technologies</w:t>
      </w:r>
      <w:r w:rsidR="00766983">
        <w:rPr>
          <w:rFonts w:ascii="Calibri" w:eastAsia="Calibri" w:hAnsi="Calibri" w:cs="Times New Roman"/>
        </w:rPr>
        <w:t xml:space="preserve"> </w:t>
      </w:r>
      <w:r w:rsidR="00ED3DC3">
        <w:rPr>
          <w:rFonts w:ascii="Calibri" w:eastAsia="Calibri" w:hAnsi="Calibri" w:cs="Times New Roman"/>
        </w:rPr>
        <w:fldChar w:fldCharType="begin"/>
      </w:r>
      <w:r w:rsidR="00185A21">
        <w:rPr>
          <w:rFonts w:ascii="Calibri" w:eastAsia="Calibri" w:hAnsi="Calibri" w:cs="Times New Roman"/>
        </w:rPr>
        <w:instrText xml:space="preserve"> ADDIN ZOTERO_ITEM CSL_CITATION {"citationID":"zRjOK48v","properties":{"formattedCitation":"[5]","plainCitation":"[5]","noteIndex":0},"citationItems":[{"id":588,"uris":["http://zotero.org/users/7413925/items/U2XXP85R"],"uri":["http://zotero.org/users/7413925/items/U2XXP85R"],"itemData":{"id":588,"type":"webpage","abstract":"World's smallest high-resolution LiDAR camera from Intel®. Low power and low weight, open-source SDK.","container-title":"Intel® RealSense™ Depth and Tracking Cameras","language":"en-US","title":"Intel® RealSense™ LiDAR Camera L515","URL":"https://www.intelrealsense.com/lidar-camera-l515/","accessed":{"date-parts":[["2021",11,15]]}}}],"schema":"https://github.com/citation-style-language/schema/raw/master/csl-citation.json"} </w:instrText>
      </w:r>
      <w:r w:rsidR="00ED3DC3">
        <w:rPr>
          <w:rFonts w:ascii="Calibri" w:eastAsia="Calibri" w:hAnsi="Calibri" w:cs="Times New Roman"/>
        </w:rPr>
        <w:fldChar w:fldCharType="separate"/>
      </w:r>
      <w:r w:rsidR="00185A21">
        <w:rPr>
          <w:rFonts w:ascii="Calibri" w:eastAsia="Calibri" w:hAnsi="Calibri" w:cs="Times New Roman"/>
          <w:noProof/>
        </w:rPr>
        <w:t>[5]</w:t>
      </w:r>
      <w:r w:rsidR="00ED3DC3">
        <w:rPr>
          <w:rFonts w:ascii="Calibri" w:eastAsia="Calibri" w:hAnsi="Calibri" w:cs="Times New Roman"/>
        </w:rPr>
        <w:fldChar w:fldCharType="end"/>
      </w:r>
      <w:r>
        <w:rPr>
          <w:rFonts w:ascii="Calibri" w:eastAsia="Calibri" w:hAnsi="Calibri" w:cs="Times New Roman"/>
        </w:rPr>
        <w:t>.</w:t>
      </w:r>
      <w:r w:rsidRPr="00D41063">
        <w:rPr>
          <w:rFonts w:ascii="Roboto" w:hAnsi="Roboto"/>
          <w:color w:val="444444"/>
          <w:sz w:val="18"/>
          <w:szCs w:val="18"/>
        </w:rPr>
        <w:t xml:space="preserve"> </w:t>
      </w:r>
      <w:r w:rsidRPr="00DD6DE5">
        <w:rPr>
          <w:rFonts w:eastAsia="Times New Roman" w:cstheme="minorHAnsi"/>
          <w:color w:val="000000" w:themeColor="text1"/>
          <w:lang w:eastAsia="zh-CN"/>
        </w:rPr>
        <w:t xml:space="preserve">With an internal vision processor, </w:t>
      </w:r>
      <w:r>
        <w:rPr>
          <w:rFonts w:eastAsia="Times New Roman" w:cstheme="minorHAnsi"/>
          <w:color w:val="000000" w:themeColor="text1"/>
          <w:lang w:eastAsia="zh-CN"/>
        </w:rPr>
        <w:t xml:space="preserve">the </w:t>
      </w:r>
      <w:r w:rsidRPr="00DD6DE5">
        <w:rPr>
          <w:rFonts w:eastAsia="Times New Roman" w:cstheme="minorHAnsi"/>
          <w:color w:val="000000" w:themeColor="text1"/>
          <w:lang w:eastAsia="zh-CN"/>
        </w:rPr>
        <w:t xml:space="preserve">L515 </w:t>
      </w:r>
      <w:r>
        <w:rPr>
          <w:rFonts w:eastAsia="Times New Roman" w:cstheme="minorHAnsi"/>
          <w:color w:val="000000" w:themeColor="text1"/>
          <w:lang w:eastAsia="zh-CN"/>
        </w:rPr>
        <w:t xml:space="preserve">reduces </w:t>
      </w:r>
      <w:r w:rsidRPr="00DD6DE5">
        <w:rPr>
          <w:rFonts w:eastAsia="Times New Roman" w:cstheme="minorHAnsi"/>
          <w:color w:val="000000" w:themeColor="text1"/>
          <w:lang w:eastAsia="zh-CN"/>
        </w:rPr>
        <w:t>motion blur artifact</w:t>
      </w:r>
      <w:r w:rsidR="00766983">
        <w:rPr>
          <w:rFonts w:eastAsia="Times New Roman" w:cstheme="minorHAnsi"/>
          <w:color w:val="000000" w:themeColor="text1"/>
          <w:lang w:eastAsia="zh-CN"/>
        </w:rPr>
        <w:t>s</w:t>
      </w:r>
      <w:r w:rsidRPr="00DD6DE5">
        <w:rPr>
          <w:rFonts w:eastAsia="Times New Roman" w:cstheme="minorHAnsi"/>
          <w:color w:val="000000" w:themeColor="text1"/>
          <w:lang w:eastAsia="zh-CN"/>
        </w:rPr>
        <w:t xml:space="preserve"> by an exposure time of less than 100 ns</w:t>
      </w:r>
      <w:r>
        <w:rPr>
          <w:rFonts w:eastAsia="Times New Roman" w:cstheme="minorHAnsi"/>
          <w:color w:val="000000" w:themeColor="text1"/>
          <w:lang w:eastAsia="zh-CN"/>
        </w:rPr>
        <w:t>, making it suitable</w:t>
      </w:r>
      <w:r w:rsidRPr="00DD6DE5">
        <w:rPr>
          <w:rFonts w:eastAsia="Times New Roman" w:cstheme="minorHAnsi"/>
          <w:color w:val="000000" w:themeColor="text1"/>
          <w:lang w:eastAsia="zh-CN"/>
        </w:rPr>
        <w:t xml:space="preserve"> for </w:t>
      </w:r>
      <w:r>
        <w:rPr>
          <w:rFonts w:eastAsia="Times New Roman" w:cstheme="minorHAnsi"/>
          <w:color w:val="000000" w:themeColor="text1"/>
          <w:lang w:eastAsia="zh-CN"/>
        </w:rPr>
        <w:t>recording fast</w:t>
      </w:r>
      <w:r w:rsidRPr="00DD6DE5">
        <w:rPr>
          <w:rFonts w:eastAsia="Times New Roman" w:cstheme="minorHAnsi"/>
          <w:color w:val="000000" w:themeColor="text1"/>
          <w:lang w:eastAsia="zh-CN"/>
        </w:rPr>
        <w:t xml:space="preserve"> moving objects.</w:t>
      </w:r>
      <w:r>
        <w:rPr>
          <w:rFonts w:eastAsia="Times New Roman" w:cstheme="minorHAnsi"/>
          <w:color w:val="000000" w:themeColor="text1"/>
          <w:lang w:eastAsia="zh-CN"/>
        </w:rPr>
        <w:t xml:space="preserve"> </w:t>
      </w:r>
      <w:r w:rsidRPr="00F813E1">
        <w:rPr>
          <w:rFonts w:eastAsia="Times New Roman" w:cstheme="minorHAnsi"/>
          <w:color w:val="000000" w:themeColor="text1"/>
          <w:lang w:eastAsia="zh-CN"/>
        </w:rPr>
        <w:t xml:space="preserve">Additionally, the 4 </w:t>
      </w:r>
      <w:proofErr w:type="spellStart"/>
      <w:r w:rsidRPr="00F813E1">
        <w:rPr>
          <w:rFonts w:eastAsia="Times New Roman" w:cstheme="minorHAnsi"/>
          <w:color w:val="000000" w:themeColor="text1"/>
          <w:lang w:eastAsia="zh-CN"/>
        </w:rPr>
        <w:t>ms</w:t>
      </w:r>
      <w:proofErr w:type="spellEnd"/>
      <w:r w:rsidRPr="00F813E1">
        <w:rPr>
          <w:rFonts w:eastAsia="Times New Roman" w:cstheme="minorHAnsi"/>
          <w:color w:val="000000" w:themeColor="text1"/>
          <w:lang w:eastAsia="zh-CN"/>
        </w:rPr>
        <w:t xml:space="preserve"> photon</w:t>
      </w:r>
      <w:r w:rsidR="00766983">
        <w:rPr>
          <w:rFonts w:eastAsia="Times New Roman" w:cstheme="minorHAnsi"/>
          <w:color w:val="000000" w:themeColor="text1"/>
          <w:lang w:eastAsia="zh-CN"/>
        </w:rPr>
        <w:t>-</w:t>
      </w:r>
      <w:r w:rsidRPr="00F813E1">
        <w:rPr>
          <w:rFonts w:eastAsia="Times New Roman" w:cstheme="minorHAnsi"/>
          <w:color w:val="000000" w:themeColor="text1"/>
          <w:lang w:eastAsia="zh-CN"/>
        </w:rPr>
        <w:t>to</w:t>
      </w:r>
      <w:r w:rsidR="00766983">
        <w:rPr>
          <w:rFonts w:eastAsia="Times New Roman" w:cstheme="minorHAnsi"/>
          <w:color w:val="000000" w:themeColor="text1"/>
          <w:lang w:eastAsia="zh-CN"/>
        </w:rPr>
        <w:t>-</w:t>
      </w:r>
      <w:r w:rsidRPr="00F813E1">
        <w:rPr>
          <w:rFonts w:eastAsia="Times New Roman" w:cstheme="minorHAnsi"/>
          <w:color w:val="000000" w:themeColor="text1"/>
          <w:lang w:eastAsia="zh-CN"/>
        </w:rPr>
        <w:t xml:space="preserve">depth latency </w:t>
      </w:r>
      <w:r>
        <w:rPr>
          <w:rFonts w:eastAsia="Times New Roman" w:cstheme="minorHAnsi"/>
          <w:color w:val="000000" w:themeColor="text1"/>
          <w:lang w:eastAsia="zh-CN"/>
        </w:rPr>
        <w:t>enables</w:t>
      </w:r>
      <w:r w:rsidRPr="00F813E1">
        <w:rPr>
          <w:rFonts w:eastAsia="Times New Roman" w:cstheme="minorHAnsi"/>
          <w:color w:val="000000" w:themeColor="text1"/>
          <w:lang w:eastAsia="zh-CN"/>
        </w:rPr>
        <w:t xml:space="preserve"> real-time applications</w:t>
      </w:r>
      <w:r>
        <w:rPr>
          <w:rFonts w:eastAsia="Times New Roman" w:cstheme="minorHAnsi"/>
          <w:color w:val="000000" w:themeColor="text1"/>
          <w:lang w:eastAsia="zh-CN"/>
        </w:rPr>
        <w:t xml:space="preserve"> such as our </w:t>
      </w:r>
      <w:r w:rsidR="00766983">
        <w:rPr>
          <w:rFonts w:eastAsia="Times New Roman" w:cstheme="minorHAnsi"/>
          <w:color w:val="000000" w:themeColor="text1"/>
          <w:lang w:eastAsia="zh-CN"/>
        </w:rPr>
        <w:t>C</w:t>
      </w:r>
      <w:r>
        <w:rPr>
          <w:rFonts w:eastAsia="Times New Roman" w:cstheme="minorHAnsi"/>
          <w:color w:val="000000" w:themeColor="text1"/>
          <w:lang w:eastAsia="zh-CN"/>
        </w:rPr>
        <w:t xml:space="preserve">luster </w:t>
      </w:r>
      <w:r w:rsidR="00766983">
        <w:rPr>
          <w:rFonts w:eastAsia="Times New Roman" w:cstheme="minorHAnsi"/>
          <w:color w:val="000000" w:themeColor="text1"/>
          <w:lang w:eastAsia="zh-CN"/>
        </w:rPr>
        <w:t>T</w:t>
      </w:r>
      <w:r>
        <w:rPr>
          <w:rFonts w:eastAsia="Times New Roman" w:cstheme="minorHAnsi"/>
          <w:color w:val="000000" w:themeColor="text1"/>
          <w:lang w:eastAsia="zh-CN"/>
        </w:rPr>
        <w:t xml:space="preserve">racker </w:t>
      </w:r>
      <w:r w:rsidR="00185A21">
        <w:rPr>
          <w:rFonts w:eastAsia="Times New Roman" w:cstheme="minorHAnsi"/>
          <w:color w:val="000000" w:themeColor="text1"/>
          <w:lang w:eastAsia="zh-CN"/>
        </w:rPr>
        <w:fldChar w:fldCharType="begin"/>
      </w:r>
      <w:r w:rsidR="00185A21">
        <w:rPr>
          <w:rFonts w:eastAsia="Times New Roman" w:cstheme="minorHAnsi"/>
          <w:color w:val="000000" w:themeColor="text1"/>
          <w:lang w:eastAsia="zh-CN"/>
        </w:rPr>
        <w:instrText xml:space="preserve"> ADDIN ZOTERO_ITEM CSL_CITATION {"citationID":"REa8aJMk","properties":{"formattedCitation":"[6]","plainCitation":"[6]","noteIndex":0},"citationItems":[{"id":594,"uris":["http://zotero.org/users/7413925/items/GUZXEK2V"],"uri":["http://zotero.org/users/7413925/items/GUZXEK2V"],"itemData":{"id":594,"type":"webpage","title":"LiDAR Depth Camera L515 - Intel | DigiKey","URL":"https://www.digikey.sg/en/product-highlight/i/intel/lidar-depth-camera-l515","accessed":{"date-parts":[["2021",11,15]]}}}],"schema":"https://github.com/citation-style-language/schema/raw/master/csl-citation.json"} </w:instrText>
      </w:r>
      <w:r w:rsidR="00185A21">
        <w:rPr>
          <w:rFonts w:eastAsia="Times New Roman" w:cstheme="minorHAnsi"/>
          <w:color w:val="000000" w:themeColor="text1"/>
          <w:lang w:eastAsia="zh-CN"/>
        </w:rPr>
        <w:fldChar w:fldCharType="separate"/>
      </w:r>
      <w:r w:rsidR="00185A21">
        <w:rPr>
          <w:rFonts w:eastAsia="Times New Roman" w:cstheme="minorHAnsi"/>
          <w:noProof/>
          <w:color w:val="000000" w:themeColor="text1"/>
          <w:lang w:eastAsia="zh-CN"/>
        </w:rPr>
        <w:t>[6]</w:t>
      </w:r>
      <w:r w:rsidR="00185A21">
        <w:rPr>
          <w:rFonts w:eastAsia="Times New Roman" w:cstheme="minorHAnsi"/>
          <w:color w:val="000000" w:themeColor="text1"/>
          <w:lang w:eastAsia="zh-CN"/>
        </w:rPr>
        <w:fldChar w:fldCharType="end"/>
      </w:r>
      <w:r>
        <w:rPr>
          <w:rFonts w:eastAsia="Times New Roman" w:cstheme="minorHAnsi"/>
          <w:color w:val="000000" w:themeColor="text1"/>
          <w:lang w:eastAsia="zh-CN"/>
        </w:rPr>
        <w:t xml:space="preserve">. </w:t>
      </w:r>
      <w:r w:rsidRPr="004376C8">
        <w:rPr>
          <w:rFonts w:eastAsia="Times New Roman" w:cstheme="minorHAnsi"/>
          <w:color w:val="000000" w:themeColor="text1"/>
          <w:lang w:eastAsia="zh-CN"/>
        </w:rPr>
        <w:t xml:space="preserve">The L515 does not require </w:t>
      </w:r>
      <w:r w:rsidR="00766983">
        <w:rPr>
          <w:rFonts w:eastAsia="Times New Roman" w:cstheme="minorHAnsi"/>
          <w:color w:val="000000" w:themeColor="text1"/>
          <w:lang w:eastAsia="zh-CN"/>
        </w:rPr>
        <w:t>an external computer</w:t>
      </w:r>
      <w:r w:rsidRPr="004376C8">
        <w:rPr>
          <w:rFonts w:eastAsia="Times New Roman" w:cstheme="minorHAnsi"/>
          <w:color w:val="000000" w:themeColor="text1"/>
          <w:lang w:eastAsia="zh-CN"/>
        </w:rPr>
        <w:t xml:space="preserve"> for depth-processing, as there is an onboard vision processor that process</w:t>
      </w:r>
      <w:r w:rsidR="00766983">
        <w:rPr>
          <w:rFonts w:eastAsia="Times New Roman" w:cstheme="minorHAnsi"/>
          <w:color w:val="000000" w:themeColor="text1"/>
          <w:lang w:eastAsia="zh-CN"/>
        </w:rPr>
        <w:t>es depth data</w:t>
      </w:r>
      <w:r w:rsidRPr="004376C8">
        <w:rPr>
          <w:rFonts w:eastAsia="Times New Roman" w:cstheme="minorHAnsi"/>
          <w:color w:val="000000" w:themeColor="text1"/>
          <w:lang w:eastAsia="zh-CN"/>
        </w:rPr>
        <w:t xml:space="preserve"> at a rate of 23 million depth points per second.</w:t>
      </w:r>
    </w:p>
    <w:p w14:paraId="6E5C7E5A" w14:textId="549A014D" w:rsidR="00A07FC0" w:rsidRPr="000B5BBB" w:rsidRDefault="00A07FC0" w:rsidP="000E1FEB">
      <w:pPr>
        <w:ind w:firstLine="567"/>
        <w:jc w:val="both"/>
      </w:pPr>
      <w:r>
        <w:t xml:space="preserve">We </w:t>
      </w:r>
      <w:r w:rsidR="00766983">
        <w:t>use</w:t>
      </w:r>
      <w:r>
        <w:t xml:space="preserve"> the L</w:t>
      </w:r>
      <w:r w:rsidRPr="00842938">
        <w:t xml:space="preserve">515 to detect and track </w:t>
      </w:r>
      <w:r w:rsidR="00766983">
        <w:t>people</w:t>
      </w:r>
      <w:r>
        <w:t xml:space="preserve"> standing close together</w:t>
      </w:r>
      <w:r w:rsidR="00BC0E52">
        <w:t xml:space="preserve"> using</w:t>
      </w:r>
      <w:r>
        <w:t xml:space="preserve"> the L515's </w:t>
      </w:r>
      <w:r w:rsidRPr="00842938">
        <w:t xml:space="preserve">RGB </w:t>
      </w:r>
      <w:r>
        <w:t xml:space="preserve">sensor </w:t>
      </w:r>
      <w:r w:rsidR="00BC0E52">
        <w:t xml:space="preserve">with </w:t>
      </w:r>
      <w:r w:rsidR="00766983">
        <w:t xml:space="preserve">an </w:t>
      </w:r>
      <w:r w:rsidRPr="00842938">
        <w:t>object detection</w:t>
      </w:r>
      <w:r>
        <w:t xml:space="preserve"> algorithm. To determine whether </w:t>
      </w:r>
      <w:r w:rsidR="00766983">
        <w:t>they</w:t>
      </w:r>
      <w:r>
        <w:t xml:space="preserve"> are standing </w:t>
      </w:r>
      <w:r w:rsidR="00766983">
        <w:t>too</w:t>
      </w:r>
      <w:r>
        <w:t xml:space="preserve"> close together, </w:t>
      </w:r>
      <w:r w:rsidR="000B5BBB">
        <w:t xml:space="preserve">we make use of </w:t>
      </w:r>
      <w:r w:rsidR="00BC0E52">
        <w:t>its</w:t>
      </w:r>
      <w:r>
        <w:t xml:space="preserve"> </w:t>
      </w:r>
      <w:r w:rsidRPr="00842938">
        <w:t xml:space="preserve">depth </w:t>
      </w:r>
      <w:r w:rsidR="000B5BBB">
        <w:t>data.</w:t>
      </w:r>
    </w:p>
    <w:p w14:paraId="0777B6C9" w14:textId="77777777" w:rsidR="004C130E" w:rsidRDefault="00A07FC0" w:rsidP="004C130E">
      <w:pPr>
        <w:pStyle w:val="Heading3"/>
        <w:rPr>
          <w:color w:val="4472C4" w:themeColor="accent1"/>
          <w:sz w:val="26"/>
          <w:szCs w:val="26"/>
        </w:rPr>
      </w:pPr>
      <w:bookmarkStart w:id="14" w:name="_Toc87908568"/>
      <w:r w:rsidRPr="0076392F">
        <w:rPr>
          <w:color w:val="4472C4" w:themeColor="accent1"/>
          <w:sz w:val="26"/>
          <w:szCs w:val="26"/>
        </w:rPr>
        <w:t>2.3.1 Specifications</w:t>
      </w:r>
      <w:bookmarkEnd w:id="14"/>
    </w:p>
    <w:p w14:paraId="7581E6B0" w14:textId="4F277F63" w:rsidR="00A07FC0" w:rsidRPr="004C130E" w:rsidRDefault="00A07FC0" w:rsidP="007678C5">
      <w:pPr>
        <w:jc w:val="both"/>
        <w:rPr>
          <w:rFonts w:asciiTheme="majorHAnsi" w:eastAsiaTheme="majorEastAsia" w:hAnsiTheme="majorHAnsi" w:cstheme="majorBidi"/>
          <w:color w:val="4472C4" w:themeColor="accent1"/>
          <w:sz w:val="26"/>
          <w:szCs w:val="26"/>
        </w:rPr>
      </w:pPr>
      <w:r w:rsidRPr="00020E37">
        <w:t>The specificatio</w:t>
      </w:r>
      <w:r w:rsidRPr="00020E37">
        <w:rPr>
          <w:rFonts w:cstheme="minorHAnsi"/>
          <w:color w:val="000000" w:themeColor="text1"/>
        </w:rPr>
        <w:t>ns of L515 are based on the experiments conducted in the laboratory, as well as in a</w:t>
      </w:r>
      <w:r>
        <w:rPr>
          <w:rFonts w:cstheme="minorHAnsi"/>
          <w:color w:val="000000" w:themeColor="text1"/>
        </w:rPr>
        <w:t xml:space="preserve"> </w:t>
      </w:r>
      <w:r w:rsidR="00CE3C44">
        <w:rPr>
          <w:rFonts w:cstheme="minorHAnsi"/>
          <w:color w:val="000000" w:themeColor="text1"/>
        </w:rPr>
        <w:t>bed</w:t>
      </w:r>
      <w:r w:rsidRPr="00020E37">
        <w:rPr>
          <w:rFonts w:cstheme="minorHAnsi"/>
          <w:color w:val="000000" w:themeColor="text1"/>
        </w:rPr>
        <w:t>room with low ambient lighting</w:t>
      </w:r>
      <w:r>
        <w:rPr>
          <w:rFonts w:cstheme="minorHAnsi"/>
          <w:color w:val="000000" w:themeColor="text1"/>
        </w:rPr>
        <w:t xml:space="preserve">. </w:t>
      </w:r>
      <w:r w:rsidR="00CE3C44">
        <w:rPr>
          <w:rFonts w:cstheme="minorHAnsi"/>
          <w:color w:val="000000" w:themeColor="text1"/>
        </w:rPr>
        <w:t>Here we find that</w:t>
      </w:r>
      <w:r>
        <w:rPr>
          <w:rFonts w:cstheme="minorHAnsi"/>
          <w:color w:val="000000" w:themeColor="text1"/>
        </w:rPr>
        <w:t xml:space="preserve"> the </w:t>
      </w:r>
      <w:r w:rsidRPr="00020E37">
        <w:rPr>
          <w:rFonts w:cstheme="minorHAnsi"/>
          <w:color w:val="000000" w:themeColor="text1"/>
        </w:rPr>
        <w:t xml:space="preserve">depth sensor has a range much smaller than the RGB sensor. This means that even though humans can be detected </w:t>
      </w:r>
      <w:r w:rsidR="00CE3C44">
        <w:rPr>
          <w:rFonts w:cstheme="minorHAnsi"/>
          <w:color w:val="000000" w:themeColor="text1"/>
        </w:rPr>
        <w:t xml:space="preserve">from </w:t>
      </w:r>
      <w:r w:rsidRPr="00020E37">
        <w:rPr>
          <w:rFonts w:cstheme="minorHAnsi"/>
          <w:color w:val="000000" w:themeColor="text1"/>
        </w:rPr>
        <w:t>16</w:t>
      </w:r>
      <w:r w:rsidR="00CE3C44">
        <w:rPr>
          <w:rFonts w:cstheme="minorHAnsi"/>
          <w:color w:val="000000" w:themeColor="text1"/>
        </w:rPr>
        <w:t xml:space="preserve"> </w:t>
      </w:r>
      <w:r w:rsidRPr="00020E37">
        <w:rPr>
          <w:rFonts w:cstheme="minorHAnsi"/>
          <w:color w:val="000000" w:themeColor="text1"/>
        </w:rPr>
        <w:t>m</w:t>
      </w:r>
      <w:r w:rsidR="00CE3C44">
        <w:rPr>
          <w:rFonts w:cstheme="minorHAnsi"/>
          <w:color w:val="000000" w:themeColor="text1"/>
        </w:rPr>
        <w:t xml:space="preserve"> away</w:t>
      </w:r>
      <w:r w:rsidRPr="00020E37">
        <w:rPr>
          <w:rFonts w:cstheme="minorHAnsi"/>
          <w:color w:val="000000" w:themeColor="text1"/>
        </w:rPr>
        <w:t xml:space="preserve">, the distance of those humans away from the L515 will not be accurate, as the </w:t>
      </w:r>
      <w:r w:rsidR="00FF26C4">
        <w:rPr>
          <w:rFonts w:cstheme="minorHAnsi"/>
          <w:color w:val="000000" w:themeColor="text1"/>
        </w:rPr>
        <w:t xml:space="preserve">average </w:t>
      </w:r>
      <w:r w:rsidRPr="00020E37">
        <w:rPr>
          <w:rFonts w:cstheme="minorHAnsi"/>
          <w:color w:val="000000" w:themeColor="text1"/>
        </w:rPr>
        <w:t>range of the depth sensor</w:t>
      </w:r>
      <w:r w:rsidR="00AC7823">
        <w:rPr>
          <w:rFonts w:cstheme="minorHAnsi"/>
          <w:color w:val="000000" w:themeColor="text1"/>
        </w:rPr>
        <w:t>,</w:t>
      </w:r>
      <w:r>
        <w:rPr>
          <w:rFonts w:cstheme="minorHAnsi"/>
          <w:color w:val="000000" w:themeColor="text1"/>
        </w:rPr>
        <w:t xml:space="preserve"> </w:t>
      </w:r>
      <w:r w:rsidR="001456A2">
        <w:rPr>
          <w:rFonts w:cstheme="minorHAnsi"/>
          <w:color w:val="000000" w:themeColor="text1"/>
        </w:rPr>
        <w:t xml:space="preserve">based on </w:t>
      </w:r>
      <w:r w:rsidR="00AC7823">
        <w:rPr>
          <w:rFonts w:cstheme="minorHAnsi"/>
          <w:color w:val="000000" w:themeColor="text1"/>
        </w:rPr>
        <w:t>tests</w:t>
      </w:r>
      <w:r w:rsidR="00FB5F99">
        <w:rPr>
          <w:rFonts w:cstheme="minorHAnsi"/>
          <w:color w:val="000000" w:themeColor="text1"/>
        </w:rPr>
        <w:t xml:space="preserve"> with </w:t>
      </w:r>
      <w:r w:rsidR="001456A2">
        <w:rPr>
          <w:rFonts w:cstheme="minorHAnsi"/>
          <w:color w:val="000000" w:themeColor="text1"/>
        </w:rPr>
        <w:t xml:space="preserve">several </w:t>
      </w:r>
      <w:r w:rsidR="00B8148E">
        <w:rPr>
          <w:rFonts w:cstheme="minorHAnsi"/>
          <w:color w:val="000000" w:themeColor="text1"/>
        </w:rPr>
        <w:t xml:space="preserve">different </w:t>
      </w:r>
      <w:r w:rsidR="00FB5F99">
        <w:rPr>
          <w:rFonts w:cstheme="minorHAnsi"/>
          <w:color w:val="000000" w:themeColor="text1"/>
        </w:rPr>
        <w:t xml:space="preserve">coloured attires in </w:t>
      </w:r>
      <w:r w:rsidR="00AC7823">
        <w:rPr>
          <w:rFonts w:cstheme="minorHAnsi"/>
          <w:color w:val="000000" w:themeColor="text1"/>
        </w:rPr>
        <w:t>the lab and bedroom</w:t>
      </w:r>
      <w:r w:rsidR="00B8148E">
        <w:rPr>
          <w:rFonts w:cstheme="minorHAnsi"/>
          <w:color w:val="000000" w:themeColor="text1"/>
        </w:rPr>
        <w:t>,</w:t>
      </w:r>
      <w:r w:rsidR="00AC7823">
        <w:rPr>
          <w:rFonts w:cstheme="minorHAnsi"/>
          <w:color w:val="000000" w:themeColor="text1"/>
        </w:rPr>
        <w:t xml:space="preserve"> is </w:t>
      </w:r>
      <w:r w:rsidRPr="00020E37">
        <w:rPr>
          <w:rFonts w:cstheme="minorHAnsi"/>
          <w:color w:val="000000" w:themeColor="text1"/>
        </w:rPr>
        <w:t>5.6</w:t>
      </w:r>
      <w:r w:rsidR="00B8148E">
        <w:rPr>
          <w:rFonts w:cstheme="minorHAnsi"/>
          <w:color w:val="000000" w:themeColor="text1"/>
        </w:rPr>
        <w:t xml:space="preserve"> </w:t>
      </w:r>
      <w:r w:rsidRPr="00020E37">
        <w:rPr>
          <w:rFonts w:cstheme="minorHAnsi"/>
          <w:color w:val="000000" w:themeColor="text1"/>
        </w:rPr>
        <w:t>m. The</w:t>
      </w:r>
      <w:r>
        <w:rPr>
          <w:rFonts w:eastAsia="Times New Roman" w:cstheme="minorHAnsi"/>
          <w:color w:val="000000" w:themeColor="text1"/>
          <w:lang w:eastAsia="zh-CN"/>
        </w:rPr>
        <w:t xml:space="preserve"> L515 requires</w:t>
      </w:r>
      <w:r w:rsidRPr="00020E37">
        <w:rPr>
          <w:rFonts w:eastAsia="Times New Roman" w:cstheme="minorHAnsi"/>
          <w:color w:val="000000" w:themeColor="text1"/>
          <w:lang w:eastAsia="zh-CN"/>
        </w:rPr>
        <w:t xml:space="preserve"> USB-C® 3.1 </w:t>
      </w:r>
      <w:r w:rsidR="00B8148E">
        <w:rPr>
          <w:rFonts w:eastAsia="Times New Roman" w:cstheme="minorHAnsi"/>
          <w:color w:val="000000" w:themeColor="text1"/>
          <w:lang w:eastAsia="zh-CN"/>
        </w:rPr>
        <w:t>G</w:t>
      </w:r>
      <w:r w:rsidRPr="00020E37">
        <w:rPr>
          <w:rFonts w:eastAsia="Times New Roman" w:cstheme="minorHAnsi"/>
          <w:color w:val="000000" w:themeColor="text1"/>
          <w:lang w:eastAsia="zh-CN"/>
        </w:rPr>
        <w:t>en 1 connection</w:t>
      </w:r>
      <w:r>
        <w:rPr>
          <w:rFonts w:eastAsia="Times New Roman" w:cstheme="minorHAnsi"/>
          <w:color w:val="000000" w:themeColor="text1"/>
          <w:lang w:eastAsia="zh-CN"/>
        </w:rPr>
        <w:t xml:space="preserve"> for the </w:t>
      </w:r>
      <w:r w:rsidR="00B8148E">
        <w:rPr>
          <w:rFonts w:eastAsia="Times New Roman" w:cstheme="minorHAnsi"/>
          <w:color w:val="000000" w:themeColor="text1"/>
          <w:lang w:eastAsia="zh-CN"/>
        </w:rPr>
        <w:t>resolution of the</w:t>
      </w:r>
      <w:r>
        <w:rPr>
          <w:rFonts w:eastAsia="Times New Roman" w:cstheme="minorHAnsi"/>
          <w:color w:val="000000" w:themeColor="text1"/>
          <w:lang w:eastAsia="zh-CN"/>
        </w:rPr>
        <w:t xml:space="preserve"> RGB and depth sensor</w:t>
      </w:r>
      <w:r w:rsidR="00B8148E">
        <w:rPr>
          <w:rFonts w:eastAsia="Times New Roman" w:cstheme="minorHAnsi"/>
          <w:color w:val="000000" w:themeColor="text1"/>
          <w:lang w:eastAsia="zh-CN"/>
        </w:rPr>
        <w:t>s</w:t>
      </w:r>
      <w:r>
        <w:rPr>
          <w:rFonts w:eastAsia="Times New Roman" w:cstheme="minorHAnsi"/>
          <w:color w:val="000000" w:themeColor="text1"/>
          <w:lang w:eastAsia="zh-CN"/>
        </w:rPr>
        <w:t xml:space="preserve"> to be in 1960 x 1080 </w:t>
      </w:r>
      <w:r w:rsidR="00B8148E">
        <w:rPr>
          <w:rFonts w:eastAsia="Times New Roman" w:cstheme="minorHAnsi"/>
          <w:color w:val="000000" w:themeColor="text1"/>
          <w:lang w:eastAsia="zh-CN"/>
        </w:rPr>
        <w:t xml:space="preserve">pixels </w:t>
      </w:r>
      <w:r>
        <w:rPr>
          <w:rFonts w:eastAsia="Times New Roman" w:cstheme="minorHAnsi"/>
          <w:color w:val="000000" w:themeColor="text1"/>
          <w:lang w:eastAsia="zh-CN"/>
        </w:rPr>
        <w:t xml:space="preserve">and 1024 x 768 </w:t>
      </w:r>
      <w:r w:rsidR="00B8148E">
        <w:rPr>
          <w:rFonts w:eastAsia="Times New Roman" w:cstheme="minorHAnsi"/>
          <w:color w:val="000000" w:themeColor="text1"/>
          <w:lang w:eastAsia="zh-CN"/>
        </w:rPr>
        <w:t>pixels, respectively</w:t>
      </w:r>
      <w:r>
        <w:rPr>
          <w:rFonts w:eastAsia="Times New Roman" w:cstheme="minorHAnsi"/>
          <w:color w:val="000000" w:themeColor="text1"/>
          <w:lang w:eastAsia="zh-CN"/>
        </w:rPr>
        <w:t>.</w:t>
      </w:r>
      <w:r w:rsidR="00B8148E">
        <w:rPr>
          <w:rFonts w:eastAsia="Times New Roman" w:cstheme="minorHAnsi"/>
          <w:color w:val="000000" w:themeColor="text1"/>
          <w:lang w:eastAsia="zh-CN"/>
        </w:rPr>
        <w:t xml:space="preserve"> The tables below summarise </w:t>
      </w:r>
      <w:r w:rsidR="00B613B8">
        <w:rPr>
          <w:rFonts w:eastAsia="Times New Roman" w:cstheme="minorHAnsi"/>
          <w:color w:val="000000" w:themeColor="text1"/>
          <w:lang w:eastAsia="zh-CN"/>
        </w:rPr>
        <w:t>these</w:t>
      </w:r>
      <w:r w:rsidR="008F04C3">
        <w:rPr>
          <w:rFonts w:eastAsia="Times New Roman" w:cstheme="minorHAnsi"/>
          <w:color w:val="000000" w:themeColor="text1"/>
          <w:lang w:eastAsia="zh-CN"/>
        </w:rPr>
        <w:t xml:space="preserve"> specifications. </w:t>
      </w:r>
    </w:p>
    <w:p w14:paraId="06AF0DF7" w14:textId="3D4DFF71" w:rsidR="00B8148E" w:rsidRPr="00B8148E" w:rsidRDefault="009F6927" w:rsidP="00B8148E">
      <w:pPr>
        <w:rPr>
          <w:lang w:eastAsia="zh-CN"/>
        </w:rPr>
      </w:pPr>
      <w:r>
        <w:rPr>
          <w:noProof/>
        </w:rPr>
        <mc:AlternateContent>
          <mc:Choice Requires="wps">
            <w:drawing>
              <wp:anchor distT="0" distB="0" distL="114300" distR="114300" simplePos="0" relativeHeight="251658263" behindDoc="0" locked="0" layoutInCell="1" allowOverlap="1" wp14:anchorId="3F3465BE" wp14:editId="65CFDFA7">
                <wp:simplePos x="0" y="0"/>
                <wp:positionH relativeFrom="column">
                  <wp:posOffset>1549021</wp:posOffset>
                </wp:positionH>
                <wp:positionV relativeFrom="paragraph">
                  <wp:posOffset>54591</wp:posOffset>
                </wp:positionV>
                <wp:extent cx="2548890" cy="224155"/>
                <wp:effectExtent l="0" t="0" r="0" b="0"/>
                <wp:wrapNone/>
                <wp:docPr id="253" name="Text Box 253"/>
                <wp:cNvGraphicFramePr/>
                <a:graphic xmlns:a="http://schemas.openxmlformats.org/drawingml/2006/main">
                  <a:graphicData uri="http://schemas.microsoft.com/office/word/2010/wordprocessingShape">
                    <wps:wsp>
                      <wps:cNvSpPr txBox="1"/>
                      <wps:spPr>
                        <a:xfrm>
                          <a:off x="0" y="0"/>
                          <a:ext cx="2548890" cy="224155"/>
                        </a:xfrm>
                        <a:prstGeom prst="rect">
                          <a:avLst/>
                        </a:prstGeom>
                        <a:noFill/>
                        <a:ln w="6350">
                          <a:noFill/>
                        </a:ln>
                      </wps:spPr>
                      <wps:txbx>
                        <w:txbxContent>
                          <w:p w14:paraId="09E130D6" w14:textId="318E632E" w:rsidR="009F6927" w:rsidRDefault="009F6927" w:rsidP="009F6927">
                            <w:pPr>
                              <w:pStyle w:val="Caption"/>
                              <w:spacing w:after="0"/>
                              <w:jc w:val="center"/>
                            </w:pPr>
                            <w:r>
                              <w:t xml:space="preserve">Table </w:t>
                            </w:r>
                            <w:r w:rsidR="00AE2C1A">
                              <w:t>7</w:t>
                            </w:r>
                            <w:r>
                              <w:t>. L515 specifications</w:t>
                            </w:r>
                          </w:p>
                          <w:p w14:paraId="1F1B2795" w14:textId="77777777" w:rsidR="009F6927" w:rsidRDefault="009F6927" w:rsidP="009F692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3465BE" id="Text Box 253" o:spid="_x0000_s1067" type="#_x0000_t202" style="position:absolute;margin-left:121.95pt;margin-top:4.3pt;width:200.7pt;height:17.65pt;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" filled="f" stroked="f" strokeweight=".5pt">
                <v:textbox>
                  <w:txbxContent>
                    <w:p w14:paraId="09E130D6" w14:textId="318E632E" w:rsidR="009F6927" w:rsidRDefault="009F6927" w:rsidP="009F6927">
                      <w:pPr>
                        <w:pStyle w:val="Caption"/>
                        <w:spacing w:after="0"/>
                        <w:jc w:val="center"/>
                      </w:pPr>
                      <w:r>
                        <w:t xml:space="preserve">Table </w:t>
                      </w:r>
                      <w:r w:rsidR="00AE2C1A">
                        <w:t>7</w:t>
                      </w:r>
                      <w:r>
                        <w:t>. L515 specifications</w:t>
                      </w:r>
                      <w:r w:rsidR="0008732A">
                        <w:rPr>
                          <w:color w:val="auto"/>
                        </w:rPr>
                      </w:r>
                    </w:p>
                    <w:p w14:paraId="1F1B2795" w14:textId="77777777" w:rsidR="009F6927" w:rsidRDefault="009F6927" w:rsidP="009F6927"/>
                  </w:txbxContent>
                </v:textbox>
              </v:shape>
            </w:pict>
          </mc:Fallback>
        </mc:AlternateContent>
      </w:r>
    </w:p>
    <w:tbl>
      <w:tblPr>
        <w:tblStyle w:val="TableGrid"/>
        <w:tblW w:w="0" w:type="auto"/>
        <w:tblInd w:w="-5" w:type="dxa"/>
        <w:tblLook w:val="04A0" w:firstRow="1" w:lastRow="0" w:firstColumn="1" w:lastColumn="0" w:noHBand="0" w:noVBand="1"/>
      </w:tblPr>
      <w:tblGrid>
        <w:gridCol w:w="4512"/>
        <w:gridCol w:w="4509"/>
      </w:tblGrid>
      <w:tr w:rsidR="00A07FC0" w14:paraId="15DB9C46" w14:textId="77777777" w:rsidTr="00437970">
        <w:trPr>
          <w:trHeight w:val="280"/>
        </w:trPr>
        <w:tc>
          <w:tcPr>
            <w:tcW w:w="9021" w:type="dxa"/>
            <w:gridSpan w:val="2"/>
          </w:tcPr>
          <w:p w14:paraId="137BF7BC" w14:textId="77777777" w:rsidR="00A07FC0" w:rsidRDefault="00A07FC0" w:rsidP="00437970">
            <w:pPr>
              <w:spacing w:line="259" w:lineRule="auto"/>
              <w:jc w:val="both"/>
            </w:pPr>
            <w:r>
              <w:t>Depth sensor</w:t>
            </w:r>
          </w:p>
        </w:tc>
      </w:tr>
      <w:tr w:rsidR="00A07FC0" w14:paraId="6F8A3585" w14:textId="77777777" w:rsidTr="00437970">
        <w:trPr>
          <w:trHeight w:val="280"/>
        </w:trPr>
        <w:tc>
          <w:tcPr>
            <w:tcW w:w="4512" w:type="dxa"/>
            <w:shd w:val="clear" w:color="auto" w:fill="E7E6E6" w:themeFill="background2"/>
          </w:tcPr>
          <w:p w14:paraId="2506ED04" w14:textId="77777777" w:rsidR="00A07FC0" w:rsidRDefault="00A07FC0" w:rsidP="00437970">
            <w:pPr>
              <w:jc w:val="both"/>
            </w:pPr>
            <w:r>
              <w:t>Range</w:t>
            </w:r>
          </w:p>
        </w:tc>
        <w:tc>
          <w:tcPr>
            <w:tcW w:w="4509" w:type="dxa"/>
          </w:tcPr>
          <w:p w14:paraId="15BF8627" w14:textId="0E5D9334" w:rsidR="00A07FC0" w:rsidRDefault="00A07FC0" w:rsidP="00437970">
            <w:pPr>
              <w:spacing w:line="259" w:lineRule="auto"/>
              <w:jc w:val="both"/>
            </w:pPr>
            <w:r>
              <w:t>5.6</w:t>
            </w:r>
            <w:r w:rsidR="008F04C3">
              <w:t xml:space="preserve"> </w:t>
            </w:r>
            <w:r>
              <w:t>m</w:t>
            </w:r>
          </w:p>
        </w:tc>
      </w:tr>
      <w:tr w:rsidR="00A07FC0" w14:paraId="0A85E88B" w14:textId="77777777" w:rsidTr="00437970">
        <w:trPr>
          <w:trHeight w:val="296"/>
        </w:trPr>
        <w:tc>
          <w:tcPr>
            <w:tcW w:w="4512" w:type="dxa"/>
            <w:shd w:val="clear" w:color="auto" w:fill="E7E6E6" w:themeFill="background2"/>
          </w:tcPr>
          <w:p w14:paraId="243427BA" w14:textId="77777777" w:rsidR="00A07FC0" w:rsidRDefault="00A07FC0" w:rsidP="00437970">
            <w:pPr>
              <w:jc w:val="both"/>
            </w:pPr>
            <w:r>
              <w:t xml:space="preserve">Horizontal FOV </w:t>
            </w:r>
          </w:p>
        </w:tc>
        <w:tc>
          <w:tcPr>
            <w:tcW w:w="4509" w:type="dxa"/>
          </w:tcPr>
          <w:p w14:paraId="7FE4E082" w14:textId="77777777" w:rsidR="00A07FC0" w:rsidRDefault="00A07FC0" w:rsidP="00437970">
            <w:pPr>
              <w:jc w:val="both"/>
            </w:pPr>
            <w:r>
              <w:t>70°</w:t>
            </w:r>
          </w:p>
        </w:tc>
      </w:tr>
      <w:tr w:rsidR="00A07FC0" w14:paraId="3F9A1C04" w14:textId="77777777" w:rsidTr="00437970">
        <w:trPr>
          <w:trHeight w:val="280"/>
        </w:trPr>
        <w:tc>
          <w:tcPr>
            <w:tcW w:w="4512" w:type="dxa"/>
            <w:shd w:val="clear" w:color="auto" w:fill="E7E6E6" w:themeFill="background2"/>
          </w:tcPr>
          <w:p w14:paraId="4E36E626" w14:textId="24FC57C7" w:rsidR="00A07FC0" w:rsidRDefault="00A07FC0" w:rsidP="00437970">
            <w:pPr>
              <w:jc w:val="both"/>
            </w:pPr>
            <w:r>
              <w:t>Accuracy*</w:t>
            </w:r>
          </w:p>
        </w:tc>
        <w:tc>
          <w:tcPr>
            <w:tcW w:w="4509" w:type="dxa"/>
          </w:tcPr>
          <w:p w14:paraId="2B282EDA" w14:textId="77777777" w:rsidR="00A07FC0" w:rsidRDefault="00A07FC0" w:rsidP="00437970">
            <w:pPr>
              <w:jc w:val="both"/>
            </w:pPr>
            <w:r>
              <w:t>~ 93.87%</w:t>
            </w:r>
          </w:p>
        </w:tc>
      </w:tr>
      <w:tr w:rsidR="008F04C3" w14:paraId="6754A80E" w14:textId="77777777" w:rsidTr="00810ACC">
        <w:trPr>
          <w:trHeight w:val="280"/>
        </w:trPr>
        <w:tc>
          <w:tcPr>
            <w:tcW w:w="9021" w:type="dxa"/>
            <w:gridSpan w:val="2"/>
            <w:shd w:val="clear" w:color="auto" w:fill="auto"/>
          </w:tcPr>
          <w:p w14:paraId="61146ADE" w14:textId="6EF86532" w:rsidR="008F04C3" w:rsidRDefault="008F04C3" w:rsidP="008F04C3">
            <w:pPr>
              <w:jc w:val="both"/>
            </w:pPr>
            <w:r>
              <w:t>RGB sensor</w:t>
            </w:r>
          </w:p>
        </w:tc>
      </w:tr>
      <w:tr w:rsidR="008F04C3" w14:paraId="2F29E2BA" w14:textId="77777777" w:rsidTr="00437970">
        <w:trPr>
          <w:trHeight w:val="280"/>
        </w:trPr>
        <w:tc>
          <w:tcPr>
            <w:tcW w:w="4512" w:type="dxa"/>
            <w:shd w:val="clear" w:color="auto" w:fill="E7E6E6" w:themeFill="background2"/>
          </w:tcPr>
          <w:p w14:paraId="5CC8D49E" w14:textId="74EBD175" w:rsidR="008F04C3" w:rsidRDefault="008F04C3" w:rsidP="008F04C3">
            <w:pPr>
              <w:jc w:val="both"/>
            </w:pPr>
            <w:r>
              <w:t>Range</w:t>
            </w:r>
          </w:p>
        </w:tc>
        <w:tc>
          <w:tcPr>
            <w:tcW w:w="4509" w:type="dxa"/>
          </w:tcPr>
          <w:p w14:paraId="1F9195BB" w14:textId="15CF782F" w:rsidR="008F04C3" w:rsidRDefault="008F04C3" w:rsidP="008F04C3">
            <w:pPr>
              <w:jc w:val="both"/>
            </w:pPr>
            <w:r>
              <w:t>16 m</w:t>
            </w:r>
          </w:p>
        </w:tc>
      </w:tr>
      <w:tr w:rsidR="008F04C3" w14:paraId="3411797C" w14:textId="77777777" w:rsidTr="00437970">
        <w:trPr>
          <w:trHeight w:val="280"/>
        </w:trPr>
        <w:tc>
          <w:tcPr>
            <w:tcW w:w="4512" w:type="dxa"/>
            <w:shd w:val="clear" w:color="auto" w:fill="E7E6E6" w:themeFill="background2"/>
          </w:tcPr>
          <w:p w14:paraId="443546D4" w14:textId="1D6E5C05" w:rsidR="008F04C3" w:rsidRDefault="008F04C3" w:rsidP="008F04C3">
            <w:pPr>
              <w:jc w:val="both"/>
            </w:pPr>
            <w:r>
              <w:t xml:space="preserve">Horizontal FOV </w:t>
            </w:r>
          </w:p>
        </w:tc>
        <w:tc>
          <w:tcPr>
            <w:tcW w:w="4509" w:type="dxa"/>
          </w:tcPr>
          <w:p w14:paraId="4AEAFDA5" w14:textId="2DCCFAB8" w:rsidR="008F04C3" w:rsidRDefault="008F04C3" w:rsidP="008F04C3">
            <w:pPr>
              <w:jc w:val="both"/>
            </w:pPr>
            <w:r>
              <w:t>55.8°</w:t>
            </w:r>
          </w:p>
        </w:tc>
      </w:tr>
      <w:tr w:rsidR="008F04C3" w14:paraId="0A2F6933" w14:textId="77777777" w:rsidTr="00437970">
        <w:trPr>
          <w:trHeight w:val="280"/>
        </w:trPr>
        <w:tc>
          <w:tcPr>
            <w:tcW w:w="4512" w:type="dxa"/>
            <w:shd w:val="clear" w:color="auto" w:fill="E7E6E6" w:themeFill="background2"/>
          </w:tcPr>
          <w:p w14:paraId="0F8BDA48" w14:textId="57E37F1A" w:rsidR="008F04C3" w:rsidRDefault="008F04C3" w:rsidP="008F04C3">
            <w:pPr>
              <w:jc w:val="both"/>
            </w:pPr>
            <w:r>
              <w:t>Max number of targets</w:t>
            </w:r>
          </w:p>
        </w:tc>
        <w:tc>
          <w:tcPr>
            <w:tcW w:w="4509" w:type="dxa"/>
          </w:tcPr>
          <w:p w14:paraId="0341B0FC" w14:textId="4D8FF468" w:rsidR="008F04C3" w:rsidRDefault="008F04C3" w:rsidP="008F04C3">
            <w:pPr>
              <w:jc w:val="both"/>
            </w:pPr>
            <w:r>
              <w:t>21</w:t>
            </w:r>
          </w:p>
        </w:tc>
      </w:tr>
    </w:tbl>
    <w:p w14:paraId="3FD68015" w14:textId="63FDF5C4" w:rsidR="00A07FC0" w:rsidRPr="004B1C99" w:rsidRDefault="00A07FC0" w:rsidP="004B1C99">
      <w:pPr>
        <w:keepNext/>
        <w:jc w:val="both"/>
        <w:rPr>
          <w:sz w:val="18"/>
          <w:szCs w:val="18"/>
        </w:rPr>
      </w:pPr>
      <w:r w:rsidRPr="52E05C8E">
        <w:rPr>
          <w:sz w:val="18"/>
          <w:szCs w:val="18"/>
        </w:rPr>
        <w:t>*Refers to the ratio of range readings of target by sensor to the actual range of target</w:t>
      </w:r>
    </w:p>
    <w:p w14:paraId="4D621CDE" w14:textId="323081EF" w:rsidR="00A07FC0" w:rsidRPr="00724E4B" w:rsidRDefault="00A07FC0" w:rsidP="00BA51A0">
      <w:pPr>
        <w:pStyle w:val="Heading3"/>
        <w:jc w:val="both"/>
        <w:rPr>
          <w:color w:val="4472C4" w:themeColor="accent1"/>
          <w:sz w:val="26"/>
          <w:szCs w:val="26"/>
        </w:rPr>
      </w:pPr>
      <w:bookmarkStart w:id="15" w:name="_Toc87908569"/>
      <w:r w:rsidRPr="0076392F">
        <w:rPr>
          <w:color w:val="4472C4" w:themeColor="accent1"/>
          <w:sz w:val="26"/>
          <w:szCs w:val="26"/>
        </w:rPr>
        <w:t>2.3.2 Depth data</w:t>
      </w:r>
      <w:bookmarkEnd w:id="15"/>
      <w:r w:rsidRPr="0076392F">
        <w:rPr>
          <w:color w:val="4472C4" w:themeColor="accent1"/>
          <w:sz w:val="26"/>
          <w:szCs w:val="26"/>
        </w:rPr>
        <w:t xml:space="preserve"> </w:t>
      </w:r>
    </w:p>
    <w:p w14:paraId="6750775B" w14:textId="5B44D519" w:rsidR="00A07FC0" w:rsidRPr="004B1C99" w:rsidRDefault="00A07FC0" w:rsidP="00BA51A0">
      <w:pPr>
        <w:jc w:val="both"/>
        <w:rPr>
          <w:rFonts w:eastAsia="Times New Roman" w:cstheme="minorHAnsi"/>
          <w:color w:val="000000" w:themeColor="text1"/>
          <w:lang w:eastAsia="zh-CN"/>
        </w:rPr>
      </w:pPr>
      <w:r>
        <w:t xml:space="preserve">The distance </w:t>
      </w:r>
      <w:r w:rsidRPr="00842938">
        <w:t>of objects away from the camera is</w:t>
      </w:r>
      <w:r w:rsidR="006C2D5C">
        <w:t xml:space="preserve"> </w:t>
      </w:r>
      <w:r>
        <w:t xml:space="preserve">used to create </w:t>
      </w:r>
      <w:r w:rsidR="006C2D5C">
        <w:t>a</w:t>
      </w:r>
      <w:r>
        <w:t xml:space="preserve"> depth map. Each </w:t>
      </w:r>
      <w:r w:rsidRPr="00842938">
        <w:t xml:space="preserve">pixel in the depth image represents how far the corresponding object is from the sensor. </w:t>
      </w:r>
      <w:r>
        <w:t xml:space="preserve">However, the RGB and depth </w:t>
      </w:r>
      <w:r>
        <w:lastRenderedPageBreak/>
        <w:t>sensor have different FO</w:t>
      </w:r>
      <w:r w:rsidR="009E2D93">
        <w:t>Vs</w:t>
      </w:r>
      <w:r>
        <w:t xml:space="preserve">. The RGB and depth streams need to be aligned before obtaining the pixel value from </w:t>
      </w:r>
      <w:r w:rsidR="007A3AC3">
        <w:t xml:space="preserve">the </w:t>
      </w:r>
      <w:r>
        <w:t xml:space="preserve">RGB image, where the object detection takes place. </w:t>
      </w:r>
      <w:r>
        <w:rPr>
          <w:rFonts w:eastAsia="Times New Roman" w:cstheme="minorHAnsi"/>
          <w:color w:val="000000" w:themeColor="text1"/>
          <w:lang w:eastAsia="zh-CN"/>
        </w:rPr>
        <w:t>Aligning</w:t>
      </w:r>
      <w:r w:rsidR="007A3AC3">
        <w:rPr>
          <w:rFonts w:eastAsia="Times New Roman" w:cstheme="minorHAnsi"/>
          <w:color w:val="000000" w:themeColor="text1"/>
          <w:lang w:eastAsia="zh-CN"/>
        </w:rPr>
        <w:t xml:space="preserve"> the</w:t>
      </w:r>
      <w:r>
        <w:rPr>
          <w:rFonts w:eastAsia="Times New Roman" w:cstheme="minorHAnsi"/>
          <w:color w:val="000000" w:themeColor="text1"/>
          <w:lang w:eastAsia="zh-CN"/>
        </w:rPr>
        <w:t xml:space="preserve"> streams refers </w:t>
      </w:r>
      <w:r w:rsidRPr="00D36EEC">
        <w:rPr>
          <w:rFonts w:eastAsia="Times New Roman" w:cstheme="minorHAnsi"/>
          <w:color w:val="000000" w:themeColor="text1"/>
          <w:lang w:eastAsia="zh-CN"/>
        </w:rPr>
        <w:t>to reconstruct</w:t>
      </w:r>
      <w:r>
        <w:rPr>
          <w:rFonts w:eastAsia="Times New Roman" w:cstheme="minorHAnsi"/>
          <w:color w:val="000000" w:themeColor="text1"/>
          <w:lang w:eastAsia="zh-CN"/>
        </w:rPr>
        <w:t>ing</w:t>
      </w:r>
      <w:r w:rsidRPr="00D36EEC">
        <w:rPr>
          <w:rFonts w:eastAsia="Times New Roman" w:cstheme="minorHAnsi"/>
          <w:color w:val="000000" w:themeColor="text1"/>
          <w:lang w:eastAsia="zh-CN"/>
        </w:rPr>
        <w:t xml:space="preserve"> a depth image using the origin and dimensions of the </w:t>
      </w:r>
      <w:r>
        <w:rPr>
          <w:rFonts w:eastAsia="Times New Roman" w:cstheme="minorHAnsi"/>
          <w:color w:val="000000" w:themeColor="text1"/>
          <w:lang w:eastAsia="zh-CN"/>
        </w:rPr>
        <w:t xml:space="preserve">RGB </w:t>
      </w:r>
      <w:r w:rsidRPr="00D36EEC">
        <w:rPr>
          <w:rFonts w:eastAsia="Times New Roman" w:cstheme="minorHAnsi"/>
          <w:color w:val="000000" w:themeColor="text1"/>
          <w:lang w:eastAsia="zh-CN"/>
        </w:rPr>
        <w:t>sensor.</w:t>
      </w:r>
      <w:r>
        <w:t xml:space="preserve"> </w:t>
      </w:r>
      <w:r w:rsidRPr="00D36EEC">
        <w:rPr>
          <w:rFonts w:cstheme="minorHAnsi"/>
          <w:color w:val="000000" w:themeColor="text1"/>
        </w:rPr>
        <w:t xml:space="preserve">For each </w:t>
      </w:r>
      <w:r w:rsidRPr="00D36EEC">
        <w:rPr>
          <w:rFonts w:eastAsia="Times New Roman" w:cstheme="minorHAnsi"/>
          <w:color w:val="000000" w:themeColor="text1"/>
          <w:lang w:eastAsia="zh-CN"/>
        </w:rPr>
        <w:t xml:space="preserve">pixel in depth image, </w:t>
      </w:r>
      <w:r w:rsidR="007A3AC3">
        <w:rPr>
          <w:rFonts w:eastAsia="Times New Roman" w:cstheme="minorHAnsi"/>
          <w:color w:val="000000" w:themeColor="text1"/>
          <w:lang w:eastAsia="zh-CN"/>
        </w:rPr>
        <w:t xml:space="preserve">a </w:t>
      </w:r>
      <w:r w:rsidRPr="00D36EEC">
        <w:rPr>
          <w:rFonts w:eastAsia="Times New Roman" w:cstheme="minorHAnsi"/>
          <w:color w:val="000000" w:themeColor="text1"/>
          <w:lang w:eastAsia="zh-CN"/>
        </w:rPr>
        <w:t>geometric transformation based on the depth data is done</w:t>
      </w:r>
      <w:r>
        <w:rPr>
          <w:rFonts w:eastAsia="Times New Roman" w:cstheme="minorHAnsi"/>
          <w:color w:val="000000" w:themeColor="text1"/>
          <w:lang w:eastAsia="zh-CN"/>
        </w:rPr>
        <w:t>.</w:t>
      </w:r>
      <w:r w:rsidRPr="00D36EEC">
        <w:rPr>
          <w:rFonts w:eastAsia="Times New Roman" w:cstheme="minorHAnsi"/>
          <w:color w:val="000000" w:themeColor="text1"/>
          <w:lang w:eastAsia="zh-CN"/>
        </w:rPr>
        <w:t xml:space="preserve"> </w:t>
      </w:r>
      <w:r>
        <w:rPr>
          <w:rFonts w:eastAsia="Times New Roman" w:cstheme="minorHAnsi"/>
          <w:color w:val="000000" w:themeColor="text1"/>
          <w:lang w:eastAsia="zh-CN"/>
        </w:rPr>
        <w:t xml:space="preserve">A new frame with the same size as the RGB stream is generated, </w:t>
      </w:r>
      <w:r w:rsidR="007A3AC3">
        <w:rPr>
          <w:rFonts w:eastAsia="Times New Roman" w:cstheme="minorHAnsi"/>
          <w:color w:val="000000" w:themeColor="text1"/>
          <w:lang w:eastAsia="zh-CN"/>
        </w:rPr>
        <w:t>which,</w:t>
      </w:r>
      <w:r>
        <w:rPr>
          <w:rFonts w:eastAsia="Times New Roman" w:cstheme="minorHAnsi"/>
          <w:color w:val="000000" w:themeColor="text1"/>
          <w:lang w:eastAsia="zh-CN"/>
        </w:rPr>
        <w:t xml:space="preserve"> instead of containing the RGB data,</w:t>
      </w:r>
      <w:r w:rsidRPr="00D36EEC">
        <w:rPr>
          <w:rFonts w:eastAsia="Times New Roman" w:cstheme="minorHAnsi"/>
          <w:color w:val="000000" w:themeColor="text1"/>
          <w:lang w:eastAsia="zh-CN"/>
        </w:rPr>
        <w:t xml:space="preserve"> </w:t>
      </w:r>
      <w:r>
        <w:rPr>
          <w:rFonts w:eastAsia="Times New Roman" w:cstheme="minorHAnsi"/>
          <w:color w:val="000000" w:themeColor="text1"/>
          <w:lang w:eastAsia="zh-CN"/>
        </w:rPr>
        <w:t xml:space="preserve">contains </w:t>
      </w:r>
      <w:r w:rsidRPr="00D36EEC">
        <w:rPr>
          <w:rFonts w:eastAsia="Times New Roman" w:cstheme="minorHAnsi"/>
          <w:color w:val="000000" w:themeColor="text1"/>
          <w:lang w:eastAsia="zh-CN"/>
        </w:rPr>
        <w:t xml:space="preserve">depth data calculated in the </w:t>
      </w:r>
      <w:r>
        <w:rPr>
          <w:rFonts w:eastAsia="Times New Roman" w:cstheme="minorHAnsi"/>
          <w:color w:val="000000" w:themeColor="text1"/>
          <w:lang w:eastAsia="zh-CN"/>
        </w:rPr>
        <w:t xml:space="preserve">RGB </w:t>
      </w:r>
      <w:r w:rsidRPr="00D36EEC">
        <w:rPr>
          <w:rFonts w:eastAsia="Times New Roman" w:cstheme="minorHAnsi"/>
          <w:color w:val="000000" w:themeColor="text1"/>
          <w:lang w:eastAsia="zh-CN"/>
        </w:rPr>
        <w:t xml:space="preserve">sensor coordinate system. Then, the original </w:t>
      </w:r>
      <w:r>
        <w:rPr>
          <w:rFonts w:eastAsia="Times New Roman" w:cstheme="minorHAnsi"/>
          <w:color w:val="000000" w:themeColor="text1"/>
          <w:lang w:eastAsia="zh-CN"/>
        </w:rPr>
        <w:t>RGB</w:t>
      </w:r>
      <w:r w:rsidRPr="00D36EEC">
        <w:rPr>
          <w:rFonts w:eastAsia="Times New Roman" w:cstheme="minorHAnsi"/>
          <w:color w:val="000000" w:themeColor="text1"/>
          <w:lang w:eastAsia="zh-CN"/>
        </w:rPr>
        <w:t xml:space="preserve"> and the re-projected depth frames </w:t>
      </w:r>
      <w:r>
        <w:rPr>
          <w:rFonts w:eastAsia="Times New Roman" w:cstheme="minorHAnsi"/>
          <w:color w:val="000000" w:themeColor="text1"/>
          <w:lang w:eastAsia="zh-CN"/>
        </w:rPr>
        <w:t xml:space="preserve">can be used </w:t>
      </w:r>
      <w:r w:rsidRPr="00D36EEC">
        <w:rPr>
          <w:rFonts w:eastAsia="Times New Roman" w:cstheme="minorHAnsi"/>
          <w:color w:val="000000" w:themeColor="text1"/>
          <w:lang w:eastAsia="zh-CN"/>
        </w:rPr>
        <w:t>to determine the depth value of pixel</w:t>
      </w:r>
      <w:r>
        <w:rPr>
          <w:rFonts w:eastAsia="Times New Roman" w:cstheme="minorHAnsi"/>
          <w:color w:val="000000" w:themeColor="text1"/>
          <w:lang w:eastAsia="zh-CN"/>
        </w:rPr>
        <w:t>s representing humans.</w:t>
      </w:r>
    </w:p>
    <w:p w14:paraId="579C0862" w14:textId="778C2783" w:rsidR="00646066" w:rsidRPr="004B1C99" w:rsidRDefault="00A07FC0" w:rsidP="00BA51A0">
      <w:pPr>
        <w:pStyle w:val="Heading3"/>
        <w:jc w:val="both"/>
        <w:rPr>
          <w:color w:val="4472C4" w:themeColor="accent1"/>
          <w:sz w:val="26"/>
          <w:szCs w:val="26"/>
        </w:rPr>
      </w:pPr>
      <w:bookmarkStart w:id="16" w:name="_Toc87908570"/>
      <w:r w:rsidRPr="0076392F">
        <w:rPr>
          <w:color w:val="4472C4" w:themeColor="accent1"/>
          <w:sz w:val="26"/>
          <w:szCs w:val="26"/>
        </w:rPr>
        <w:t>2.3.</w:t>
      </w:r>
      <w:r w:rsidR="00742151" w:rsidRPr="0076392F">
        <w:rPr>
          <w:color w:val="4472C4" w:themeColor="accent1"/>
          <w:sz w:val="26"/>
          <w:szCs w:val="26"/>
        </w:rPr>
        <w:t>3</w:t>
      </w:r>
      <w:r w:rsidRPr="0076392F">
        <w:rPr>
          <w:color w:val="4472C4" w:themeColor="accent1"/>
          <w:sz w:val="26"/>
          <w:szCs w:val="26"/>
        </w:rPr>
        <w:t xml:space="preserve"> Distance between </w:t>
      </w:r>
      <w:r w:rsidR="00383330">
        <w:rPr>
          <w:color w:val="4472C4" w:themeColor="accent1"/>
          <w:sz w:val="26"/>
          <w:szCs w:val="26"/>
        </w:rPr>
        <w:t>targets</w:t>
      </w:r>
      <w:bookmarkEnd w:id="16"/>
    </w:p>
    <w:p w14:paraId="573E669F" w14:textId="0DD53C56" w:rsidR="007E015E" w:rsidRPr="004B1C99" w:rsidRDefault="00DD57C8" w:rsidP="00BA51A0">
      <w:pPr>
        <w:jc w:val="both"/>
      </w:pPr>
      <w:r>
        <w:t>T</w:t>
      </w:r>
      <w:r w:rsidRPr="00842938">
        <w:t xml:space="preserve">o </w:t>
      </w:r>
      <w:r w:rsidR="000B3C6C">
        <w:t>obtain</w:t>
      </w:r>
      <w:r w:rsidRPr="00842938">
        <w:t xml:space="preserve"> the distance between </w:t>
      </w:r>
      <w:r w:rsidR="000B3C6C">
        <w:t>detected</w:t>
      </w:r>
      <w:r w:rsidR="00383330">
        <w:t xml:space="preserve"> targets</w:t>
      </w:r>
      <w:r w:rsidRPr="00842938">
        <w:t xml:space="preserve">, the </w:t>
      </w:r>
      <w:r w:rsidR="00346531">
        <w:t xml:space="preserve">deprojection function from </w:t>
      </w:r>
      <w:r w:rsidRPr="00842938">
        <w:t xml:space="preserve">the Intel RealSense </w:t>
      </w:r>
      <w:r w:rsidR="004B5568">
        <w:t>P</w:t>
      </w:r>
      <w:r w:rsidRPr="00842938">
        <w:t xml:space="preserve">ython library </w:t>
      </w:r>
      <w:r w:rsidR="00346531">
        <w:t>is used. Deprojection takes in intrinsic</w:t>
      </w:r>
      <w:r w:rsidR="006A4A25">
        <w:t xml:space="preserve"> </w:t>
      </w:r>
      <w:r w:rsidR="00255018">
        <w:t>camera parameters</w:t>
      </w:r>
      <w:r w:rsidR="00F63547">
        <w:t>,</w:t>
      </w:r>
      <w:r w:rsidR="00255018">
        <w:t xml:space="preserve"> such as</w:t>
      </w:r>
      <w:r w:rsidR="00346531">
        <w:t xml:space="preserve"> depth data, and </w:t>
      </w:r>
      <w:r w:rsidRPr="00842938">
        <w:t xml:space="preserve">the 2D pixel </w:t>
      </w:r>
      <w:r w:rsidR="00346531">
        <w:t xml:space="preserve">coordinate, and returns the </w:t>
      </w:r>
      <w:r w:rsidR="002C5C65">
        <w:t xml:space="preserve">corresponding 3D </w:t>
      </w:r>
      <w:r w:rsidR="00555048">
        <w:t xml:space="preserve">point </w:t>
      </w:r>
      <w:r w:rsidR="002C5C65">
        <w:t>coordinate.</w:t>
      </w:r>
      <w:r w:rsidR="00796026">
        <w:t xml:space="preserve"> </w:t>
      </w:r>
      <w:r w:rsidR="00970684">
        <w:t xml:space="preserve">The </w:t>
      </w:r>
      <w:r w:rsidR="00796026" w:rsidRPr="00796026">
        <w:rPr>
          <w:rFonts w:eastAsia="Times New Roman" w:cstheme="minorHAnsi"/>
          <w:color w:val="000000"/>
          <w:lang w:eastAsia="zh-CN"/>
        </w:rPr>
        <w:t xml:space="preserve">stream of images </w:t>
      </w:r>
      <w:r w:rsidR="00B040D8">
        <w:rPr>
          <w:rFonts w:eastAsia="Times New Roman" w:cstheme="minorHAnsi"/>
          <w:color w:val="000000"/>
          <w:lang w:eastAsia="zh-CN"/>
        </w:rPr>
        <w:t>has</w:t>
      </w:r>
      <w:r w:rsidR="00796026" w:rsidRPr="00796026">
        <w:rPr>
          <w:rFonts w:eastAsia="Times New Roman" w:cstheme="minorHAnsi"/>
          <w:color w:val="000000"/>
          <w:lang w:eastAsia="zh-CN"/>
        </w:rPr>
        <w:t xml:space="preserve"> a 2D coordinate space specified </w:t>
      </w:r>
      <w:r w:rsidR="0065703C">
        <w:rPr>
          <w:rFonts w:eastAsia="Times New Roman" w:cstheme="minorHAnsi"/>
          <w:color w:val="000000"/>
          <w:lang w:eastAsia="zh-CN"/>
        </w:rPr>
        <w:t>in</w:t>
      </w:r>
      <w:r w:rsidR="00796026" w:rsidRPr="00796026">
        <w:rPr>
          <w:rFonts w:eastAsia="Times New Roman" w:cstheme="minorHAnsi"/>
          <w:color w:val="000000"/>
          <w:lang w:eastAsia="zh-CN"/>
        </w:rPr>
        <w:t xml:space="preserve"> pixels</w:t>
      </w:r>
      <w:r w:rsidR="00D76BF6">
        <w:rPr>
          <w:rFonts w:eastAsia="Times New Roman" w:cstheme="minorHAnsi"/>
          <w:color w:val="000000"/>
          <w:lang w:eastAsia="zh-CN"/>
        </w:rPr>
        <w:t xml:space="preserve"> values.</w:t>
      </w:r>
      <w:r w:rsidR="00796026" w:rsidRPr="00796026">
        <w:rPr>
          <w:rFonts w:eastAsia="Times New Roman" w:cstheme="minorHAnsi"/>
          <w:color w:val="000000"/>
          <w:lang w:eastAsia="zh-CN"/>
        </w:rPr>
        <w:t xml:space="preserve"> </w:t>
      </w:r>
      <w:r w:rsidR="000B09BF" w:rsidRPr="00C36574">
        <w:rPr>
          <w:rFonts w:eastAsia="Times New Roman" w:cstheme="minorHAnsi"/>
          <w:color w:val="000000" w:themeColor="text1"/>
          <w:lang w:eastAsia="zh-CN"/>
        </w:rPr>
        <w:t>T</w:t>
      </w:r>
      <w:r w:rsidR="00796026" w:rsidRPr="00C36574">
        <w:rPr>
          <w:rFonts w:eastAsia="Times New Roman" w:cstheme="minorHAnsi"/>
          <w:color w:val="000000" w:themeColor="text1"/>
          <w:lang w:eastAsia="zh-CN"/>
        </w:rPr>
        <w:t xml:space="preserve">he </w:t>
      </w:r>
      <w:r w:rsidR="00C36574">
        <w:rPr>
          <w:rFonts w:eastAsia="Times New Roman" w:cstheme="minorHAnsi"/>
          <w:color w:val="000000" w:themeColor="text1"/>
          <w:lang w:eastAsia="zh-CN"/>
        </w:rPr>
        <w:t>2D pixel</w:t>
      </w:r>
      <w:r w:rsidR="00796026">
        <w:rPr>
          <w:rFonts w:eastAsia="Times New Roman" w:cstheme="minorHAnsi"/>
          <w:color w:val="000000" w:themeColor="text1"/>
          <w:lang w:eastAsia="zh-CN"/>
        </w:rPr>
        <w:t xml:space="preserve"> </w:t>
      </w:r>
      <w:r w:rsidR="00796026" w:rsidRPr="00C36574">
        <w:rPr>
          <w:rFonts w:eastAsia="Times New Roman" w:cstheme="minorHAnsi"/>
          <w:color w:val="000000" w:themeColor="text1"/>
          <w:lang w:eastAsia="zh-CN"/>
        </w:rPr>
        <w:t>coordinate [0,0] refer</w:t>
      </w:r>
      <w:r w:rsidR="009C1409">
        <w:rPr>
          <w:rFonts w:eastAsia="Times New Roman" w:cstheme="minorHAnsi"/>
          <w:color w:val="000000" w:themeColor="text1"/>
          <w:lang w:eastAsia="zh-CN"/>
        </w:rPr>
        <w:t>s</w:t>
      </w:r>
      <w:r w:rsidR="00796026" w:rsidRPr="00C36574">
        <w:rPr>
          <w:rFonts w:eastAsia="Times New Roman" w:cstheme="minorHAnsi"/>
          <w:color w:val="000000" w:themeColor="text1"/>
          <w:lang w:eastAsia="zh-CN"/>
        </w:rPr>
        <w:t xml:space="preserve"> to the cent</w:t>
      </w:r>
      <w:r w:rsidR="00F63547">
        <w:rPr>
          <w:rFonts w:eastAsia="Times New Roman" w:cstheme="minorHAnsi"/>
          <w:color w:val="000000" w:themeColor="text1"/>
          <w:lang w:eastAsia="zh-CN"/>
        </w:rPr>
        <w:t>re</w:t>
      </w:r>
      <w:r w:rsidR="00796026" w:rsidRPr="00C36574">
        <w:rPr>
          <w:rFonts w:eastAsia="Times New Roman" w:cstheme="minorHAnsi"/>
          <w:color w:val="000000" w:themeColor="text1"/>
          <w:lang w:eastAsia="zh-CN"/>
        </w:rPr>
        <w:t xml:space="preserve"> of the pixel</w:t>
      </w:r>
      <w:r w:rsidR="005E00B2">
        <w:rPr>
          <w:rFonts w:eastAsia="Times New Roman" w:cstheme="minorHAnsi"/>
          <w:color w:val="000000" w:themeColor="text1"/>
          <w:lang w:eastAsia="zh-CN"/>
        </w:rPr>
        <w:t xml:space="preserve"> at</w:t>
      </w:r>
      <w:r w:rsidR="00796026" w:rsidRPr="00C36574">
        <w:rPr>
          <w:rFonts w:eastAsia="Times New Roman" w:cstheme="minorHAnsi"/>
          <w:color w:val="000000" w:themeColor="text1"/>
          <w:lang w:eastAsia="zh-CN"/>
        </w:rPr>
        <w:t xml:space="preserve"> the top left </w:t>
      </w:r>
      <w:r w:rsidR="003154B8">
        <w:rPr>
          <w:rFonts w:eastAsia="Times New Roman" w:cstheme="minorHAnsi"/>
          <w:color w:val="000000" w:themeColor="text1"/>
          <w:lang w:eastAsia="zh-CN"/>
        </w:rPr>
        <w:t>corner</w:t>
      </w:r>
      <w:r w:rsidR="005E00B2">
        <w:rPr>
          <w:rFonts w:eastAsia="Times New Roman" w:cstheme="minorHAnsi"/>
          <w:color w:val="000000" w:themeColor="text1"/>
          <w:lang w:eastAsia="zh-CN"/>
        </w:rPr>
        <w:t xml:space="preserve"> of</w:t>
      </w:r>
      <w:r w:rsidR="00796026" w:rsidRPr="00C36574">
        <w:rPr>
          <w:rFonts w:eastAsia="Times New Roman" w:cstheme="minorHAnsi"/>
          <w:color w:val="000000" w:themeColor="text1"/>
          <w:lang w:eastAsia="zh-CN"/>
        </w:rPr>
        <w:t xml:space="preserve"> the image, and</w:t>
      </w:r>
      <w:r w:rsidR="00796026">
        <w:rPr>
          <w:rFonts w:eastAsia="Times New Roman" w:cstheme="minorHAnsi"/>
          <w:color w:val="000000" w:themeColor="text1"/>
          <w:lang w:eastAsia="zh-CN"/>
        </w:rPr>
        <w:t xml:space="preserve"> </w:t>
      </w:r>
      <w:r w:rsidR="00796026" w:rsidRPr="00796026">
        <w:rPr>
          <w:rFonts w:eastAsia="Times New Roman" w:cstheme="minorHAnsi"/>
          <w:color w:val="000000"/>
          <w:lang w:eastAsia="zh-CN"/>
        </w:rPr>
        <w:t>from the perspective of the camera, the x-axis points to the right and the y-axis points down</w:t>
      </w:r>
      <w:r w:rsidR="00FA2617">
        <w:rPr>
          <w:rFonts w:eastAsia="Times New Roman" w:cstheme="minorHAnsi"/>
          <w:color w:val="000000"/>
          <w:lang w:eastAsia="zh-CN"/>
        </w:rPr>
        <w:t>wards</w:t>
      </w:r>
      <w:r w:rsidR="00796026" w:rsidRPr="00796026">
        <w:rPr>
          <w:rFonts w:eastAsia="Times New Roman" w:cstheme="minorHAnsi"/>
          <w:color w:val="000000"/>
          <w:lang w:eastAsia="zh-CN"/>
        </w:rPr>
        <w:t xml:space="preserve">. </w:t>
      </w:r>
      <w:r w:rsidR="00C7092B">
        <w:rPr>
          <w:rFonts w:eastAsia="Times New Roman" w:cstheme="minorHAnsi"/>
          <w:color w:val="000000"/>
          <w:lang w:eastAsia="zh-CN"/>
        </w:rPr>
        <w:t>Pixel</w:t>
      </w:r>
      <w:r w:rsidR="00796026" w:rsidRPr="00796026">
        <w:rPr>
          <w:rFonts w:eastAsia="Times New Roman" w:cstheme="minorHAnsi"/>
          <w:color w:val="000000"/>
          <w:lang w:eastAsia="zh-CN"/>
        </w:rPr>
        <w:t xml:space="preserve"> coordinates are used to index images to find the content of </w:t>
      </w:r>
      <w:r w:rsidR="00320423">
        <w:rPr>
          <w:rFonts w:eastAsia="Times New Roman" w:cstheme="minorHAnsi"/>
          <w:color w:val="000000"/>
          <w:lang w:eastAsia="zh-CN"/>
        </w:rPr>
        <w:t>the specified</w:t>
      </w:r>
      <w:r w:rsidR="00796026" w:rsidRPr="00796026">
        <w:rPr>
          <w:rFonts w:eastAsia="Times New Roman" w:cstheme="minorHAnsi"/>
          <w:color w:val="000000"/>
          <w:lang w:eastAsia="zh-CN"/>
        </w:rPr>
        <w:t xml:space="preserve"> pixels.</w:t>
      </w:r>
      <w:r w:rsidR="007E015E">
        <w:rPr>
          <w:rFonts w:eastAsia="Times New Roman" w:cstheme="minorHAnsi"/>
          <w:color w:val="000000"/>
          <w:lang w:eastAsia="zh-CN"/>
        </w:rPr>
        <w:t xml:space="preserve"> </w:t>
      </w:r>
      <w:r w:rsidR="000277B4">
        <w:rPr>
          <w:rFonts w:eastAsia="Times New Roman" w:cstheme="minorHAnsi"/>
          <w:color w:val="000000" w:themeColor="text1"/>
          <w:lang w:eastAsia="zh-CN"/>
        </w:rPr>
        <w:t>The</w:t>
      </w:r>
      <w:r w:rsidR="007E015E" w:rsidRPr="007E015E">
        <w:rPr>
          <w:rFonts w:eastAsia="Times New Roman" w:cstheme="minorHAnsi"/>
          <w:color w:val="000000" w:themeColor="text1"/>
          <w:lang w:eastAsia="zh-CN"/>
        </w:rPr>
        <w:t xml:space="preserve"> stream of images also </w:t>
      </w:r>
      <w:r w:rsidR="000277B4">
        <w:rPr>
          <w:rFonts w:eastAsia="Times New Roman" w:cstheme="minorHAnsi"/>
          <w:color w:val="000000" w:themeColor="text1"/>
          <w:lang w:eastAsia="zh-CN"/>
        </w:rPr>
        <w:t>has</w:t>
      </w:r>
      <w:r w:rsidR="007E015E" w:rsidRPr="007E015E">
        <w:rPr>
          <w:rFonts w:eastAsia="Times New Roman" w:cstheme="minorHAnsi"/>
          <w:color w:val="000000" w:themeColor="text1"/>
          <w:lang w:eastAsia="zh-CN"/>
        </w:rPr>
        <w:t xml:space="preserve"> a 3D coordinate space</w:t>
      </w:r>
      <w:r w:rsidR="005F1515">
        <w:rPr>
          <w:rFonts w:eastAsia="Times New Roman" w:cstheme="minorHAnsi"/>
          <w:color w:val="000000" w:themeColor="text1"/>
          <w:lang w:eastAsia="zh-CN"/>
        </w:rPr>
        <w:t>. The 3</w:t>
      </w:r>
      <w:r w:rsidR="006A4A25">
        <w:rPr>
          <w:rFonts w:eastAsia="Times New Roman" w:cstheme="minorHAnsi"/>
          <w:color w:val="000000" w:themeColor="text1"/>
          <w:lang w:eastAsia="zh-CN"/>
        </w:rPr>
        <w:t>D</w:t>
      </w:r>
      <w:r w:rsidR="005F1515">
        <w:rPr>
          <w:rFonts w:eastAsia="Times New Roman" w:cstheme="minorHAnsi"/>
          <w:color w:val="000000" w:themeColor="text1"/>
          <w:lang w:eastAsia="zh-CN"/>
        </w:rPr>
        <w:t xml:space="preserve"> point</w:t>
      </w:r>
      <w:r w:rsidR="007E015E" w:rsidRPr="007E015E">
        <w:rPr>
          <w:rFonts w:eastAsia="Times New Roman" w:cstheme="minorHAnsi"/>
          <w:color w:val="000000" w:themeColor="text1"/>
          <w:lang w:eastAsia="zh-CN"/>
        </w:rPr>
        <w:t xml:space="preserve"> coordinate [0,0,0] refer</w:t>
      </w:r>
      <w:r w:rsidR="005F1515">
        <w:rPr>
          <w:rFonts w:eastAsia="Times New Roman" w:cstheme="minorHAnsi"/>
          <w:color w:val="000000" w:themeColor="text1"/>
          <w:lang w:eastAsia="zh-CN"/>
        </w:rPr>
        <w:t>s</w:t>
      </w:r>
      <w:r w:rsidR="007E015E" w:rsidRPr="007E015E">
        <w:rPr>
          <w:rFonts w:eastAsia="Times New Roman" w:cstheme="minorHAnsi"/>
          <w:color w:val="000000" w:themeColor="text1"/>
          <w:lang w:eastAsia="zh-CN"/>
        </w:rPr>
        <w:t xml:space="preserve"> to the cent</w:t>
      </w:r>
      <w:r w:rsidR="006A4A25">
        <w:rPr>
          <w:rFonts w:eastAsia="Times New Roman" w:cstheme="minorHAnsi"/>
          <w:color w:val="000000" w:themeColor="text1"/>
          <w:lang w:eastAsia="zh-CN"/>
        </w:rPr>
        <w:t>re</w:t>
      </w:r>
      <w:r w:rsidR="007E015E" w:rsidRPr="007E015E">
        <w:rPr>
          <w:rFonts w:eastAsia="Times New Roman" w:cstheme="minorHAnsi"/>
          <w:color w:val="000000" w:themeColor="text1"/>
          <w:lang w:eastAsia="zh-CN"/>
        </w:rPr>
        <w:t xml:space="preserve"> of the image. </w:t>
      </w:r>
      <w:r w:rsidR="007D2332">
        <w:rPr>
          <w:rFonts w:eastAsia="Times New Roman" w:cstheme="minorHAnsi"/>
          <w:color w:val="000000" w:themeColor="text1"/>
          <w:lang w:eastAsia="zh-CN"/>
        </w:rPr>
        <w:t>From the perspective of the camera</w:t>
      </w:r>
      <w:r w:rsidR="007E015E" w:rsidRPr="007E015E">
        <w:rPr>
          <w:rFonts w:eastAsia="Times New Roman" w:cstheme="minorHAnsi"/>
          <w:color w:val="000000" w:themeColor="text1"/>
          <w:lang w:eastAsia="zh-CN"/>
        </w:rPr>
        <w:t>, the positive x-axis points to the right, the positive y-axis points down</w:t>
      </w:r>
      <w:r w:rsidR="007D2332">
        <w:rPr>
          <w:rFonts w:eastAsia="Times New Roman" w:cstheme="minorHAnsi"/>
          <w:color w:val="000000" w:themeColor="text1"/>
          <w:lang w:eastAsia="zh-CN"/>
        </w:rPr>
        <w:t>wards</w:t>
      </w:r>
      <w:r w:rsidR="007E015E" w:rsidRPr="007E015E">
        <w:rPr>
          <w:rFonts w:eastAsia="Times New Roman" w:cstheme="minorHAnsi"/>
          <w:color w:val="000000" w:themeColor="text1"/>
          <w:lang w:eastAsia="zh-CN"/>
        </w:rPr>
        <w:t xml:space="preserve">, and the positive z-axis points forward. </w:t>
      </w:r>
      <w:r w:rsidR="007249A9">
        <w:rPr>
          <w:rFonts w:eastAsia="Times New Roman" w:cstheme="minorHAnsi"/>
          <w:color w:val="000000" w:themeColor="text1"/>
          <w:lang w:eastAsia="zh-CN"/>
        </w:rPr>
        <w:t xml:space="preserve">The stream's 2D and 3D coordinate system </w:t>
      </w:r>
      <w:r w:rsidR="0049244D">
        <w:rPr>
          <w:rFonts w:eastAsia="Times New Roman" w:cstheme="minorHAnsi"/>
          <w:color w:val="000000" w:themeColor="text1"/>
          <w:lang w:eastAsia="zh-CN"/>
        </w:rPr>
        <w:t>are</w:t>
      </w:r>
      <w:r w:rsidR="007249A9">
        <w:rPr>
          <w:rFonts w:eastAsia="Times New Roman" w:cstheme="minorHAnsi"/>
          <w:color w:val="000000" w:themeColor="text1"/>
          <w:lang w:eastAsia="zh-CN"/>
        </w:rPr>
        <w:t xml:space="preserve"> related </w:t>
      </w:r>
      <w:r w:rsidR="00F63547">
        <w:rPr>
          <w:rFonts w:eastAsia="Times New Roman" w:cstheme="minorHAnsi"/>
          <w:color w:val="000000" w:themeColor="text1"/>
          <w:lang w:eastAsia="zh-CN"/>
        </w:rPr>
        <w:t>to</w:t>
      </w:r>
      <w:r w:rsidR="0049244D">
        <w:rPr>
          <w:rFonts w:eastAsia="Times New Roman" w:cstheme="minorHAnsi"/>
          <w:color w:val="000000" w:themeColor="text1"/>
          <w:lang w:eastAsia="zh-CN"/>
        </w:rPr>
        <w:t xml:space="preserve"> the intrinsic camera parameters for the L515.</w:t>
      </w:r>
      <w:r w:rsidR="00916013">
        <w:rPr>
          <w:rFonts w:eastAsia="Times New Roman" w:cstheme="minorHAnsi"/>
          <w:color w:val="000000" w:themeColor="text1"/>
          <w:lang w:eastAsia="zh-CN"/>
        </w:rPr>
        <w:t xml:space="preserve"> </w:t>
      </w:r>
      <w:r w:rsidR="00F109B7">
        <w:t>U</w:t>
      </w:r>
      <w:r w:rsidR="00916013" w:rsidRPr="00842938">
        <w:t>sing the corresponding 3D x and z coordinate</w:t>
      </w:r>
      <w:r w:rsidR="00F109B7">
        <w:t xml:space="preserve"> of the detected humans</w:t>
      </w:r>
      <w:r w:rsidR="00916013" w:rsidRPr="00842938">
        <w:t xml:space="preserve">, distance between humans can be </w:t>
      </w:r>
      <w:r w:rsidR="00F109B7">
        <w:t>calculated</w:t>
      </w:r>
      <w:r w:rsidR="00487897">
        <w:t xml:space="preserve"> </w:t>
      </w:r>
      <w:r w:rsidR="007A20DA">
        <w:t xml:space="preserve">using </w:t>
      </w:r>
      <w:r w:rsidR="00F97D0B">
        <w:t xml:space="preserve">the </w:t>
      </w:r>
      <w:r w:rsidR="00C72EF2">
        <w:t>Pythagor</w:t>
      </w:r>
      <w:r w:rsidR="00F97D0B">
        <w:t xml:space="preserve">ean </w:t>
      </w:r>
      <w:r w:rsidR="00C72EF2">
        <w:t>theorem.</w:t>
      </w:r>
    </w:p>
    <w:p w14:paraId="32054D19" w14:textId="1551BC2E" w:rsidR="006410A8" w:rsidRPr="00FC352B" w:rsidRDefault="006410A8" w:rsidP="00D0283A">
      <w:pPr>
        <w:pStyle w:val="Heading1"/>
      </w:pPr>
      <w:bookmarkStart w:id="17" w:name="_Toc87908571"/>
      <w:r w:rsidRPr="00FC352B">
        <w:t>3. Algorithm</w:t>
      </w:r>
      <w:bookmarkEnd w:id="17"/>
    </w:p>
    <w:p w14:paraId="4FB5DBD3" w14:textId="122EE033" w:rsidR="002A353A" w:rsidRDefault="006410A8" w:rsidP="00984B44">
      <w:pPr>
        <w:jc w:val="both"/>
      </w:pPr>
      <w:r>
        <w:t xml:space="preserve">This section </w:t>
      </w:r>
      <w:r w:rsidR="00C6411F">
        <w:t xml:space="preserve">describes the </w:t>
      </w:r>
      <w:r w:rsidR="00D304EE">
        <w:t xml:space="preserve">detailed </w:t>
      </w:r>
      <w:r w:rsidR="00C6411F">
        <w:t>chronological sequence of events</w:t>
      </w:r>
      <w:r w:rsidR="00E97125">
        <w:t xml:space="preserve"> </w:t>
      </w:r>
      <w:r w:rsidR="00E53699">
        <w:t xml:space="preserve">that takes place </w:t>
      </w:r>
      <w:r w:rsidR="006870DE">
        <w:t>during operation</w:t>
      </w:r>
      <w:r w:rsidR="00D40C6B">
        <w:t>.</w:t>
      </w:r>
      <w:r w:rsidR="00A72CBE">
        <w:t xml:space="preserve"> The overall schematics of the algorithm in the cluster tracker </w:t>
      </w:r>
      <w:r w:rsidR="00155035">
        <w:t xml:space="preserve">is shown in </w:t>
      </w:r>
      <w:r w:rsidR="00E44721">
        <w:t>Fig.</w:t>
      </w:r>
      <w:r w:rsidR="00155035">
        <w:t xml:space="preserve"> 2 in </w:t>
      </w:r>
      <w:r w:rsidR="00E44721">
        <w:t>Sec.</w:t>
      </w:r>
      <w:r w:rsidR="00155035">
        <w:t xml:space="preserve"> 1.3.</w:t>
      </w:r>
    </w:p>
    <w:p w14:paraId="2363BB9C" w14:textId="22DE560F" w:rsidR="004261CD" w:rsidRDefault="002A353A" w:rsidP="006870DE">
      <w:pPr>
        <w:pStyle w:val="Heading2"/>
        <w:jc w:val="both"/>
      </w:pPr>
      <w:bookmarkStart w:id="18" w:name="_Toc87908572"/>
      <w:r>
        <w:t>3.1</w:t>
      </w:r>
      <w:r w:rsidR="004261CD">
        <w:t xml:space="preserve"> IWR6843 on-chip algorithm</w:t>
      </w:r>
      <w:bookmarkEnd w:id="18"/>
    </w:p>
    <w:p w14:paraId="44212278" w14:textId="77777777" w:rsidR="004261CD" w:rsidRDefault="004261CD" w:rsidP="006870DE">
      <w:pPr>
        <w:spacing w:after="0"/>
        <w:jc w:val="both"/>
        <w:rPr>
          <w:b/>
          <w:bCs/>
        </w:rPr>
      </w:pPr>
      <w:r w:rsidRPr="00073C49">
        <w:rPr>
          <w:b/>
          <w:bCs/>
        </w:rPr>
        <w:t xml:space="preserve">Detection </w:t>
      </w:r>
      <w:r>
        <w:rPr>
          <w:b/>
          <w:bCs/>
        </w:rPr>
        <w:t>L</w:t>
      </w:r>
      <w:r w:rsidRPr="00073C49">
        <w:rPr>
          <w:b/>
          <w:bCs/>
        </w:rPr>
        <w:t>ayer</w:t>
      </w:r>
    </w:p>
    <w:p w14:paraId="4634246B" w14:textId="63530109" w:rsidR="004261CD" w:rsidRDefault="004261CD" w:rsidP="006870DE">
      <w:pPr>
        <w:jc w:val="both"/>
      </w:pPr>
      <w:r>
        <w:t>The cluster tracker algorithm starts from the built-in chip of the IWR6843, where Fast-Fourier transform is performed to identify the frequency peaks. Next, static clutter is removed by identifying points of minimal velocity and the heatmap of range</w:t>
      </w:r>
      <w:r w:rsidR="006870DE">
        <w:t xml:space="preserve">, </w:t>
      </w:r>
      <w:r>
        <w:t>azimuth</w:t>
      </w:r>
      <w:r w:rsidR="006870DE">
        <w:t xml:space="preserve">, and </w:t>
      </w:r>
      <w:r>
        <w:t xml:space="preserve">the covariance matrix </w:t>
      </w:r>
      <w:r w:rsidR="006870DE">
        <w:t>are</w:t>
      </w:r>
      <w:r>
        <w:t xml:space="preserve"> obtained through a capon beamformer. CFAR-CASO (Constant False Alarm Rate) algorithm is used to identify and remove false detected points by specifying a threshold</w:t>
      </w:r>
      <w:r w:rsidR="00B250AD">
        <w:t xml:space="preserve"> </w:t>
      </w:r>
      <w:r w:rsidR="00B250AD">
        <w:fldChar w:fldCharType="begin"/>
      </w:r>
      <w:r w:rsidR="00B250AD">
        <w:instrText xml:space="preserve"> ADDIN ZOTERO_ITEM CSL_CITATION {"citationID":"P37xZFBJ","properties":{"formattedCitation":"[7]","plainCitation":"[7]","noteIndex":0},"citationItems":[{"id":597,"uris":["http://zotero.org/users/7413925/items/77B46ZHT"],"uri":["http://zotero.org/users/7413925/items/77B46ZHT"],"itemData":{"id":597,"type":"article-journal","language":"en","page":"55","source":"Zotero","title":"Detection Layer Parameter Tuning Guide for the 3D People Counting Demo – Rev 2.0","author":[{"family":"Yanik","given":"Muhammet Emin"}]}}],"schema":"https://github.com/citation-style-language/schema/raw/master/csl-citation.json"} </w:instrText>
      </w:r>
      <w:r w:rsidR="00B250AD">
        <w:fldChar w:fldCharType="separate"/>
      </w:r>
      <w:r w:rsidR="00B250AD">
        <w:rPr>
          <w:noProof/>
        </w:rPr>
        <w:t>[7]</w:t>
      </w:r>
      <w:r w:rsidR="00B250AD">
        <w:fldChar w:fldCharType="end"/>
      </w:r>
      <w:r w:rsidR="00B33435">
        <w:t xml:space="preserve">, following which </w:t>
      </w:r>
      <w:r w:rsidR="008E7A2B">
        <w:t xml:space="preserve">the </w:t>
      </w:r>
      <w:r>
        <w:t xml:space="preserve">elevation and doppler </w:t>
      </w:r>
      <w:r w:rsidR="008E7A2B">
        <w:t>are</w:t>
      </w:r>
      <w:r>
        <w:t xml:space="preserve"> estimated for the legitimate data points.</w:t>
      </w:r>
    </w:p>
    <w:p w14:paraId="5965FA01" w14:textId="77777777" w:rsidR="004261CD" w:rsidRPr="00073C49" w:rsidRDefault="004261CD" w:rsidP="006870DE">
      <w:pPr>
        <w:spacing w:after="0"/>
        <w:jc w:val="both"/>
        <w:rPr>
          <w:b/>
          <w:bCs/>
        </w:rPr>
      </w:pPr>
      <w:r w:rsidRPr="00073C49">
        <w:rPr>
          <w:b/>
          <w:bCs/>
        </w:rPr>
        <w:t>Tracking Layer</w:t>
      </w:r>
    </w:p>
    <w:p w14:paraId="3834F019" w14:textId="145E36C4" w:rsidR="004261CD" w:rsidRDefault="004261CD" w:rsidP="006870DE">
      <w:pPr>
        <w:jc w:val="both"/>
      </w:pPr>
      <w:r>
        <w:t xml:space="preserve">After the data points are detected, they are now clustered into targets and </w:t>
      </w:r>
      <w:r w:rsidR="008E7A2B">
        <w:t>are</w:t>
      </w:r>
      <w:r>
        <w:t xml:space="preserve"> tracked. First, the points are tagged according to the boundary values configured</w:t>
      </w:r>
      <w:r w:rsidR="00EE6EAE">
        <w:t xml:space="preserve"> </w:t>
      </w:r>
      <w:r>
        <w:t>correspond</w:t>
      </w:r>
      <w:r w:rsidR="00EE6EAE">
        <w:t>ing</w:t>
      </w:r>
      <w:r>
        <w:t xml:space="preserve"> to the dimensions of the room (currently set to 12m by 8m)</w:t>
      </w:r>
      <w:r w:rsidR="00EE6EAE">
        <w:t>, and</w:t>
      </w:r>
      <w:r>
        <w:t xml:space="preserve"> points that falls outside this boundary are ignored. Next, an extended Kalman Filter</w:t>
      </w:r>
      <w:r w:rsidR="00AD5064">
        <w:rPr>
          <w:rStyle w:val="FootnoteReference"/>
        </w:rPr>
        <w:footnoteReference w:id="3"/>
      </w:r>
      <w:r w:rsidR="00EE6EAE">
        <w:t xml:space="preserve">, </w:t>
      </w:r>
      <w:r w:rsidR="00F778C1">
        <w:t xml:space="preserve">which is </w:t>
      </w:r>
      <w:r>
        <w:t>a state estimator</w:t>
      </w:r>
      <w:r w:rsidR="00141A03">
        <w:t xml:space="preserve"> </w:t>
      </w:r>
      <w:r w:rsidR="00141A03">
        <w:fldChar w:fldCharType="begin"/>
      </w:r>
      <w:r w:rsidR="00141A03">
        <w:instrText xml:space="preserve"> ADDIN ZOTERO_ITEM CSL_CITATION {"citationID":"2Q9PmyM7","properties":{"formattedCitation":"[8]","plainCitation":"[8]","noteIndex":0},"citationItems":[{"id":598,"uris":["http://zotero.org/users/7413925/items/8TY9MTKH"],"uri":["http://zotero.org/users/7413925/items/8TY9MTKH"],"itemData":{"id":598,"type":"webpage","title":"Estimate states of discrete-time nonlinear system using extended Kalman filter - Simulink - MathWorks </w:instrText>
      </w:r>
      <w:r w:rsidR="00141A03">
        <w:rPr>
          <w:rFonts w:ascii="Microsoft YaHei" w:eastAsia="Microsoft YaHei" w:hAnsi="Microsoft YaHei" w:cs="Microsoft YaHei" w:hint="eastAsia"/>
        </w:rPr>
        <w:instrText>中国</w:instrText>
      </w:r>
      <w:r w:rsidR="00141A03">
        <w:instrText xml:space="preserve">","URL":"https://ww2.mathworks.cn/help/control/ref/ekf_block.html","accessed":{"date-parts":[["2021",11,15]]}}}],"schema":"https://github.com/citation-style-language/schema/raw/master/csl-citation.json"} </w:instrText>
      </w:r>
      <w:r w:rsidR="00141A03">
        <w:fldChar w:fldCharType="separate"/>
      </w:r>
      <w:r w:rsidR="00141A03">
        <w:rPr>
          <w:noProof/>
        </w:rPr>
        <w:t>[8]</w:t>
      </w:r>
      <w:r w:rsidR="00141A03">
        <w:fldChar w:fldCharType="end"/>
      </w:r>
      <w:r w:rsidR="00B250AD">
        <w:t>,</w:t>
      </w:r>
      <w:r w:rsidR="00141A03">
        <w:t xml:space="preserve"> </w:t>
      </w:r>
      <w:r>
        <w:t xml:space="preserve">predicts the next state and covariance matrix of the targets where state vector = </w:t>
      </w:r>
      <m:oMath>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y</m:t>
            </m:r>
            <m:d>
              <m:dPr>
                <m:ctrlPr>
                  <w:rPr>
                    <w:rFonts w:ascii="Cambria Math" w:hAnsi="Cambria Math"/>
                    <w:i/>
                  </w:rPr>
                </m:ctrlPr>
              </m:dPr>
              <m:e>
                <m:r>
                  <w:rPr>
                    <w:rFonts w:ascii="Cambria Math" w:hAnsi="Cambria Math"/>
                  </w:rPr>
                  <m:t>n</m:t>
                </m:r>
              </m:e>
            </m:d>
            <m:r>
              <w:rPr>
                <w:rFonts w:ascii="Cambria Math" w:hAnsi="Cambria Math"/>
              </w:rPr>
              <m:t xml:space="preserve"> z</m:t>
            </m:r>
            <m:d>
              <m:dPr>
                <m:ctrlPr>
                  <w:rPr>
                    <w:rFonts w:ascii="Cambria Math" w:hAnsi="Cambria Math"/>
                    <w:i/>
                  </w:rPr>
                </m:ctrlPr>
              </m:dPr>
              <m:e>
                <m:r>
                  <w:rPr>
                    <w:rFonts w:ascii="Cambria Math" w:hAnsi="Cambria Math"/>
                  </w:rPr>
                  <m:t>n</m:t>
                </m:r>
              </m:e>
            </m:d>
            <m:r>
              <w:rPr>
                <w:rFonts w:ascii="Cambria Math" w:hAnsi="Cambria Math"/>
              </w:rPr>
              <m:t xml:space="preserve"> </m:t>
            </m:r>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n</m:t>
                </m:r>
              </m:e>
            </m:d>
            <m:r>
              <w:rPr>
                <w:rFonts w:ascii="Cambria Math" w:hAnsi="Cambria Math"/>
              </w:rPr>
              <m:t xml:space="preserve"> </m:t>
            </m:r>
            <m:acc>
              <m:accPr>
                <m:chr m:val="̇"/>
                <m:ctrlPr>
                  <w:rPr>
                    <w:rFonts w:ascii="Cambria Math" w:hAnsi="Cambria Math"/>
                    <w:i/>
                  </w:rPr>
                </m:ctrlPr>
              </m:accPr>
              <m:e>
                <m:r>
                  <w:rPr>
                    <w:rFonts w:ascii="Cambria Math" w:hAnsi="Cambria Math"/>
                  </w:rPr>
                  <m:t>y</m:t>
                </m:r>
              </m:e>
            </m:acc>
            <m:d>
              <m:dPr>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z</m:t>
                </m:r>
              </m:e>
            </m:acc>
            <m:d>
              <m:dPr>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x</m:t>
                </m:r>
              </m:e>
            </m:acc>
            <m:d>
              <m:dPr>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y</m:t>
                </m:r>
              </m:e>
            </m:acc>
            <m:d>
              <m:dPr>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z</m:t>
                </m:r>
              </m:e>
            </m:acc>
            <m:d>
              <m:dPr>
                <m:ctrlPr>
                  <w:rPr>
                    <w:rFonts w:ascii="Cambria Math" w:eastAsiaTheme="minorEastAsia" w:hAnsi="Cambria Math"/>
                    <w:i/>
                  </w:rPr>
                </m:ctrlPr>
              </m:dPr>
              <m:e>
                <m:r>
                  <w:rPr>
                    <w:rFonts w:ascii="Cambria Math" w:eastAsiaTheme="minorEastAsia" w:hAnsi="Cambria Math"/>
                  </w:rPr>
                  <m:t>n</m:t>
                </m:r>
              </m:e>
            </m:d>
            <m:ctrlPr>
              <w:rPr>
                <w:rFonts w:ascii="Cambria Math" w:eastAsiaTheme="minorEastAsia" w:hAnsi="Cambria Math"/>
                <w:i/>
              </w:rPr>
            </m:ctrlPr>
          </m:e>
        </m:d>
      </m:oMath>
      <w:r w:rsidR="00F778C1">
        <w:t xml:space="preserve">. </w:t>
      </w:r>
      <w:r>
        <w:t>(</w:t>
      </w:r>
      <w:r w:rsidR="00F778C1">
        <w:t>I</w:t>
      </w:r>
      <w:r>
        <w:t xml:space="preserve">nitial iteration does not have the prediction step as no targets are formed yet) </w:t>
      </w:r>
    </w:p>
    <w:p w14:paraId="61EBD2F6" w14:textId="1C207FB7" w:rsidR="004261CD" w:rsidRDefault="004261CD" w:rsidP="000E1FEB">
      <w:pPr>
        <w:ind w:firstLine="567"/>
        <w:jc w:val="both"/>
      </w:pPr>
      <w:r>
        <w:t>In the association step, gates are formed around each target based on the gating parameters configured which should try to match to the dimensions and velocity of the target as close</w:t>
      </w:r>
      <w:r w:rsidR="00F778C1">
        <w:t>ly</w:t>
      </w:r>
      <w:r>
        <w:t xml:space="preserve"> as possible. DBSCAN</w:t>
      </w:r>
      <w:r w:rsidR="00BE27E3">
        <w:rPr>
          <w:rStyle w:val="FootnoteReference"/>
        </w:rPr>
        <w:footnoteReference w:id="4"/>
      </w:r>
      <w:r>
        <w:t xml:space="preserve"> (Density-Based Spatial Clustering for Applications with Noise) is performed for each </w:t>
      </w:r>
      <w:r>
        <w:lastRenderedPageBreak/>
        <w:t xml:space="preserve">data point where the </w:t>
      </w:r>
      <w:proofErr w:type="spellStart"/>
      <w:r>
        <w:t>Mahalanobis</w:t>
      </w:r>
      <w:proofErr w:type="spellEnd"/>
      <w:r>
        <w:t xml:space="preserve"> distance</w:t>
      </w:r>
      <w:r w:rsidR="00194443">
        <w:rPr>
          <w:rStyle w:val="FootnoteReference"/>
        </w:rPr>
        <w:footnoteReference w:id="5"/>
      </w:r>
      <w:r>
        <w:t xml:space="preserve"> is calculated between each point and each target. For the points that falls outside the gating parameters, a bidding score system is used where they will be assigned to the target of the highest bidding score. Each point has a unique associated target ID and cannot be assigned to more than 1 target ID.</w:t>
      </w:r>
    </w:p>
    <w:p w14:paraId="083AF786" w14:textId="695AE292" w:rsidR="004261CD" w:rsidRDefault="00F778C1" w:rsidP="000E1FEB">
      <w:pPr>
        <w:ind w:firstLine="567"/>
        <w:jc w:val="both"/>
      </w:pPr>
      <w:r>
        <w:t>The r</w:t>
      </w:r>
      <w:r w:rsidR="004261CD">
        <w:t>emaining points that are not associated with any targets are then allocated to a new target (clustering). In order to qualify as a new target, several parametric tests are performed which include the minimum number of points and combined Signal-to Noise Ratio</w:t>
      </w:r>
      <w:r w:rsidR="00141A03">
        <w:t xml:space="preserve"> (SNR</w:t>
      </w:r>
      <w:r w:rsidR="004261CD">
        <w:t>).</w:t>
      </w:r>
      <w:r>
        <w:t xml:space="preserve"> </w:t>
      </w:r>
      <w:r w:rsidR="004261CD">
        <w:t xml:space="preserve">The algorithm then checks for </w:t>
      </w:r>
      <w:r w:rsidR="00922EE4">
        <w:t xml:space="preserve">the </w:t>
      </w:r>
      <w:r w:rsidR="004261CD">
        <w:t xml:space="preserve">presence </w:t>
      </w:r>
      <w:r w:rsidR="00922EE4">
        <w:t xml:space="preserve">of targets </w:t>
      </w:r>
      <w:r w:rsidR="004261CD">
        <w:t xml:space="preserve">within the occupancy area and determines </w:t>
      </w:r>
      <w:r w:rsidR="005660AB">
        <w:t xml:space="preserve">it </w:t>
      </w:r>
      <w:r w:rsidR="004261CD">
        <w:t xml:space="preserve">based on occupancy thresholds. </w:t>
      </w:r>
      <w:r w:rsidR="004E49DB">
        <w:t>Lastly</w:t>
      </w:r>
      <w:r w:rsidR="004261CD">
        <w:t>, the targets’ state (state here differs from the state mentioned earlier in the extended Kalman Filter during the prediction step) is determined and maintain based of these 4 states:</w:t>
      </w:r>
    </w:p>
    <w:p w14:paraId="59368361" w14:textId="59019C01" w:rsidR="004261CD" w:rsidRDefault="004261CD" w:rsidP="006870DE">
      <w:pPr>
        <w:pStyle w:val="ListParagraph"/>
        <w:numPr>
          <w:ilvl w:val="0"/>
          <w:numId w:val="11"/>
        </w:numPr>
        <w:jc w:val="both"/>
      </w:pPr>
      <w:r>
        <w:t>Detect: detecting phase to determine the legitimacy of a detected target</w:t>
      </w:r>
    </w:p>
    <w:p w14:paraId="1B5B06D1" w14:textId="771A2C0A" w:rsidR="004261CD" w:rsidRDefault="004261CD" w:rsidP="006870DE">
      <w:pPr>
        <w:pStyle w:val="ListParagraph"/>
        <w:numPr>
          <w:ilvl w:val="0"/>
          <w:numId w:val="11"/>
        </w:numPr>
        <w:jc w:val="both"/>
      </w:pPr>
      <w:r>
        <w:t>Active: target is confirmed and currently being tracked</w:t>
      </w:r>
    </w:p>
    <w:p w14:paraId="0E214CF5" w14:textId="6DEFFCF4" w:rsidR="004261CD" w:rsidRDefault="004261CD" w:rsidP="006870DE">
      <w:pPr>
        <w:pStyle w:val="ListParagraph"/>
        <w:numPr>
          <w:ilvl w:val="0"/>
          <w:numId w:val="11"/>
        </w:numPr>
        <w:jc w:val="both"/>
      </w:pPr>
      <w:r>
        <w:t>Static: target is not moving but is still being tracked</w:t>
      </w:r>
    </w:p>
    <w:p w14:paraId="2E91FBFE" w14:textId="19879687" w:rsidR="004261CD" w:rsidRDefault="004261CD" w:rsidP="006870DE">
      <w:pPr>
        <w:pStyle w:val="ListParagraph"/>
        <w:numPr>
          <w:ilvl w:val="0"/>
          <w:numId w:val="11"/>
        </w:numPr>
        <w:jc w:val="both"/>
      </w:pPr>
      <w:r>
        <w:t>Free: target is lost</w:t>
      </w:r>
    </w:p>
    <w:p w14:paraId="351BB247" w14:textId="0F00218E" w:rsidR="00625BB3" w:rsidRDefault="00625BB3" w:rsidP="00625BB3">
      <w:pPr>
        <w:pStyle w:val="Heading2"/>
        <w:jc w:val="both"/>
      </w:pPr>
      <w:bookmarkStart w:id="19" w:name="_Toc87908573"/>
      <w:r>
        <w:t>3.2 Server Script: Serial output from IWR6843</w:t>
      </w:r>
      <w:bookmarkEnd w:id="19"/>
    </w:p>
    <w:p w14:paraId="7BA771B0" w14:textId="1AA3070F" w:rsidR="003213AD" w:rsidRPr="00A311FD" w:rsidRDefault="00625BB3" w:rsidP="00625BB3">
      <w:pPr>
        <w:jc w:val="both"/>
      </w:pPr>
      <w:r>
        <w:t xml:space="preserve">The data output of the IWR6843 is dependent on the image flashed onto the hardware. For </w:t>
      </w:r>
      <w:r w:rsidR="00803DA9">
        <w:t>our</w:t>
      </w:r>
      <w:r>
        <w:t xml:space="preserve"> Cluster Tracker, the IWR6843 outputs the serial data through UART (Universal Asynchronous Receiver Transmitter) which is read by the Host PC through a USB port installed with a USB</w:t>
      </w:r>
      <w:r w:rsidR="00803DA9">
        <w:t>-</w:t>
      </w:r>
      <w:r>
        <w:t>to</w:t>
      </w:r>
      <w:r w:rsidR="00803DA9">
        <w:t>-</w:t>
      </w:r>
      <w:r>
        <w:t xml:space="preserve">UART driver. The serial output can be read and parsed using the </w:t>
      </w:r>
      <w:proofErr w:type="spellStart"/>
      <w:r w:rsidR="00803DA9">
        <w:t>P</w:t>
      </w:r>
      <w:r>
        <w:t>yserial</w:t>
      </w:r>
      <w:proofErr w:type="spellEnd"/>
      <w:r>
        <w:t xml:space="preserve"> library from </w:t>
      </w:r>
      <w:r w:rsidR="00803DA9">
        <w:t>P</w:t>
      </w:r>
      <w:r>
        <w:t>ython.</w:t>
      </w:r>
      <w:r w:rsidR="00B55642">
        <w:t xml:space="preserve"> </w:t>
      </w:r>
      <w:r>
        <w:t>The serial output</w:t>
      </w:r>
      <w:r w:rsidR="00803DA9">
        <w:t>s</w:t>
      </w:r>
      <w:r>
        <w:t xml:space="preserve"> are of little endian byte order</w:t>
      </w:r>
      <w:r w:rsidR="007E3D0B">
        <w:t xml:space="preserve"> </w:t>
      </w:r>
      <w:r>
        <w:t>and are TLV(type/tag-length-value) encoded</w:t>
      </w:r>
      <w:r w:rsidR="007E3D0B">
        <w:t xml:space="preserve"> (</w:t>
      </w:r>
      <w:r w:rsidR="00B613B8">
        <w:t>cf.</w:t>
      </w:r>
      <w:r w:rsidR="007E3D0B">
        <w:t xml:space="preserve"> Annex A)</w:t>
      </w:r>
      <w:r w:rsidR="00081FB4">
        <w:t xml:space="preserve">. </w:t>
      </w:r>
      <w:r w:rsidR="003213AD">
        <w:t>The output consists of a list of targets with their metadata such as their unique ID,</w:t>
      </w:r>
      <w:r w:rsidR="002A64B2">
        <w:t xml:space="preserve"> position, velocity</w:t>
      </w:r>
      <w:r w:rsidR="00D147E8">
        <w:t>,</w:t>
      </w:r>
      <w:r w:rsidR="002A64B2">
        <w:t xml:space="preserve"> and acceleration in cartesian </w:t>
      </w:r>
      <w:r w:rsidR="008D7788">
        <w:t>coordinates.</w:t>
      </w:r>
      <w:r w:rsidR="002A64B2">
        <w:t xml:space="preserve"> </w:t>
      </w:r>
    </w:p>
    <w:p w14:paraId="1DE3059C" w14:textId="00E6E097" w:rsidR="00E30D94" w:rsidRPr="00E30D94" w:rsidRDefault="00BB69BD" w:rsidP="006870DE">
      <w:pPr>
        <w:pStyle w:val="Heading2"/>
        <w:jc w:val="both"/>
      </w:pPr>
      <w:bookmarkStart w:id="20" w:name="_Toc87908574"/>
      <w:r>
        <w:t>3.3 Server script</w:t>
      </w:r>
      <w:bookmarkEnd w:id="20"/>
    </w:p>
    <w:p w14:paraId="1DF3BB50" w14:textId="42BD0501" w:rsidR="00A8234F" w:rsidRPr="000D4D24" w:rsidRDefault="000D4D24" w:rsidP="006870DE">
      <w:pPr>
        <w:jc w:val="both"/>
      </w:pPr>
      <w:r>
        <w:t>In the server script</w:t>
      </w:r>
      <w:r w:rsidR="00F62B0C">
        <w:t xml:space="preserve">, two </w:t>
      </w:r>
      <w:r w:rsidR="00843C38">
        <w:t>P</w:t>
      </w:r>
      <w:r w:rsidR="00F62B0C">
        <w:t>ython dictionar</w:t>
      </w:r>
      <w:r w:rsidR="003928B1">
        <w:t>ies</w:t>
      </w:r>
      <w:r w:rsidR="00F5639D">
        <w:t xml:space="preserve"> (hash table)</w:t>
      </w:r>
      <w:r w:rsidR="00F62B0C">
        <w:t xml:space="preserve"> </w:t>
      </w:r>
      <w:r w:rsidR="00712114">
        <w:t xml:space="preserve">of checked targets and unchecked targets are </w:t>
      </w:r>
      <w:r w:rsidR="006D367C">
        <w:t xml:space="preserve">maintained, </w:t>
      </w:r>
      <w:r w:rsidR="003928B1">
        <w:t xml:space="preserve">where the </w:t>
      </w:r>
      <w:r w:rsidR="00F5639D">
        <w:t xml:space="preserve">keys are the IDs of the targets and the values are </w:t>
      </w:r>
      <w:r w:rsidR="0018636A">
        <w:t>python objects</w:t>
      </w:r>
      <w:r w:rsidR="004D35F5">
        <w:t xml:space="preserve"> containing their metadata.</w:t>
      </w:r>
      <w:r w:rsidR="00DA6086">
        <w:t xml:space="preserve"> </w:t>
      </w:r>
      <w:r w:rsidR="00843C38">
        <w:t>Dictionaries are used</w:t>
      </w:r>
      <w:r w:rsidR="00675B33">
        <w:t xml:space="preserve"> </w:t>
      </w:r>
      <w:r w:rsidR="005E60E0">
        <w:t xml:space="preserve">due to the fast lookup </w:t>
      </w:r>
      <w:r w:rsidR="000D4B1D">
        <w:t>and modification</w:t>
      </w:r>
      <w:r w:rsidR="005E60E0">
        <w:t xml:space="preserve"> of O(1) </w:t>
      </w:r>
      <w:r w:rsidR="000D4B1D">
        <w:t xml:space="preserve">time </w:t>
      </w:r>
      <w:r w:rsidR="005E60E0">
        <w:t>complexity</w:t>
      </w:r>
      <w:r w:rsidR="00F80473">
        <w:t xml:space="preserve"> </w:t>
      </w:r>
      <w:r w:rsidR="00F80473">
        <w:fldChar w:fldCharType="begin"/>
      </w:r>
      <w:r w:rsidR="00F80473">
        <w:instrText xml:space="preserve"> ADDIN ZOTERO_ITEM CSL_CITATION {"citationID":"BlR4tNRV","properties":{"formattedCitation":"[11]","plainCitation":"[11]","noteIndex":0},"citationItems":[{"id":604,"uris":["http://zotero.org/users/7413925/items/8TK89IU4"],"uri":["http://zotero.org/users/7413925/items/8TK89IU4"],"itemData":{"id":604,"type":"post-weblog","abstract":"A Computer Science portal for geeks. It contains well written, well thought and well explained computer science and programming articles, quizzes and practice/competitive programming/company interview Questions.","container-title":"GeeksforGeeks","language":"en-us","note":"section: Python","title":"Complexity Cheat Sheet for Python Operations","URL":"https://www.geeksforgeeks.org/complexity-cheat-sheet-for-python-operations/","accessed":{"date-parts":[["2021",11,15]]},"issued":{"date-parts":[["2020",3,2]]}}}],"schema":"https://github.com/citation-style-language/schema/raw/master/csl-citation.json"} </w:instrText>
      </w:r>
      <w:r w:rsidR="00F80473">
        <w:fldChar w:fldCharType="separate"/>
      </w:r>
      <w:r w:rsidR="00F80473">
        <w:rPr>
          <w:noProof/>
        </w:rPr>
        <w:t>[11]</w:t>
      </w:r>
      <w:r w:rsidR="00F80473">
        <w:fldChar w:fldCharType="end"/>
      </w:r>
      <w:r w:rsidR="00843C38">
        <w:t xml:space="preserve">, </w:t>
      </w:r>
      <w:r w:rsidR="000D4B1D">
        <w:t xml:space="preserve">as </w:t>
      </w:r>
      <w:r w:rsidR="00692223">
        <w:t xml:space="preserve">numerous operations are performed to check for the existence </w:t>
      </w:r>
      <w:r w:rsidR="006259B4">
        <w:t xml:space="preserve">of </w:t>
      </w:r>
      <w:r w:rsidR="00ED79CA">
        <w:t>targets in the two data containers.</w:t>
      </w:r>
      <w:r w:rsidR="006A79D4">
        <w:t xml:space="preserve"> The unchecked targets dictionary acts a queue where new targets to be checked are appended to the dictionary while the </w:t>
      </w:r>
      <w:r w:rsidR="003A67F3">
        <w:t>current</w:t>
      </w:r>
      <w:r w:rsidR="00136127">
        <w:t xml:space="preserve"> target is constantly </w:t>
      </w:r>
      <w:r w:rsidR="00E03B12">
        <w:t xml:space="preserve">fed to the </w:t>
      </w:r>
      <w:r w:rsidR="006868DC">
        <w:t>Jetson Nano to be checked for violation.</w:t>
      </w:r>
      <w:r w:rsidR="00295374">
        <w:t xml:space="preserve"> A </w:t>
      </w:r>
      <w:r w:rsidR="008850A1">
        <w:t>S</w:t>
      </w:r>
      <w:r w:rsidR="00295374">
        <w:t xml:space="preserve">ocket is opened </w:t>
      </w:r>
      <w:r w:rsidR="005A572B">
        <w:t>to communicate via SSH</w:t>
      </w:r>
      <w:r w:rsidR="00D80C2E">
        <w:t>V2 Protocol</w:t>
      </w:r>
      <w:r w:rsidR="005A572B">
        <w:t xml:space="preserve"> </w:t>
      </w:r>
      <w:r w:rsidR="00D95F85">
        <w:t xml:space="preserve">with a </w:t>
      </w:r>
      <w:r w:rsidR="008850A1">
        <w:t>P</w:t>
      </w:r>
      <w:r w:rsidR="00D95F85">
        <w:t xml:space="preserve">ython script in Jetson Nano using the </w:t>
      </w:r>
      <w:r w:rsidR="008850A1">
        <w:t>P</w:t>
      </w:r>
      <w:r w:rsidR="00D95F85">
        <w:t xml:space="preserve">ython’s </w:t>
      </w:r>
      <w:proofErr w:type="spellStart"/>
      <w:r w:rsidR="00D95F85">
        <w:t>Paramiko</w:t>
      </w:r>
      <w:proofErr w:type="spellEnd"/>
      <w:r w:rsidR="00D95F85">
        <w:t xml:space="preserve"> </w:t>
      </w:r>
      <w:r w:rsidR="00D80C2E">
        <w:t>library</w:t>
      </w:r>
      <w:r w:rsidR="003F7FDE">
        <w:t>.</w:t>
      </w:r>
      <w:r w:rsidR="00B27372">
        <w:t xml:space="preserve"> </w:t>
      </w:r>
      <w:r w:rsidR="00D80C2E">
        <w:t>Additionally, a pipe</w:t>
      </w:r>
      <w:r w:rsidR="006350E3">
        <w:t xml:space="preserve"> is </w:t>
      </w:r>
      <w:r w:rsidR="00D80C2E">
        <w:t xml:space="preserve">opened </w:t>
      </w:r>
      <w:r w:rsidR="002D3943">
        <w:t>that</w:t>
      </w:r>
      <w:r w:rsidR="00D80C2E">
        <w:t xml:space="preserve"> </w:t>
      </w:r>
      <w:r w:rsidR="004543FA">
        <w:t>allows the</w:t>
      </w:r>
      <w:r w:rsidR="00D80C2E">
        <w:t xml:space="preserve"> server script</w:t>
      </w:r>
      <w:r w:rsidR="003732B2">
        <w:t xml:space="preserve"> (parent) </w:t>
      </w:r>
      <w:r w:rsidR="004543FA">
        <w:t xml:space="preserve">to receive data </w:t>
      </w:r>
      <w:r w:rsidR="002F2DDF">
        <w:t>from the L515 script (child) that is running in parallel.</w:t>
      </w:r>
    </w:p>
    <w:p w14:paraId="6DEFE736" w14:textId="556976A7" w:rsidR="00C16C5D" w:rsidRDefault="004A24B8" w:rsidP="000E1FEB">
      <w:pPr>
        <w:ind w:firstLine="567"/>
        <w:jc w:val="both"/>
      </w:pPr>
      <w:r>
        <w:t>For each IWR6843</w:t>
      </w:r>
      <w:r w:rsidR="00B36D84">
        <w:t xml:space="preserve"> frame</w:t>
      </w:r>
      <w:r>
        <w:t xml:space="preserve"> or each loop of the server algorithm, a</w:t>
      </w:r>
      <w:r w:rsidR="00391580">
        <w:t xml:space="preserve">fter the metadata of </w:t>
      </w:r>
      <w:r w:rsidR="00840FC4">
        <w:t xml:space="preserve">a </w:t>
      </w:r>
      <w:r w:rsidR="00391580">
        <w:t>target</w:t>
      </w:r>
      <w:r w:rsidR="00840FC4">
        <w:t xml:space="preserve"> is</w:t>
      </w:r>
      <w:r w:rsidR="00391580">
        <w:t xml:space="preserve"> </w:t>
      </w:r>
      <w:r w:rsidR="006868DC">
        <w:t>parsed</w:t>
      </w:r>
      <w:r w:rsidR="002E5C02">
        <w:t xml:space="preserve"> from the </w:t>
      </w:r>
      <w:r w:rsidR="00C921E7">
        <w:t>IWR6843 serial output (</w:t>
      </w:r>
      <w:r w:rsidR="00201B83">
        <w:t>Sec.</w:t>
      </w:r>
      <w:r w:rsidR="00C921E7">
        <w:t xml:space="preserve"> 3.2), </w:t>
      </w:r>
      <w:r w:rsidR="00456558">
        <w:t>the script check</w:t>
      </w:r>
      <w:r w:rsidR="00201B83">
        <w:t>s</w:t>
      </w:r>
      <w:r w:rsidR="00456558">
        <w:t xml:space="preserve"> for its existence within</w:t>
      </w:r>
      <w:r w:rsidR="00FA1E68">
        <w:t xml:space="preserve"> the </w:t>
      </w:r>
      <w:r w:rsidR="00C2445B">
        <w:t xml:space="preserve">checked </w:t>
      </w:r>
      <w:r w:rsidR="00C06228">
        <w:t xml:space="preserve">and unchecked </w:t>
      </w:r>
      <w:r w:rsidR="00C2445B">
        <w:t>targets, and if it is not present in</w:t>
      </w:r>
      <w:r w:rsidR="00C06228">
        <w:t xml:space="preserve"> either</w:t>
      </w:r>
      <w:r w:rsidR="00C2445B">
        <w:t>, it is queued into the unchecked targets dictionary</w:t>
      </w:r>
      <w:r w:rsidR="00B05CDF">
        <w:t xml:space="preserve">, and if they exist in either of the list, their metadata </w:t>
      </w:r>
      <w:r w:rsidR="00840FC4">
        <w:t>is</w:t>
      </w:r>
      <w:r w:rsidR="00B05CDF">
        <w:t xml:space="preserve"> updated instead.</w:t>
      </w:r>
      <w:r w:rsidR="00840FC4">
        <w:t xml:space="preserve"> </w:t>
      </w:r>
      <w:r w:rsidR="00537A80">
        <w:t>At the same time, the script checks</w:t>
      </w:r>
      <w:r w:rsidR="00542A2F">
        <w:t xml:space="preserve"> </w:t>
      </w:r>
      <w:r w:rsidR="00AC6862">
        <w:t xml:space="preserve">if </w:t>
      </w:r>
      <w:r w:rsidR="00A40057">
        <w:t xml:space="preserve">the targets in the checked targets </w:t>
      </w:r>
      <w:r w:rsidR="00DA3172">
        <w:t xml:space="preserve">are in the list of detected targets </w:t>
      </w:r>
      <w:r w:rsidR="007F5D0C">
        <w:t xml:space="preserve">in the current frame of the </w:t>
      </w:r>
      <w:r w:rsidR="002D4F09">
        <w:t xml:space="preserve">IWR6843. If </w:t>
      </w:r>
      <w:r w:rsidR="00BD3050">
        <w:t xml:space="preserve">any of the checked targets are not present in the current frame, </w:t>
      </w:r>
      <w:r w:rsidR="00D52A6F">
        <w:t xml:space="preserve">they are removed from the checked targets as these targets are freed and </w:t>
      </w:r>
      <w:r w:rsidR="00C16C5D">
        <w:t>there is a possibility that the ID will be reused by the IWR6843 on-chip algorithm.</w:t>
      </w:r>
    </w:p>
    <w:p w14:paraId="35DE3D6C" w14:textId="14154D45" w:rsidR="00316BFA" w:rsidRDefault="00B0700E" w:rsidP="000E1FEB">
      <w:pPr>
        <w:ind w:firstLine="567"/>
        <w:jc w:val="both"/>
      </w:pPr>
      <w:r>
        <w:t xml:space="preserve">In each loop, the script also </w:t>
      </w:r>
      <w:r w:rsidR="001032E9">
        <w:t xml:space="preserve">allocates </w:t>
      </w:r>
      <w:r w:rsidR="000028F4">
        <w:t xml:space="preserve">2 seconds of tracking </w:t>
      </w:r>
      <w:r w:rsidR="006A7509">
        <w:t xml:space="preserve">for each </w:t>
      </w:r>
      <w:r w:rsidR="00B36D84">
        <w:t>target. If</w:t>
      </w:r>
      <w:r w:rsidR="00B15DAE">
        <w:t xml:space="preserve"> </w:t>
      </w:r>
      <w:r w:rsidR="00C74060">
        <w:t xml:space="preserve">the time </w:t>
      </w:r>
      <w:r w:rsidR="00D85664">
        <w:t>difference between the start tracking time of the current target and the current time is more than 2 seconds,</w:t>
      </w:r>
      <w:r w:rsidR="00467E20">
        <w:t xml:space="preserve"> </w:t>
      </w:r>
      <w:r w:rsidR="00840FC4">
        <w:t xml:space="preserve">the </w:t>
      </w:r>
      <w:r w:rsidR="00840FC4">
        <w:lastRenderedPageBreak/>
        <w:t>L515</w:t>
      </w:r>
      <w:r w:rsidR="00B22DA2">
        <w:t xml:space="preserve"> will be </w:t>
      </w:r>
      <w:r w:rsidR="00886552">
        <w:t>freed from the current target and the target will be moved from the unchecked to the checked targets dictiona</w:t>
      </w:r>
      <w:r w:rsidR="00F9342D">
        <w:t>r</w:t>
      </w:r>
      <w:r w:rsidR="00886552">
        <w:t>y.</w:t>
      </w:r>
      <w:r w:rsidR="00776491">
        <w:t xml:space="preserve"> Then, the first target in the unchecked list will be </w:t>
      </w:r>
      <w:r w:rsidR="007F6EA5">
        <w:t xml:space="preserve">sent for checking, by sending its </w:t>
      </w:r>
      <w:r w:rsidR="00B05CDF">
        <w:t>location to the</w:t>
      </w:r>
      <w:r w:rsidR="00DC692F">
        <w:t xml:space="preserve"> Jetson Nano</w:t>
      </w:r>
      <w:r w:rsidR="00840FC4">
        <w:t>.</w:t>
      </w:r>
      <w:r w:rsidR="00F745AA">
        <w:t xml:space="preserve"> The time is then recorded as the starting tracking time of the current target.</w:t>
      </w:r>
      <w:r w:rsidR="00E24CC2">
        <w:t xml:space="preserve"> </w:t>
      </w:r>
      <w:r w:rsidR="00316BFA">
        <w:t xml:space="preserve">If the time difference between the current loop the </w:t>
      </w:r>
      <w:r w:rsidR="00AC114B">
        <w:t xml:space="preserve">starting </w:t>
      </w:r>
      <w:r w:rsidR="00542DC8">
        <w:t>time of the current tracked targets is less than 2</w:t>
      </w:r>
      <w:r w:rsidR="00E24CC2">
        <w:t xml:space="preserve"> seconds</w:t>
      </w:r>
      <w:r w:rsidR="00542DC8">
        <w:t xml:space="preserve">, the system continues to </w:t>
      </w:r>
      <w:r w:rsidR="00AF3869">
        <w:t xml:space="preserve">track the current target, and at the same time </w:t>
      </w:r>
      <w:r w:rsidR="00A626DC">
        <w:t>constantly</w:t>
      </w:r>
      <w:r w:rsidR="0042345F">
        <w:t xml:space="preserve"> send the updated </w:t>
      </w:r>
      <w:r w:rsidR="00A626DC">
        <w:t>target location</w:t>
      </w:r>
      <w:r w:rsidR="0042345F">
        <w:t xml:space="preserve"> to the Jetson Nano</w:t>
      </w:r>
      <w:r w:rsidR="00772C16">
        <w:t xml:space="preserve"> such that it </w:t>
      </w:r>
      <w:r w:rsidR="00470B84">
        <w:t xml:space="preserve">controls to L515 to </w:t>
      </w:r>
      <w:r w:rsidR="00772C16">
        <w:t>constantly follo</w:t>
      </w:r>
      <w:r w:rsidR="00470B84">
        <w:t>w</w:t>
      </w:r>
      <w:r w:rsidR="00772C16">
        <w:t xml:space="preserve"> the currently tracked target only.</w:t>
      </w:r>
    </w:p>
    <w:p w14:paraId="0D9FE7FC" w14:textId="477B2D84" w:rsidR="00A32454" w:rsidRDefault="005F2C11" w:rsidP="000E1FEB">
      <w:pPr>
        <w:ind w:firstLine="567"/>
        <w:jc w:val="both"/>
      </w:pPr>
      <w:r>
        <w:t xml:space="preserve">Simultaneously, </w:t>
      </w:r>
      <w:r w:rsidR="002F2DDF">
        <w:t xml:space="preserve">the script receives </w:t>
      </w:r>
      <w:r w:rsidR="00A30159">
        <w:t>violation data from the L515 script via the multiprocessing library’s pipe.</w:t>
      </w:r>
      <w:r w:rsidR="00BE238A">
        <w:t xml:space="preserve"> If there is a violation, the location of the </w:t>
      </w:r>
      <w:r w:rsidR="0025634C">
        <w:t xml:space="preserve">violation </w:t>
      </w:r>
      <w:r w:rsidR="00844FAD">
        <w:t>obtained from the IWR6843</w:t>
      </w:r>
      <w:r w:rsidR="00254CB8">
        <w:t xml:space="preserve"> and the </w:t>
      </w:r>
      <w:r w:rsidR="00E95E07">
        <w:t>distance from the system obtained from the L515</w:t>
      </w:r>
      <w:r w:rsidR="006F646F">
        <w:t xml:space="preserve"> </w:t>
      </w:r>
      <w:r w:rsidR="00D74C68">
        <w:t>are</w:t>
      </w:r>
      <w:r w:rsidR="006F646F">
        <w:t xml:space="preserve"> shown on terminal.</w:t>
      </w:r>
      <w:r w:rsidR="00294073">
        <w:t xml:space="preserve"> </w:t>
      </w:r>
      <w:r w:rsidR="00793757">
        <w:t>The</w:t>
      </w:r>
      <w:r w:rsidR="00E55CDA">
        <w:t xml:space="preserve"> </w:t>
      </w:r>
      <w:r w:rsidR="00A51A18">
        <w:t xml:space="preserve">target </w:t>
      </w:r>
      <w:r w:rsidR="00315F81">
        <w:t xml:space="preserve">directly associated with the </w:t>
      </w:r>
      <w:r w:rsidR="001019E4">
        <w:t xml:space="preserve">violation can be </w:t>
      </w:r>
      <w:r w:rsidR="00C26A51">
        <w:t>seen from the viewfinder of the L515 script</w:t>
      </w:r>
      <w:r w:rsidR="00D74C68">
        <w:t>.</w:t>
      </w:r>
      <w:r w:rsidR="00AE6ADD">
        <w:t xml:space="preserve"> The first 0.1 seconds of </w:t>
      </w:r>
      <w:r w:rsidR="00F359D1">
        <w:t xml:space="preserve">a </w:t>
      </w:r>
      <w:r w:rsidR="00DE73CB">
        <w:t xml:space="preserve">new track will </w:t>
      </w:r>
      <w:r w:rsidR="0008280F">
        <w:t xml:space="preserve">not be receiving input from the L515 </w:t>
      </w:r>
      <w:r w:rsidR="00205239">
        <w:t xml:space="preserve">in order to allow sufficient time </w:t>
      </w:r>
      <w:r w:rsidR="00CA1B20">
        <w:t>to turn it</w:t>
      </w:r>
      <w:r w:rsidR="007D7976">
        <w:t>.</w:t>
      </w:r>
    </w:p>
    <w:p w14:paraId="1157B400" w14:textId="59EFFB70" w:rsidR="00521E6D" w:rsidRDefault="00521E6D" w:rsidP="000E1FEB">
      <w:pPr>
        <w:ind w:firstLine="567"/>
        <w:jc w:val="both"/>
      </w:pPr>
      <w:r>
        <w:t xml:space="preserve">In each frame, while the algorithms check for new unchecked targets to queue to the unchecked targets dictionary, </w:t>
      </w:r>
      <w:r w:rsidR="00255FE3">
        <w:t>the algorithm also checks for the distance between each target</w:t>
      </w:r>
      <w:r w:rsidR="002F77A5">
        <w:t xml:space="preserve"> (represents cluster)</w:t>
      </w:r>
      <w:r w:rsidR="00DF06DC">
        <w:t xml:space="preserve"> </w:t>
      </w:r>
      <w:r w:rsidR="00E80F94">
        <w:t xml:space="preserve">detected by the </w:t>
      </w:r>
      <w:r w:rsidR="0059031D">
        <w:t>IWR6843</w:t>
      </w:r>
      <w:r w:rsidR="002F77A5">
        <w:t>. Should any of the</w:t>
      </w:r>
      <w:r w:rsidR="00D2101F">
        <w:t xml:space="preserve"> targets</w:t>
      </w:r>
      <w:r w:rsidR="002F77A5">
        <w:t xml:space="preserve"> </w:t>
      </w:r>
      <w:r w:rsidR="00C962A2">
        <w:t>be less than 2m</w:t>
      </w:r>
      <w:r w:rsidR="00D2101F">
        <w:t xml:space="preserve"> apart from any other targets</w:t>
      </w:r>
      <w:r w:rsidR="004550ED">
        <w:t xml:space="preserve">, signifying that the cluster of people </w:t>
      </w:r>
      <w:r w:rsidR="00D1746B">
        <w:t>might be breaching social distancing rules, the target is inserted into the front of the queue and thus would be the next immediate target sent to the Jetson Nano for checking.</w:t>
      </w:r>
    </w:p>
    <w:p w14:paraId="01A2F9C6" w14:textId="18B8EB9D" w:rsidR="00442265" w:rsidRDefault="00442265" w:rsidP="006870DE">
      <w:pPr>
        <w:pStyle w:val="Heading2"/>
        <w:jc w:val="both"/>
      </w:pPr>
      <w:bookmarkStart w:id="21" w:name="_Toc87908575"/>
      <w:r>
        <w:t xml:space="preserve">3.4 </w:t>
      </w:r>
      <w:r w:rsidR="005A51C2">
        <w:t>Jetson Nano</w:t>
      </w:r>
      <w:bookmarkEnd w:id="21"/>
    </w:p>
    <w:p w14:paraId="628E6E37" w14:textId="21AD6D95" w:rsidR="00074756" w:rsidRDefault="002D3943" w:rsidP="006870DE">
      <w:pPr>
        <w:jc w:val="both"/>
      </w:pPr>
      <w:r>
        <w:t>Ethernet</w:t>
      </w:r>
      <w:r w:rsidR="009900D7">
        <w:t xml:space="preserve"> access to the Jetson Nano is enabled through the micro-USB port of the Jetson Nano</w:t>
      </w:r>
      <w:r w:rsidR="00CA1B20">
        <w:t>,</w:t>
      </w:r>
      <w:r w:rsidR="009900D7">
        <w:t xml:space="preserve"> which creates a virtual network between the Host PC and the Jetson Nano.</w:t>
      </w:r>
      <w:r w:rsidR="007B734E">
        <w:t xml:space="preserve"> At the initialisation phase of the server script, Jetson Nano </w:t>
      </w:r>
      <w:r w:rsidR="000C4FEB">
        <w:t xml:space="preserve">is prompted </w:t>
      </w:r>
      <w:r w:rsidR="007B734E">
        <w:t xml:space="preserve">to run a </w:t>
      </w:r>
      <w:r w:rsidR="00CA1B20">
        <w:t>P</w:t>
      </w:r>
      <w:r w:rsidR="007B734E">
        <w:t>ython script</w:t>
      </w:r>
      <w:r w:rsidR="0018584B">
        <w:t xml:space="preserve"> locally.</w:t>
      </w:r>
      <w:r w:rsidR="0067014F">
        <w:t xml:space="preserve"> </w:t>
      </w:r>
      <w:r w:rsidR="00074756">
        <w:t xml:space="preserve">The script constantly </w:t>
      </w:r>
      <w:r w:rsidR="0032022F">
        <w:t xml:space="preserve">receives input from the Host PC in the form of </w:t>
      </w:r>
      <w:r w:rsidR="00FB213F">
        <w:t>floating-point</w:t>
      </w:r>
      <w:r w:rsidR="00EA08EE">
        <w:t xml:space="preserve"> values cor</w:t>
      </w:r>
      <w:r w:rsidR="00703A59">
        <w:t>responding to the angles of the targets</w:t>
      </w:r>
      <w:r w:rsidR="00FD53F3">
        <w:t xml:space="preserve"> and passes them to </w:t>
      </w:r>
      <w:r w:rsidR="0001658F">
        <w:t xml:space="preserve">the </w:t>
      </w:r>
      <w:r>
        <w:t>PCA9685</w:t>
      </w:r>
      <w:r w:rsidR="00FB213F">
        <w:t xml:space="preserve"> </w:t>
      </w:r>
      <w:r w:rsidR="0001658F">
        <w:t xml:space="preserve">servo driver, </w:t>
      </w:r>
      <w:r w:rsidR="00FB213F">
        <w:t>which will then activate the corresponding PWM signals to drive the servo</w:t>
      </w:r>
      <w:r w:rsidR="0047403E">
        <w:t xml:space="preserve"> motor</w:t>
      </w:r>
      <w:r w:rsidR="0001658F">
        <w:t>, and hence L515,</w:t>
      </w:r>
      <w:r w:rsidR="00FB213F">
        <w:t xml:space="preserve"> to the correct orientation.</w:t>
      </w:r>
    </w:p>
    <w:p w14:paraId="6DA710E6" w14:textId="4DCB5C58" w:rsidR="00FB213F" w:rsidRDefault="00C406B5" w:rsidP="006870DE">
      <w:pPr>
        <w:pStyle w:val="Heading2"/>
        <w:jc w:val="both"/>
      </w:pPr>
      <w:bookmarkStart w:id="22" w:name="_Toc87908576"/>
      <w:r>
        <w:t xml:space="preserve">3.5 </w:t>
      </w:r>
      <w:r w:rsidR="00FB213F">
        <w:t>L515</w:t>
      </w:r>
      <w:bookmarkEnd w:id="22"/>
    </w:p>
    <w:p w14:paraId="44DA3AA5" w14:textId="7990F556" w:rsidR="00FB213F" w:rsidRDefault="005E6B3B" w:rsidP="006870DE">
      <w:pPr>
        <w:jc w:val="both"/>
      </w:pPr>
      <w:r>
        <w:t>At the start of the server script, t</w:t>
      </w:r>
      <w:r w:rsidR="00FB213F">
        <w:t>he</w:t>
      </w:r>
      <w:r>
        <w:t xml:space="preserve"> server script starts the</w:t>
      </w:r>
      <w:r w:rsidR="00FB213F">
        <w:t xml:space="preserve"> L515 script </w:t>
      </w:r>
      <w:r>
        <w:t>and it is ran as a parallel process alongside the server script. A pipe connecting these two scripts is formed where the server script is the parent process and the L515 script is the child process.</w:t>
      </w:r>
    </w:p>
    <w:p w14:paraId="6253E2D4" w14:textId="6A218E91" w:rsidR="004E2D16" w:rsidRDefault="004E2D16" w:rsidP="000E1FEB">
      <w:pPr>
        <w:ind w:firstLine="567"/>
        <w:jc w:val="both"/>
      </w:pPr>
      <w:r>
        <w:t xml:space="preserve">The </w:t>
      </w:r>
      <w:r w:rsidR="00D05E47">
        <w:t>RGB data from the sensors is propagated through</w:t>
      </w:r>
      <w:r w:rsidR="003A3CFC">
        <w:t xml:space="preserve"> the</w:t>
      </w:r>
      <w:r w:rsidR="00D05E47">
        <w:t xml:space="preserve"> </w:t>
      </w:r>
      <w:r w:rsidR="009B7FBF">
        <w:t>YOLOV5</w:t>
      </w:r>
      <w:r w:rsidR="00DD2C9F">
        <w:t xml:space="preserve"> object detection</w:t>
      </w:r>
      <w:r w:rsidR="009B7FBF">
        <w:t xml:space="preserve"> model</w:t>
      </w:r>
      <w:r w:rsidR="00F850B5">
        <w:t xml:space="preserve"> where </w:t>
      </w:r>
      <w:r w:rsidR="00926D15">
        <w:t>the image is first separated into grids</w:t>
      </w:r>
      <w:r w:rsidR="00EA44B0">
        <w:t xml:space="preserve"> of varying </w:t>
      </w:r>
      <w:r w:rsidR="00142E43">
        <w:t>dimensi</w:t>
      </w:r>
      <w:r w:rsidR="00EF2567">
        <w:t>ons</w:t>
      </w:r>
      <w:r w:rsidR="00DD2C9F">
        <w:t xml:space="preserve"> and</w:t>
      </w:r>
      <w:r w:rsidR="004B0512">
        <w:t xml:space="preserve"> the </w:t>
      </w:r>
      <w:r w:rsidR="007A3865">
        <w:t xml:space="preserve">bounding box regressor in the </w:t>
      </w:r>
      <w:r w:rsidR="00EB23C4">
        <w:t>model</w:t>
      </w:r>
      <w:r w:rsidR="004065D6">
        <w:t xml:space="preserve"> performs a forward pass on the image</w:t>
      </w:r>
      <w:r w:rsidR="00DE4971">
        <w:t>; then</w:t>
      </w:r>
      <w:r w:rsidR="00411174">
        <w:t xml:space="preserve"> each cell</w:t>
      </w:r>
      <w:r w:rsidR="00EB23C4">
        <w:t xml:space="preserve"> </w:t>
      </w:r>
      <w:r w:rsidR="004065D6">
        <w:t xml:space="preserve">predicts </w:t>
      </w:r>
      <w:r w:rsidR="00EB23C4">
        <w:t>the coordinates of the bounding box</w:t>
      </w:r>
      <w:r w:rsidR="00D032A2">
        <w:t>es</w:t>
      </w:r>
      <w:r w:rsidR="00EB23C4">
        <w:t xml:space="preserve"> </w:t>
      </w:r>
      <w:r w:rsidR="00411174">
        <w:t>and their corresponding confidence score</w:t>
      </w:r>
      <w:r w:rsidR="002643BB">
        <w:t xml:space="preserve"> </w:t>
      </w:r>
      <w:r w:rsidR="002643BB">
        <w:fldChar w:fldCharType="begin"/>
      </w:r>
      <w:r w:rsidR="002643BB">
        <w:instrText xml:space="preserve"> ADDIN ZOTERO_ITEM CSL_CITATION {"citationID":"dJMlzRXj","properties":{"formattedCitation":"[12]","plainCitation":"[12]","noteIndex":0},"citationItems":[{"id":606,"uris":["http://zotero.org/users/7413925/items/5F95WA2F"],"uri":["http://zotero.org/users/7413925/items/5F95WA2F"],"itemData":{"id":606,"type":"webpage","abstract":"This article will cover the basics of the YOLO algorithm for object detection. It will take readers through aspects such as the importance, working, and application of this algorithm.","container-title":"Engineering Education (EngEd) Program | Section","language":"en-us","title":"Introduction to YOLO Algorithm for Object Detection","URL":"https://www.section.io/engineering-education/introduction-to-yolo-algorithm-for-object-detection/","accessed":{"date-parts":[["2021",11,15]]}}}],"schema":"https://github.com/citation-style-language/schema/raw/master/csl-citation.json"} </w:instrText>
      </w:r>
      <w:r w:rsidR="002643BB">
        <w:fldChar w:fldCharType="separate"/>
      </w:r>
      <w:r w:rsidR="002643BB">
        <w:rPr>
          <w:noProof/>
        </w:rPr>
        <w:t>[12]</w:t>
      </w:r>
      <w:r w:rsidR="002643BB">
        <w:fldChar w:fldCharType="end"/>
      </w:r>
      <w:r w:rsidR="004065D6">
        <w:t>.</w:t>
      </w:r>
      <w:r w:rsidR="007F47C0">
        <w:t xml:space="preserve"> </w:t>
      </w:r>
      <w:r w:rsidR="006024AA">
        <w:t xml:space="preserve">Next, the </w:t>
      </w:r>
      <w:r w:rsidR="00A367D7">
        <w:t>class of the object in the bounding box is predicted</w:t>
      </w:r>
      <w:r w:rsidR="00256677">
        <w:t xml:space="preserve"> by propagating </w:t>
      </w:r>
      <w:r w:rsidR="0029519F">
        <w:t xml:space="preserve">it </w:t>
      </w:r>
      <w:r w:rsidR="00256677">
        <w:t>through a convolutional neural network</w:t>
      </w:r>
      <w:r w:rsidR="002643BB">
        <w:t xml:space="preserve"> </w:t>
      </w:r>
      <w:r w:rsidR="002643BB">
        <w:fldChar w:fldCharType="begin"/>
      </w:r>
      <w:r w:rsidR="002643BB">
        <w:instrText xml:space="preserve"> ADDIN ZOTERO_ITEM CSL_CITATION {"citationID":"pjyYwJk5","properties":{"formattedCitation":"[12]","plainCitation":"[12]","noteIndex":0},"citationItems":[{"id":606,"uris":["http://zotero.org/users/7413925/items/5F95WA2F"],"uri":["http://zotero.org/users/7413925/items/5F95WA2F"],"itemData":{"id":606,"type":"webpage","abstract":"This article will cover the basics of the YOLO algorithm for object detection. It will take readers through aspects such as the importance, working, and application of this algorithm.","container-title":"Engineering Education (EngEd) Program | Section","language":"en-us","title":"Introduction to YOLO Algorithm for Object Detection","URL":"https://www.section.io/engineering-education/introduction-to-yolo-algorithm-for-object-detection/","accessed":{"date-parts":[["2021",11,15]]}}}],"schema":"https://github.com/citation-style-language/schema/raw/master/csl-citation.json"} </w:instrText>
      </w:r>
      <w:r w:rsidR="002643BB">
        <w:fldChar w:fldCharType="separate"/>
      </w:r>
      <w:r w:rsidR="002643BB">
        <w:rPr>
          <w:noProof/>
        </w:rPr>
        <w:t>[12]</w:t>
      </w:r>
      <w:r w:rsidR="002643BB">
        <w:fldChar w:fldCharType="end"/>
      </w:r>
      <w:r w:rsidR="00D032A2">
        <w:t xml:space="preserve">. </w:t>
      </w:r>
      <w:r w:rsidR="00210AEB">
        <w:t xml:space="preserve">As there may be overlapping </w:t>
      </w:r>
      <w:r w:rsidR="00DB39E2">
        <w:t>bounding boxes</w:t>
      </w:r>
      <w:r w:rsidR="00434AC5">
        <w:t>,</w:t>
      </w:r>
      <w:r w:rsidR="00DB39E2">
        <w:t xml:space="preserve"> </w:t>
      </w:r>
      <w:r w:rsidR="0029519F">
        <w:t xml:space="preserve">the </w:t>
      </w:r>
      <w:r w:rsidR="002D5C19">
        <w:t xml:space="preserve">Intersection </w:t>
      </w:r>
      <w:r w:rsidR="00C07925">
        <w:t>Over Union (IOU)</w:t>
      </w:r>
      <w:r w:rsidR="00DB39E2">
        <w:t xml:space="preserve"> </w:t>
      </w:r>
      <w:r w:rsidR="00434AC5">
        <w:t xml:space="preserve">calculates </w:t>
      </w:r>
      <w:r w:rsidR="001114F0">
        <w:t>the ratio of intersecting area to the</w:t>
      </w:r>
      <w:r w:rsidR="004520BA">
        <w:t xml:space="preserve"> union area for each bounding boxes and </w:t>
      </w:r>
      <w:r w:rsidR="003F07FB">
        <w:t xml:space="preserve">then </w:t>
      </w:r>
      <w:r w:rsidR="00823CC4">
        <w:t xml:space="preserve">discards </w:t>
      </w:r>
      <w:r w:rsidR="00CE1EA1">
        <w:t xml:space="preserve">those bounding boxes </w:t>
      </w:r>
      <w:r w:rsidR="00031659">
        <w:t>with IOU higher than a configured threshol</w:t>
      </w:r>
      <w:r w:rsidR="006A4800">
        <w:t>d</w:t>
      </w:r>
      <w:r w:rsidR="00D927C7">
        <w:t xml:space="preserve">, </w:t>
      </w:r>
      <w:r w:rsidR="00EA1A54">
        <w:t xml:space="preserve">displaying only the one with the </w:t>
      </w:r>
      <w:r w:rsidR="003F1F83">
        <w:t>highest</w:t>
      </w:r>
      <w:r w:rsidR="00A12885">
        <w:t xml:space="preserve"> </w:t>
      </w:r>
      <w:r w:rsidR="003F1F83">
        <w:t>class</w:t>
      </w:r>
      <w:r w:rsidR="00EA1A54">
        <w:t xml:space="preserve"> probability</w:t>
      </w:r>
      <w:r w:rsidR="0029519F">
        <w:t xml:space="preserve"> </w:t>
      </w:r>
      <w:r w:rsidR="002643BB">
        <w:fldChar w:fldCharType="begin"/>
      </w:r>
      <w:r w:rsidR="002643BB">
        <w:instrText xml:space="preserve"> ADDIN ZOTERO_ITEM CSL_CITATION {"citationID":"QCvS2Xs2","properties":{"formattedCitation":"[12]","plainCitation":"[12]","noteIndex":0},"citationItems":[{"id":606,"uris":["http://zotero.org/users/7413925/items/5F95WA2F"],"uri":["http://zotero.org/users/7413925/items/5F95WA2F"],"itemData":{"id":606,"type":"webpage","abstract":"This article will cover the basics of the YOLO algorithm for object detection. It will take readers through aspects such as the importance, working, and application of this algorithm.","container-title":"Engineering Education (EngEd) Program | Section","language":"en-us","title":"Introduction to YOLO Algorithm for Object Detection","URL":"https://www.section.io/engineering-education/introduction-to-yolo-algorithm-for-object-detection/","accessed":{"date-parts":[["2021",11,15]]}}}],"schema":"https://github.com/citation-style-language/schema/raw/master/csl-citation.json"} </w:instrText>
      </w:r>
      <w:r w:rsidR="002643BB">
        <w:fldChar w:fldCharType="separate"/>
      </w:r>
      <w:r w:rsidR="002643BB">
        <w:rPr>
          <w:noProof/>
        </w:rPr>
        <w:t>[12]</w:t>
      </w:r>
      <w:r w:rsidR="002643BB">
        <w:fldChar w:fldCharType="end"/>
      </w:r>
      <w:r w:rsidR="00EA1A54">
        <w:t>.</w:t>
      </w:r>
    </w:p>
    <w:p w14:paraId="69D39AC2" w14:textId="77777777" w:rsidR="00A07B0D" w:rsidRDefault="0005296F" w:rsidP="000E1FEB">
      <w:pPr>
        <w:ind w:firstLine="567"/>
        <w:jc w:val="both"/>
      </w:pPr>
      <w:proofErr w:type="spellStart"/>
      <w:r>
        <w:t>D</w:t>
      </w:r>
      <w:r w:rsidR="003F1F83">
        <w:t>eep</w:t>
      </w:r>
      <w:r>
        <w:t>S</w:t>
      </w:r>
      <w:r w:rsidR="000370B5">
        <w:t>ORT</w:t>
      </w:r>
      <w:proofErr w:type="spellEnd"/>
      <w:r w:rsidR="000370B5">
        <w:t xml:space="preserve"> </w:t>
      </w:r>
      <w:r w:rsidR="00D63B1F">
        <w:t>comprises of deep</w:t>
      </w:r>
      <w:r w:rsidR="006F4CC7">
        <w:t xml:space="preserve"> </w:t>
      </w:r>
      <w:r w:rsidR="00D63B1F">
        <w:t>learning</w:t>
      </w:r>
      <w:r w:rsidR="00604D46">
        <w:t xml:space="preserve"> and </w:t>
      </w:r>
      <w:r w:rsidR="006F4CC7">
        <w:t xml:space="preserve">a </w:t>
      </w:r>
      <w:r w:rsidR="00604D46">
        <w:t xml:space="preserve">Kalman </w:t>
      </w:r>
      <w:r w:rsidR="00D4496C">
        <w:t>f</w:t>
      </w:r>
      <w:r w:rsidR="00604D46">
        <w:t xml:space="preserve">ilter to associate the detected targets </w:t>
      </w:r>
      <w:r w:rsidR="001F2C3B">
        <w:t xml:space="preserve">in each frame </w:t>
      </w:r>
      <w:r w:rsidR="00604D46">
        <w:t>to their respective tracks</w:t>
      </w:r>
      <w:r w:rsidR="001653F4">
        <w:t xml:space="preserve"> </w:t>
      </w:r>
      <w:r>
        <w:fldChar w:fldCharType="begin"/>
      </w:r>
      <w:r>
        <w:instrText xml:space="preserve"> ADDIN ZOTERO_ITEM CSL_CITATION {"citationID":"2s6LmSek","properties":{"formattedCitation":"[13]","plainCitation":"[13]","noteIndex":0},"citationItems":[{"id":608,"uris":["http://zotero.org/users/7413925/items/3WGI96JP"],"uri":["http://zotero.org/users/7413925/items/3WGI96JP"],"itemData":{"id":608,"type":"webpage","title":"DeepSORT: Deep Learning to track custom objects in a video","URL":"https://nanonets.com/blog/object-tracking-deepsort/","accessed":{"date-parts":[["2021",11,15]]}}}],"schema":"https://github.com/citation-style-language/schema/raw/master/csl-citation.json"} </w:instrText>
      </w:r>
      <w:r>
        <w:fldChar w:fldCharType="separate"/>
      </w:r>
      <w:r>
        <w:rPr>
          <w:noProof/>
        </w:rPr>
        <w:t>[13]</w:t>
      </w:r>
      <w:r>
        <w:fldChar w:fldCharType="end"/>
      </w:r>
      <w:r w:rsidR="00604D46">
        <w:t>.</w:t>
      </w:r>
      <w:r w:rsidR="00CB613C">
        <w:t xml:space="preserve"> </w:t>
      </w:r>
      <w:r w:rsidR="00D4496C">
        <w:t>The state vector in the Kalman filter consists of the feature vector of</w:t>
      </w:r>
      <w:r w:rsidR="00A25F1B">
        <w:t xml:space="preserve"> the bounding box</w:t>
      </w:r>
      <w:r w:rsidR="00660716">
        <w:t xml:space="preserve">, containing the features of the bounding box </w:t>
      </w:r>
      <w:r w:rsidR="006F4CC7">
        <w:t>like</w:t>
      </w:r>
      <w:r w:rsidR="00DC3E96">
        <w:t xml:space="preserve"> </w:t>
      </w:r>
      <w:r w:rsidR="006F4CC7">
        <w:t xml:space="preserve">its </w:t>
      </w:r>
      <w:r w:rsidR="004D31EE">
        <w:t>coordinates</w:t>
      </w:r>
      <w:r>
        <w:t xml:space="preserve"> </w:t>
      </w:r>
      <w:r>
        <w:fldChar w:fldCharType="begin"/>
      </w:r>
      <w:r>
        <w:instrText xml:space="preserve"> ADDIN ZOTERO_ITEM CSL_CITATION {"citationID":"4ODH48zm","properties":{"formattedCitation":"[13]","plainCitation":"[13]","noteIndex":0},"citationItems":[{"id":608,"uris":["http://zotero.org/users/7413925/items/3WGI96JP"],"uri":["http://zotero.org/users/7413925/items/3WGI96JP"],"itemData":{"id":608,"type":"webpage","title":"DeepSORT: Deep Learning to track custom objects in a video","URL":"https://nanonets.com/blog/object-tracking-deepsort/","accessed":{"date-parts":[["2021",11,15]]}}}],"schema":"https://github.com/citation-style-language/schema/raw/master/csl-citation.json"} </w:instrText>
      </w:r>
      <w:r>
        <w:fldChar w:fldCharType="separate"/>
      </w:r>
      <w:r>
        <w:rPr>
          <w:noProof/>
        </w:rPr>
        <w:t>[13]</w:t>
      </w:r>
      <w:r>
        <w:fldChar w:fldCharType="end"/>
      </w:r>
      <w:r w:rsidR="004D31EE">
        <w:t>. The feature vector also</w:t>
      </w:r>
      <w:r w:rsidR="00962C70">
        <w:t xml:space="preserve"> contains features extracted from deep learning</w:t>
      </w:r>
      <w:r w:rsidR="003B3912">
        <w:t>. The Kalman Filter then makes</w:t>
      </w:r>
      <w:r w:rsidR="003C2302">
        <w:t xml:space="preserve"> </w:t>
      </w:r>
      <w:r w:rsidR="003B3912">
        <w:t xml:space="preserve">new </w:t>
      </w:r>
      <w:r w:rsidR="003C2302">
        <w:t>predi</w:t>
      </w:r>
      <w:r w:rsidR="00E05325">
        <w:t>cted tracks</w:t>
      </w:r>
      <w:r w:rsidR="003C2302">
        <w:t xml:space="preserve"> </w:t>
      </w:r>
      <w:r w:rsidR="00E05325">
        <w:t xml:space="preserve">based on the current </w:t>
      </w:r>
      <w:r w:rsidR="00227058">
        <w:t>state vector</w:t>
      </w:r>
      <w:r w:rsidR="007E0FF5">
        <w:t>s</w:t>
      </w:r>
      <w:r w:rsidR="003B3912">
        <w:t xml:space="preserve"> and d</w:t>
      </w:r>
      <w:r w:rsidR="00094730">
        <w:t xml:space="preserve">uplicated tracks are removed based on </w:t>
      </w:r>
      <w:r w:rsidR="00AD7AB3">
        <w:t xml:space="preserve">a threshold </w:t>
      </w:r>
      <w:r w:rsidR="000D0DEC">
        <w:t xml:space="preserve">number of </w:t>
      </w:r>
      <w:r w:rsidR="006B258C">
        <w:t>detections</w:t>
      </w:r>
      <w:r w:rsidR="006F4CC7">
        <w:t xml:space="preserve"> </w:t>
      </w:r>
      <w:r w:rsidR="000F2BB0">
        <w:fldChar w:fldCharType="begin"/>
      </w:r>
      <w:r w:rsidR="000F2BB0">
        <w:instrText xml:space="preserve"> ADDIN ZOTERO_ITEM CSL_CITATION {"citationID":"XL9AEVsO","properties":{"formattedCitation":"[13]","plainCitation":"[13]","noteIndex":0},"citationItems":[{"id":608,"uris":["http://zotero.org/users/7413925/items/3WGI96JP"],"uri":["http://zotero.org/users/7413925/items/3WGI96JP"],"itemData":{"id":608,"type":"webpage","title":"DeepSORT: Deep Learning to track custom objects in a video","URL":"https://nanonets.com/blog/object-tracking-deepsort/","accessed":{"date-parts":[["2021",11,15]]}}}],"schema":"https://github.com/citation-style-language/schema/raw/master/csl-citation.json"} </w:instrText>
      </w:r>
      <w:r w:rsidR="000F2BB0">
        <w:fldChar w:fldCharType="separate"/>
      </w:r>
      <w:r w:rsidR="000F2BB0">
        <w:rPr>
          <w:noProof/>
        </w:rPr>
        <w:t>[13]</w:t>
      </w:r>
      <w:r w:rsidR="000F2BB0">
        <w:fldChar w:fldCharType="end"/>
      </w:r>
      <w:r w:rsidR="000D0DEC">
        <w:t xml:space="preserve">. </w:t>
      </w:r>
      <w:r w:rsidR="003B3912">
        <w:t xml:space="preserve">Then </w:t>
      </w:r>
      <w:proofErr w:type="spellStart"/>
      <w:r w:rsidR="003B3912">
        <w:t>Mahal</w:t>
      </w:r>
      <w:r w:rsidR="00881D23">
        <w:t>an</w:t>
      </w:r>
      <w:r w:rsidR="003B3912">
        <w:t>obis</w:t>
      </w:r>
      <w:proofErr w:type="spellEnd"/>
      <w:r w:rsidR="003B3912">
        <w:t xml:space="preserve"> distance </w:t>
      </w:r>
      <w:r w:rsidR="00252180">
        <w:t xml:space="preserve">between the predicted tracks and </w:t>
      </w:r>
      <w:r w:rsidR="00252180">
        <w:lastRenderedPageBreak/>
        <w:t>the newly detected objects</w:t>
      </w:r>
      <w:r w:rsidR="005C1E35">
        <w:t xml:space="preserve"> </w:t>
      </w:r>
      <w:r w:rsidR="006F4CC7">
        <w:t>are</w:t>
      </w:r>
      <w:r w:rsidR="005C1E35">
        <w:t xml:space="preserve"> then associated </w:t>
      </w:r>
      <w:r w:rsidR="00611850">
        <w:t>using</w:t>
      </w:r>
      <w:r w:rsidR="005C1E35">
        <w:t xml:space="preserve"> the </w:t>
      </w:r>
      <w:r w:rsidR="00CD50F8">
        <w:t>efficient H</w:t>
      </w:r>
      <w:r w:rsidR="005C1E35">
        <w:t>un</w:t>
      </w:r>
      <w:r w:rsidR="00881D23">
        <w:t>ga</w:t>
      </w:r>
      <w:r w:rsidR="005C1E35">
        <w:t>rian</w:t>
      </w:r>
      <w:r w:rsidR="00CD50F8">
        <w:t xml:space="preserve"> algorithm</w:t>
      </w:r>
      <w:r w:rsidR="003276DD">
        <w:rPr>
          <w:rStyle w:val="FootnoteReference"/>
        </w:rPr>
        <w:footnoteReference w:id="6"/>
      </w:r>
      <w:r w:rsidR="000F2BB0">
        <w:t xml:space="preserve"> </w:t>
      </w:r>
      <w:r w:rsidR="000F2BB0">
        <w:fldChar w:fldCharType="begin"/>
      </w:r>
      <w:r w:rsidR="000F2BB0">
        <w:instrText xml:space="preserve"> ADDIN ZOTERO_ITEM CSL_CITATION {"citationID":"GzUYZPNf","properties":{"formattedCitation":"[13]","plainCitation":"[13]","noteIndex":0},"citationItems":[{"id":608,"uris":["http://zotero.org/users/7413925/items/3WGI96JP"],"uri":["http://zotero.org/users/7413925/items/3WGI96JP"],"itemData":{"id":608,"type":"webpage","title":"DeepSORT: Deep Learning to track custom objects in a video","URL":"https://nanonets.com/blog/object-tracking-deepsort/","accessed":{"date-parts":[["2021",11,15]]}}}],"schema":"https://github.com/citation-style-language/schema/raw/master/csl-citation.json"} </w:instrText>
      </w:r>
      <w:r w:rsidR="000F2BB0">
        <w:fldChar w:fldCharType="separate"/>
      </w:r>
      <w:r w:rsidR="000F2BB0">
        <w:rPr>
          <w:noProof/>
        </w:rPr>
        <w:t>[13]</w:t>
      </w:r>
      <w:r w:rsidR="000F2BB0">
        <w:fldChar w:fldCharType="end"/>
      </w:r>
      <w:r w:rsidR="00CD50F8">
        <w:t xml:space="preserve">. The </w:t>
      </w:r>
      <w:proofErr w:type="spellStart"/>
      <w:r w:rsidR="00CD50F8">
        <w:t>Mahal</w:t>
      </w:r>
      <w:r w:rsidR="00881D23">
        <w:t>an</w:t>
      </w:r>
      <w:r w:rsidR="00CD50F8">
        <w:t>obis</w:t>
      </w:r>
      <w:proofErr w:type="spellEnd"/>
      <w:r w:rsidR="00CD50F8">
        <w:t xml:space="preserve"> </w:t>
      </w:r>
      <w:r w:rsidR="00881D23">
        <w:t>distance</w:t>
      </w:r>
      <w:r w:rsidR="00CD50F8">
        <w:t xml:space="preserve"> </w:t>
      </w:r>
      <w:r w:rsidR="00841141">
        <w:t>here not only measures the distance</w:t>
      </w:r>
      <w:r w:rsidR="00F92178">
        <w:t xml:space="preserve"> between the bounding box coordinate, but also the distance </w:t>
      </w:r>
      <w:r w:rsidR="001F2332">
        <w:t xml:space="preserve">(i.e. </w:t>
      </w:r>
      <w:r w:rsidR="000439A7">
        <w:t>amount of</w:t>
      </w:r>
      <w:r w:rsidR="001F2332">
        <w:t xml:space="preserve"> </w:t>
      </w:r>
      <w:r w:rsidR="000439A7">
        <w:t>difference</w:t>
      </w:r>
      <w:r w:rsidR="00F91A31">
        <w:t>)</w:t>
      </w:r>
      <w:r w:rsidR="000439A7">
        <w:t xml:space="preserve"> between </w:t>
      </w:r>
      <w:r w:rsidR="002E623A">
        <w:t xml:space="preserve">features of the predicted and the actual detected </w:t>
      </w:r>
      <w:r w:rsidR="00E10C36">
        <w:t>tracks</w:t>
      </w:r>
      <w:r w:rsidR="00E71D9D">
        <w:t xml:space="preserve"> </w:t>
      </w:r>
      <w:r w:rsidR="000F2BB0">
        <w:fldChar w:fldCharType="begin"/>
      </w:r>
      <w:r w:rsidR="000F2BB0">
        <w:instrText xml:space="preserve"> ADDIN ZOTERO_ITEM CSL_CITATION {"citationID":"23W9Jb6N","properties":{"formattedCitation":"[13]","plainCitation":"[13]","noteIndex":0},"citationItems":[{"id":608,"uris":["http://zotero.org/users/7413925/items/3WGI96JP"],"uri":["http://zotero.org/users/7413925/items/3WGI96JP"],"itemData":{"id":608,"type":"webpage","title":"DeepSORT: Deep Learning to track custom objects in a video","URL":"https://nanonets.com/blog/object-tracking-deepsort/","accessed":{"date-parts":[["2021",11,15]]}}}],"schema":"https://github.com/citation-style-language/schema/raw/master/csl-citation.json"} </w:instrText>
      </w:r>
      <w:r w:rsidR="000F2BB0">
        <w:fldChar w:fldCharType="separate"/>
      </w:r>
      <w:r w:rsidR="000F2BB0">
        <w:rPr>
          <w:noProof/>
        </w:rPr>
        <w:t>[13]</w:t>
      </w:r>
      <w:r w:rsidR="000F2BB0">
        <w:fldChar w:fldCharType="end"/>
      </w:r>
      <w:r w:rsidR="00E10C36">
        <w:t>.</w:t>
      </w:r>
      <w:r w:rsidR="00421ACC" w:rsidRPr="00421ACC">
        <w:rPr>
          <w:noProof/>
        </w:rPr>
        <w:t xml:space="preserve"> </w:t>
      </w:r>
    </w:p>
    <w:p w14:paraId="67B2C151" w14:textId="0636AE1B" w:rsidR="0047403E" w:rsidRPr="006F4CC7" w:rsidRDefault="002F5BE8" w:rsidP="000E1FEB">
      <w:pPr>
        <w:ind w:firstLine="567"/>
        <w:jc w:val="both"/>
      </w:pPr>
      <w:r>
        <w:t xml:space="preserve">After the </w:t>
      </w:r>
      <w:r w:rsidR="008B468B">
        <w:t xml:space="preserve">bounding box </w:t>
      </w:r>
      <w:r w:rsidR="00F83E91">
        <w:t xml:space="preserve">of the detected objects and their respective classes are </w:t>
      </w:r>
      <w:r w:rsidR="00236EFB">
        <w:t>generated, the L515 scripts filter out all the other classes except for humans.</w:t>
      </w:r>
      <w:r w:rsidR="00D07CE7">
        <w:t xml:space="preserve"> </w:t>
      </w:r>
      <w:r w:rsidR="00B71CF1">
        <w:t xml:space="preserve">Now the </w:t>
      </w:r>
      <w:r w:rsidR="00D07CE7">
        <w:t>depth profile from the L515 is mapped over the RGB sensors and the distance to the object is obtained.</w:t>
      </w:r>
      <w:r w:rsidR="00FF5EB4">
        <w:t xml:space="preserve"> </w:t>
      </w:r>
      <w:r w:rsidR="00B71CF1">
        <w:t>Following this</w:t>
      </w:r>
      <w:r w:rsidR="00FF5EB4">
        <w:t xml:space="preserve"> the </w:t>
      </w:r>
      <w:r w:rsidR="00BB7A10">
        <w:t xml:space="preserve">distance matrix </w:t>
      </w:r>
      <w:r w:rsidR="00045CCF">
        <w:t xml:space="preserve">containing all the distances between each </w:t>
      </w:r>
      <w:r w:rsidR="00223044">
        <w:t>target</w:t>
      </w:r>
      <w:r w:rsidR="00045CCF">
        <w:t xml:space="preserve"> is </w:t>
      </w:r>
      <w:r w:rsidR="00B71CF1">
        <w:t>computed</w:t>
      </w:r>
      <w:r w:rsidR="00045CCF">
        <w:t xml:space="preserve"> and </w:t>
      </w:r>
      <w:r w:rsidR="00922DFD">
        <w:t xml:space="preserve">a </w:t>
      </w:r>
      <w:r w:rsidR="007C539D">
        <w:t xml:space="preserve">violation occurs when </w:t>
      </w:r>
      <w:r w:rsidR="005737EB">
        <w:t xml:space="preserve">any distance </w:t>
      </w:r>
      <w:r w:rsidR="00BA72D8">
        <w:t>is</w:t>
      </w:r>
      <w:r w:rsidR="005737EB">
        <w:t xml:space="preserve"> less than a pre-configured threshold</w:t>
      </w:r>
      <w:r w:rsidR="00254F1F">
        <w:t xml:space="preserve"> (</w:t>
      </w:r>
      <w:r w:rsidR="005737EB">
        <w:t>currently set at 2</w:t>
      </w:r>
      <w:r w:rsidR="00216B87">
        <w:t xml:space="preserve"> </w:t>
      </w:r>
      <w:r w:rsidR="005737EB">
        <w:t>meters</w:t>
      </w:r>
      <w:r w:rsidR="00D73517">
        <w:t xml:space="preserve">, </w:t>
      </w:r>
      <w:r w:rsidR="00FA4FF2">
        <w:t>cf.</w:t>
      </w:r>
      <w:r w:rsidR="00D73517">
        <w:t xml:space="preserve"> </w:t>
      </w:r>
      <w:r w:rsidR="00FC1593">
        <w:t>F</w:t>
      </w:r>
      <w:r w:rsidR="00D73517">
        <w:t xml:space="preserve">ig. 6a and </w:t>
      </w:r>
      <w:r w:rsidR="00FC1593">
        <w:t>F</w:t>
      </w:r>
      <w:r w:rsidR="00D73517">
        <w:t>ig. 6b</w:t>
      </w:r>
      <w:r w:rsidR="00254F1F">
        <w:t>)</w:t>
      </w:r>
      <w:r w:rsidR="005737EB">
        <w:t>.</w:t>
      </w:r>
      <w:r w:rsidR="009D745A">
        <w:t xml:space="preserve"> Next</w:t>
      </w:r>
      <w:r w:rsidR="00421ACC">
        <w:t>,</w:t>
      </w:r>
      <w:r w:rsidR="009D745A">
        <w:t xml:space="preserve"> a Boolean variable representing the presence </w:t>
      </w:r>
      <w:r w:rsidR="00F974DB">
        <w:t>of a violation along with the location of the target</w:t>
      </w:r>
      <w:r w:rsidR="000571A7">
        <w:t xml:space="preserve"> is stored and sent back to the </w:t>
      </w:r>
      <w:r w:rsidR="00223044">
        <w:t>main server script</w:t>
      </w:r>
      <w:r w:rsidR="00421ACC">
        <w:t xml:space="preserve"> through the pipe.</w:t>
      </w:r>
    </w:p>
    <w:p w14:paraId="6D3C3E83" w14:textId="0E4A3248" w:rsidR="00625BB3" w:rsidRDefault="00A07B0D" w:rsidP="00625BB3">
      <w:pPr>
        <w:pStyle w:val="Heading1"/>
      </w:pPr>
      <w:bookmarkStart w:id="23" w:name="_Toc87908577"/>
      <w:r>
        <w:rPr>
          <w:noProof/>
        </w:rPr>
        <w:drawing>
          <wp:anchor distT="0" distB="0" distL="114300" distR="114300" simplePos="0" relativeHeight="251658266" behindDoc="0" locked="0" layoutInCell="1" allowOverlap="1" wp14:anchorId="177F116F" wp14:editId="6B4073AE">
            <wp:simplePos x="0" y="0"/>
            <wp:positionH relativeFrom="margin">
              <wp:posOffset>3032760</wp:posOffset>
            </wp:positionH>
            <wp:positionV relativeFrom="paragraph">
              <wp:posOffset>5080</wp:posOffset>
            </wp:positionV>
            <wp:extent cx="2261870" cy="1729740"/>
            <wp:effectExtent l="0" t="0" r="0" b="0"/>
            <wp:wrapTopAndBottom/>
            <wp:docPr id="5" name="Picture 5" descr="A picture containing person, floor, indoor, stan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person, floor, indoor, standing&#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261870" cy="172974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65" behindDoc="0" locked="0" layoutInCell="1" allowOverlap="1" wp14:anchorId="5FCB07E9" wp14:editId="4003C244">
            <wp:simplePos x="0" y="0"/>
            <wp:positionH relativeFrom="margin">
              <wp:posOffset>365760</wp:posOffset>
            </wp:positionH>
            <wp:positionV relativeFrom="paragraph">
              <wp:posOffset>5080</wp:posOffset>
            </wp:positionV>
            <wp:extent cx="2274570" cy="1729740"/>
            <wp:effectExtent l="0" t="0" r="0" b="0"/>
            <wp:wrapTopAndBottom/>
            <wp:docPr id="6" name="Picture 6" descr="A picture containing person, indoor, floor, stan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person, indoor, floor, standing&#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274570" cy="172974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60" behindDoc="0" locked="0" layoutInCell="1" allowOverlap="1" wp14:anchorId="78DDCE03" wp14:editId="36BE5D08">
                <wp:simplePos x="0" y="0"/>
                <wp:positionH relativeFrom="column">
                  <wp:posOffset>304800</wp:posOffset>
                </wp:positionH>
                <wp:positionV relativeFrom="paragraph">
                  <wp:posOffset>1731645</wp:posOffset>
                </wp:positionV>
                <wp:extent cx="241744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2417445" cy="635"/>
                        </a:xfrm>
                        <a:prstGeom prst="rect">
                          <a:avLst/>
                        </a:prstGeom>
                        <a:solidFill>
                          <a:prstClr val="white"/>
                        </a:solidFill>
                        <a:ln>
                          <a:noFill/>
                        </a:ln>
                      </wps:spPr>
                      <wps:txbx>
                        <w:txbxContent>
                          <w:p w14:paraId="4927AABF" w14:textId="2A588274" w:rsidR="00421ACC" w:rsidRPr="00331E1B" w:rsidRDefault="00421ACC" w:rsidP="00421ACC">
                            <w:pPr>
                              <w:pStyle w:val="Caption"/>
                            </w:pPr>
                            <w:r>
                              <w:t xml:space="preserve">Figure </w:t>
                            </w:r>
                            <w:r w:rsidR="0073759F">
                              <w:t>6</w:t>
                            </w:r>
                            <w:r>
                              <w:t>a. Blue boundary box indicates no vio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DCE03" id="Text Box 8" o:spid="_x0000_s1068" type="#_x0000_t202" style="position:absolute;margin-left:24pt;margin-top:136.35pt;width:190.35pt;height:.0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" stroked="f">
                <v:textbox style="mso-fit-shape-to-text:t" inset="0,0,0,0">
                  <w:txbxContent>
                    <w:p w14:paraId="4927AABF" w14:textId="2A588274" w:rsidR="00421ACC" w:rsidRPr="00331E1B" w:rsidRDefault="00421ACC" w:rsidP="00421ACC">
                      <w:pPr>
                        <w:pStyle w:val="Caption"/>
                      </w:pPr>
                      <w:r>
                        <w:t xml:space="preserve">Figure </w:t>
                      </w:r>
                      <w:r w:rsidR="0073759F">
                        <w:t>6</w:t>
                      </w:r>
                      <w:r>
                        <w:t>a. Blue boundary box indicates no violation</w:t>
                      </w:r>
                    </w:p>
                  </w:txbxContent>
                </v:textbox>
                <w10:wrap type="topAndBottom"/>
              </v:shape>
            </w:pict>
          </mc:Fallback>
        </mc:AlternateContent>
      </w:r>
      <w:r>
        <w:rPr>
          <w:noProof/>
        </w:rPr>
        <mc:AlternateContent>
          <mc:Choice Requires="wps">
            <w:drawing>
              <wp:anchor distT="0" distB="0" distL="114300" distR="114300" simplePos="0" relativeHeight="251658261" behindDoc="0" locked="0" layoutInCell="1" allowOverlap="1" wp14:anchorId="5FC94E6F" wp14:editId="15A33D6A">
                <wp:simplePos x="0" y="0"/>
                <wp:positionH relativeFrom="column">
                  <wp:posOffset>3032760</wp:posOffset>
                </wp:positionH>
                <wp:positionV relativeFrom="paragraph">
                  <wp:posOffset>1732085</wp:posOffset>
                </wp:positionV>
                <wp:extent cx="241744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2417445" cy="635"/>
                        </a:xfrm>
                        <a:prstGeom prst="rect">
                          <a:avLst/>
                        </a:prstGeom>
                        <a:solidFill>
                          <a:prstClr val="white"/>
                        </a:solidFill>
                        <a:ln>
                          <a:noFill/>
                        </a:ln>
                      </wps:spPr>
                      <wps:txbx>
                        <w:txbxContent>
                          <w:p w14:paraId="2E905E6E" w14:textId="48DA656C" w:rsidR="00421ACC" w:rsidRPr="00331E1B" w:rsidRDefault="00421ACC" w:rsidP="00421ACC">
                            <w:pPr>
                              <w:pStyle w:val="Caption"/>
                            </w:pPr>
                            <w:r>
                              <w:t xml:space="preserve">Figure </w:t>
                            </w:r>
                            <w:r w:rsidR="0073759F">
                              <w:t>6</w:t>
                            </w:r>
                            <w:r w:rsidR="00254F1F">
                              <w:t>b</w:t>
                            </w:r>
                            <w:r>
                              <w:t>.</w:t>
                            </w:r>
                            <w:r w:rsidR="001957D2">
                              <w:t xml:space="preserve"> </w:t>
                            </w:r>
                            <w:r>
                              <w:t xml:space="preserve">Red boundary box indicates </w:t>
                            </w:r>
                            <w:r w:rsidR="001957D2">
                              <w:t>a</w:t>
                            </w:r>
                            <w:r>
                              <w:t xml:space="preserve"> vio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C94E6F" id="Text Box 15" o:spid="_x0000_s1069" type="#_x0000_t202" style="position:absolute;margin-left:238.8pt;margin-top:136.4pt;width:190.35pt;height:.05pt;z-index:2516582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" stroked="f">
                <v:textbox style="mso-fit-shape-to-text:t" inset="0,0,0,0">
                  <w:txbxContent>
                    <w:p w14:paraId="2E905E6E" w14:textId="48DA656C" w:rsidR="00421ACC" w:rsidRPr="00331E1B" w:rsidRDefault="00421ACC" w:rsidP="00421ACC">
                      <w:pPr>
                        <w:pStyle w:val="Caption"/>
                      </w:pPr>
                      <w:r>
                        <w:t xml:space="preserve">Figure </w:t>
                      </w:r>
                      <w:r w:rsidR="0073759F">
                        <w:t>6</w:t>
                      </w:r>
                      <w:r w:rsidR="00254F1F">
                        <w:t>b</w:t>
                      </w:r>
                      <w:r>
                        <w:t>.</w:t>
                      </w:r>
                      <w:r w:rsidR="001957D2">
                        <w:t xml:space="preserve"> </w:t>
                      </w:r>
                      <w:r>
                        <w:t xml:space="preserve">Red boundary box indicates </w:t>
                      </w:r>
                      <w:r w:rsidR="001957D2">
                        <w:t>a</w:t>
                      </w:r>
                      <w:r>
                        <w:t xml:space="preserve"> violation</w:t>
                      </w:r>
                    </w:p>
                  </w:txbxContent>
                </v:textbox>
                <w10:wrap type="topAndBottom"/>
              </v:shape>
            </w:pict>
          </mc:Fallback>
        </mc:AlternateContent>
      </w:r>
      <w:r w:rsidR="00625BB3">
        <w:t>4. Configuration and Tunings</w:t>
      </w:r>
      <w:bookmarkEnd w:id="23"/>
    </w:p>
    <w:p w14:paraId="5446BAAE" w14:textId="269C5AA6" w:rsidR="00625BB3" w:rsidRDefault="009B77B2" w:rsidP="00625BB3">
      <w:r>
        <w:t xml:space="preserve">Due to the complexity of the system, the setup </w:t>
      </w:r>
      <w:r w:rsidR="00277136">
        <w:t>must</w:t>
      </w:r>
      <w:r>
        <w:t xml:space="preserve"> be tuned and configured carefully. </w:t>
      </w:r>
      <w:r w:rsidR="00021C41">
        <w:t xml:space="preserve">The </w:t>
      </w:r>
      <w:r w:rsidR="009B4E7A">
        <w:t>height and angle of the sensors</w:t>
      </w:r>
      <w:r w:rsidR="00277136">
        <w:t>’</w:t>
      </w:r>
      <w:r w:rsidR="009B4E7A">
        <w:t xml:space="preserve"> placements are calibrated and the</w:t>
      </w:r>
      <w:r w:rsidR="002F4411">
        <w:t xml:space="preserve"> parameters for each </w:t>
      </w:r>
      <w:r w:rsidR="00277136">
        <w:t>sensor</w:t>
      </w:r>
      <w:r w:rsidR="002F4411">
        <w:t xml:space="preserve"> are tuned.</w:t>
      </w:r>
    </w:p>
    <w:p w14:paraId="7FDCA341" w14:textId="4C01CF29" w:rsidR="002F4411" w:rsidRDefault="002F4411" w:rsidP="002F4411">
      <w:pPr>
        <w:pStyle w:val="Heading2"/>
      </w:pPr>
      <w:bookmarkStart w:id="24" w:name="_Toc87908578"/>
      <w:r>
        <w:t xml:space="preserve">4.1 </w:t>
      </w:r>
      <w:r w:rsidR="00B94D88">
        <w:t>Setup</w:t>
      </w:r>
      <w:bookmarkEnd w:id="24"/>
    </w:p>
    <w:p w14:paraId="1C96D54F" w14:textId="6280F7D3" w:rsidR="00C56724" w:rsidRDefault="004305C4" w:rsidP="00C56724">
      <w:pPr>
        <w:jc w:val="both"/>
      </w:pPr>
      <w:r>
        <w:rPr>
          <w:noProof/>
        </w:rPr>
        <w:drawing>
          <wp:anchor distT="0" distB="0" distL="114300" distR="114300" simplePos="0" relativeHeight="251658252" behindDoc="0" locked="0" layoutInCell="1" allowOverlap="1" wp14:anchorId="20ED332E" wp14:editId="4D86A626">
            <wp:simplePos x="0" y="0"/>
            <wp:positionH relativeFrom="column">
              <wp:posOffset>861060</wp:posOffset>
            </wp:positionH>
            <wp:positionV relativeFrom="paragraph">
              <wp:posOffset>193675</wp:posOffset>
            </wp:positionV>
            <wp:extent cx="4021455" cy="1898650"/>
            <wp:effectExtent l="0" t="0" r="0" b="0"/>
            <wp:wrapTopAndBottom/>
            <wp:docPr id="238" name="Picture 238"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electronics&#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21455" cy="189865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53" behindDoc="0" locked="0" layoutInCell="1" allowOverlap="1" wp14:anchorId="069F18BC" wp14:editId="60583EDE">
                <wp:simplePos x="0" y="0"/>
                <wp:positionH relativeFrom="column">
                  <wp:posOffset>-27305</wp:posOffset>
                </wp:positionH>
                <wp:positionV relativeFrom="paragraph">
                  <wp:posOffset>1972945</wp:posOffset>
                </wp:positionV>
                <wp:extent cx="5888990" cy="240030"/>
                <wp:effectExtent l="0" t="0" r="0" b="0"/>
                <wp:wrapTopAndBottom/>
                <wp:docPr id="239" name="Text Box 239"/>
                <wp:cNvGraphicFramePr/>
                <a:graphic xmlns:a="http://schemas.openxmlformats.org/drawingml/2006/main">
                  <a:graphicData uri="http://schemas.microsoft.com/office/word/2010/wordprocessingShape">
                    <wps:wsp>
                      <wps:cNvSpPr txBox="1"/>
                      <wps:spPr>
                        <a:xfrm>
                          <a:off x="0" y="0"/>
                          <a:ext cx="5888990" cy="240030"/>
                        </a:xfrm>
                        <a:prstGeom prst="rect">
                          <a:avLst/>
                        </a:prstGeom>
                        <a:noFill/>
                        <a:ln w="6350">
                          <a:noFill/>
                        </a:ln>
                      </wps:spPr>
                      <wps:txbx>
                        <w:txbxContent>
                          <w:p w14:paraId="5B244DDC" w14:textId="40201441" w:rsidR="00C56724" w:rsidRDefault="00C56724" w:rsidP="00C56724">
                            <w:pPr>
                              <w:pStyle w:val="Caption"/>
                              <w:jc w:val="center"/>
                            </w:pPr>
                            <w:r>
                              <w:t xml:space="preserve">Figure </w:t>
                            </w:r>
                            <w:r w:rsidR="0073759F">
                              <w:t>7</w:t>
                            </w:r>
                            <w:r>
                              <w:t xml:space="preserve">. </w:t>
                            </w:r>
                            <w:r w:rsidR="000146E1">
                              <w:t xml:space="preserve">The wiring </w:t>
                            </w:r>
                            <w:r>
                              <w:t>of the set-up. The IWR6843 and L515 are directly connected to and powered by the host PC via USB-A.</w:t>
                            </w:r>
                          </w:p>
                          <w:p w14:paraId="1ACBC991" w14:textId="77777777" w:rsidR="00C56724" w:rsidRDefault="00C56724" w:rsidP="004305C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9F18BC" id="Text Box 239" o:spid="_x0000_s1070" type="#_x0000_t202" style="position:absolute;left:0;text-align:left;margin-left:-2.15pt;margin-top:155.35pt;width:463.7pt;height:18.9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" filled="f" stroked="f" strokeweight=".5pt">
                <v:textbox>
                  <w:txbxContent>
                    <w:p w14:paraId="5B244DDC" w14:textId="40201441" w:rsidR="00C56724" w:rsidRDefault="00C56724" w:rsidP="00C56724">
                      <w:pPr>
                        <w:pStyle w:val="Caption"/>
                        <w:jc w:val="center"/>
                      </w:pPr>
                      <w:r>
                        <w:t xml:space="preserve">Figure </w:t>
                      </w:r>
                      <w:r w:rsidR="0073759F">
                        <w:t>7</w:t>
                      </w:r>
                      <w:r>
                        <w:t xml:space="preserve">. </w:t>
                      </w:r>
                      <w:r w:rsidR="000146E1">
                        <w:t xml:space="preserve">The wiring </w:t>
                      </w:r>
                      <w:r>
                        <w:t>of the set-up. The IWR6843 and L515 are directly connected to and powered by the host PC via USB-A.</w:t>
                      </w:r>
                    </w:p>
                    <w:p w14:paraId="1ACBC991" w14:textId="77777777" w:rsidR="00C56724" w:rsidRDefault="00C56724" w:rsidP="004305C4">
                      <w:pPr>
                        <w:jc w:val="center"/>
                      </w:pPr>
                    </w:p>
                  </w:txbxContent>
                </v:textbox>
                <w10:wrap type="topAndBottom"/>
              </v:shape>
            </w:pict>
          </mc:Fallback>
        </mc:AlternateContent>
      </w:r>
      <w:r w:rsidR="00C56724">
        <w:t>The electronics assembly for the Cluster Tracker is straightforward and is summarised below.</w:t>
      </w:r>
    </w:p>
    <w:p w14:paraId="62E2563E" w14:textId="2500BF14" w:rsidR="00C56724" w:rsidRDefault="00C56724" w:rsidP="000E1FEB">
      <w:pPr>
        <w:ind w:firstLine="567"/>
        <w:jc w:val="both"/>
      </w:pPr>
      <w:r>
        <w:t>As both sensors are connected to a single PC, we simply put them side</w:t>
      </w:r>
      <w:r w:rsidR="000A10E6">
        <w:t>-</w:t>
      </w:r>
      <w:r>
        <w:t>by</w:t>
      </w:r>
      <w:r w:rsidR="000A10E6">
        <w:t>-</w:t>
      </w:r>
      <w:r>
        <w:t>side at a height of around 130 cm above the ground. As mentioned in Sec. 2.1, it is also possible to run the L515 script on a separate computer; hence, the two sensors can be placed at different positions in the room, such that they are able to cover different regions and fit into the specific needs of the user. For on ground testing, we set the L515 to be vertically aligned and only enable</w:t>
      </w:r>
      <w:r w:rsidR="00AC6F84">
        <w:t>d</w:t>
      </w:r>
      <w:r>
        <w:t xml:space="preserve"> it to be panned, sweeping from -6</w:t>
      </w:r>
      <w:r w:rsidRPr="00DF2D81">
        <w:rPr>
          <w:lang w:val="en-MY"/>
        </w:rPr>
        <w:t>0</w:t>
      </w:r>
      <w:r>
        <w:rPr>
          <w:rFonts w:ascii="Calibri" w:hAnsi="Calibri" w:cs="Calibri"/>
          <w:lang w:val="en-MY"/>
        </w:rPr>
        <w:t>°</w:t>
      </w:r>
      <w:r>
        <w:rPr>
          <w:rFonts w:ascii="Calibri" w:hAnsi="Calibri" w:cs="Calibri"/>
        </w:rPr>
        <w:t xml:space="preserve"> </w:t>
      </w:r>
      <w:r>
        <w:rPr>
          <w:rFonts w:ascii="Calibri" w:hAnsi="Calibri" w:cs="Calibri"/>
        </w:rPr>
        <w:lastRenderedPageBreak/>
        <w:t>to 6</w:t>
      </w:r>
      <w:r w:rsidRPr="00DF2D81">
        <w:rPr>
          <w:lang w:val="en-MY"/>
        </w:rPr>
        <w:t>0</w:t>
      </w:r>
      <w:r>
        <w:rPr>
          <w:rFonts w:ascii="Calibri" w:hAnsi="Calibri" w:cs="Calibri"/>
          <w:lang w:val="en-MY"/>
        </w:rPr>
        <w:t>°</w:t>
      </w:r>
      <w:r>
        <w:rPr>
          <w:rFonts w:ascii="Calibri" w:hAnsi="Calibri" w:cs="Calibri"/>
        </w:rPr>
        <w:t xml:space="preserve">, where </w:t>
      </w:r>
      <w:r w:rsidRPr="00DF2D81">
        <w:rPr>
          <w:lang w:val="en-MY"/>
        </w:rPr>
        <w:t>0</w:t>
      </w:r>
      <w:r>
        <w:rPr>
          <w:rFonts w:ascii="Calibri" w:hAnsi="Calibri" w:cs="Calibri"/>
          <w:lang w:val="en-MY"/>
        </w:rPr>
        <w:t>°</w:t>
      </w:r>
      <w:r>
        <w:rPr>
          <w:rFonts w:ascii="Calibri" w:hAnsi="Calibri" w:cs="Calibri"/>
        </w:rPr>
        <w:t xml:space="preserve"> is its home angle at which its view is exactly parallel with that of the IWR6843. Because the separation between the two sensors is less than 15 </w:t>
      </w:r>
      <w:r w:rsidR="00AD389C">
        <w:rPr>
          <w:rFonts w:ascii="Calibri" w:hAnsi="Calibri" w:cs="Calibri"/>
        </w:rPr>
        <w:t>cm and</w:t>
      </w:r>
      <w:r>
        <w:rPr>
          <w:rFonts w:ascii="Calibri" w:hAnsi="Calibri" w:cs="Calibri"/>
        </w:rPr>
        <w:t xml:space="preserve"> given that the L515 already covers </w:t>
      </w:r>
      <w:r w:rsidR="00EB00D8">
        <w:rPr>
          <w:rFonts w:ascii="Calibri" w:hAnsi="Calibri" w:cs="Calibri"/>
        </w:rPr>
        <w:t xml:space="preserve">a </w:t>
      </w:r>
      <w:r>
        <w:rPr>
          <w:rFonts w:ascii="Calibri" w:hAnsi="Calibri" w:cs="Calibri"/>
        </w:rPr>
        <w:t>7</w:t>
      </w:r>
      <w:r w:rsidRPr="00DF2D81">
        <w:rPr>
          <w:lang w:val="en-MY"/>
        </w:rPr>
        <w:t>0</w:t>
      </w:r>
      <w:r>
        <w:rPr>
          <w:rFonts w:ascii="Calibri" w:hAnsi="Calibri" w:cs="Calibri"/>
          <w:lang w:val="en-MY"/>
        </w:rPr>
        <w:t>°</w:t>
      </w:r>
      <w:r>
        <w:rPr>
          <w:rFonts w:ascii="Calibri" w:hAnsi="Calibri" w:cs="Calibri"/>
        </w:rPr>
        <w:t xml:space="preserve">-field, we can approximate them to have the same line of sight. </w:t>
      </w:r>
    </w:p>
    <w:p w14:paraId="0864F4E9" w14:textId="11936B7A" w:rsidR="00CA7DDC" w:rsidRPr="00CA7DDC" w:rsidRDefault="00CA7DDC" w:rsidP="00CA7DDC">
      <w:pPr>
        <w:pStyle w:val="Heading2"/>
      </w:pPr>
      <w:bookmarkStart w:id="25" w:name="_Toc87908579"/>
      <w:r>
        <w:t>4.2 IWR6843 on-chip algorithm parameter tunings</w:t>
      </w:r>
      <w:bookmarkEnd w:id="25"/>
    </w:p>
    <w:p w14:paraId="6F3FA50A" w14:textId="48E17529" w:rsidR="00625BB3" w:rsidRDefault="00625BB3" w:rsidP="000F4BBC">
      <w:pPr>
        <w:jc w:val="both"/>
      </w:pPr>
      <w:r>
        <w:t>The on-chip algorithm</w:t>
      </w:r>
      <w:r w:rsidR="00CA7DDC">
        <w:t xml:space="preserve"> of the IWR6843</w:t>
      </w:r>
      <w:r>
        <w:t xml:space="preserve"> has numerous parameters to be configured and tuned. Due to the limited time, not all of them </w:t>
      </w:r>
      <w:r w:rsidR="002424C4">
        <w:t>were</w:t>
      </w:r>
      <w:r>
        <w:t xml:space="preserve"> explored. </w:t>
      </w:r>
    </w:p>
    <w:p w14:paraId="379F708F" w14:textId="1E5F073A" w:rsidR="002B79C3" w:rsidRDefault="000F1CC6" w:rsidP="000E1FEB">
      <w:pPr>
        <w:ind w:firstLine="567"/>
        <w:jc w:val="both"/>
        <w:rPr>
          <w:rFonts w:eastAsiaTheme="minorEastAsia"/>
        </w:rPr>
      </w:pPr>
      <w:r>
        <w:t>The</w:t>
      </w:r>
      <w:r w:rsidR="009365F0">
        <w:t xml:space="preserve"> velocity resolution was increased to detect </w:t>
      </w:r>
      <w:r w:rsidR="006B0245">
        <w:t>slower and smaller motions</w:t>
      </w:r>
      <w:r w:rsidR="00A961AF">
        <w:t xml:space="preserve"> such that sufficient data points can be captured</w:t>
      </w:r>
      <w:r w:rsidR="005E7BCB">
        <w:t xml:space="preserve">, </w:t>
      </w:r>
      <w:r w:rsidR="007A6BD1">
        <w:t xml:space="preserve">which </w:t>
      </w:r>
      <w:r w:rsidR="007F3C88">
        <w:t xml:space="preserve">involve static clusters that </w:t>
      </w:r>
      <w:r w:rsidR="007A6BD1">
        <w:t xml:space="preserve">are otherwise </w:t>
      </w:r>
      <w:r w:rsidR="007F3C88">
        <w:t xml:space="preserve">removed. This is key to </w:t>
      </w:r>
      <w:r w:rsidR="005D4200">
        <w:t xml:space="preserve">detecting people even when they are </w:t>
      </w:r>
      <w:r w:rsidR="005A7389">
        <w:t>almost</w:t>
      </w:r>
      <w:r w:rsidR="00625BB3">
        <w:t xml:space="preserve"> stationary</w:t>
      </w:r>
      <w:r w:rsidR="005A7389">
        <w:t xml:space="preserve">. </w:t>
      </w:r>
      <w:r w:rsidR="00625BB3">
        <w:t xml:space="preserve">In order to achieve the higher velocity resolution, the idle time was increased from </w:t>
      </w:r>
      <w:r>
        <w:t xml:space="preserve">30 </w:t>
      </w:r>
      <m:oMath>
        <m:r>
          <m:rPr>
            <m:sty m:val="p"/>
          </m:rPr>
          <w:rPr>
            <w:rFonts w:ascii="Cambria Math" w:hAnsi="Cambria Math"/>
          </w:rPr>
          <m:t>µs</m:t>
        </m:r>
      </m:oMath>
      <w:r w:rsidR="00625BB3">
        <w:rPr>
          <w:rFonts w:eastAsiaTheme="minorEastAsia"/>
        </w:rPr>
        <w:t xml:space="preserve"> to </w:t>
      </w:r>
      <w:r>
        <w:rPr>
          <w:rFonts w:eastAsiaTheme="minorEastAsia"/>
        </w:rPr>
        <w:t xml:space="preserve">60 </w:t>
      </w:r>
      <m:oMath>
        <m:r>
          <m:rPr>
            <m:sty m:val="p"/>
          </m:rPr>
          <w:rPr>
            <w:rFonts w:ascii="Cambria Math" w:hAnsi="Cambria Math"/>
          </w:rPr>
          <m:t>µs</m:t>
        </m:r>
      </m:oMath>
      <w:r w:rsidR="00625BB3">
        <w:rPr>
          <w:rFonts w:eastAsiaTheme="minorEastAsia"/>
        </w:rPr>
        <w:t xml:space="preserve"> and the ramp end time was increased from 59.10</w:t>
      </w:r>
      <m:oMath>
        <m:r>
          <m:rPr>
            <m:sty m:val="p"/>
          </m:rPr>
          <w:rPr>
            <w:rFonts w:ascii="Cambria Math" w:hAnsi="Cambria Math"/>
          </w:rPr>
          <m:t>µs</m:t>
        </m:r>
      </m:oMath>
      <w:r w:rsidR="00625BB3">
        <w:rPr>
          <w:rFonts w:eastAsiaTheme="minorEastAsia"/>
        </w:rPr>
        <w:t xml:space="preserve"> to </w:t>
      </w:r>
      <w:r w:rsidR="00B34887">
        <w:rPr>
          <w:rFonts w:eastAsiaTheme="minorEastAsia"/>
        </w:rPr>
        <w:t>70</w:t>
      </w:r>
      <m:oMath>
        <m:r>
          <m:rPr>
            <m:sty m:val="p"/>
          </m:rPr>
          <w:rPr>
            <w:rFonts w:ascii="Cambria Math" w:hAnsi="Cambria Math"/>
          </w:rPr>
          <m:t>µs</m:t>
        </m:r>
      </m:oMath>
      <w:r w:rsidR="00625BB3">
        <w:rPr>
          <w:rFonts w:eastAsiaTheme="minorEastAsia"/>
        </w:rPr>
        <w:t>.</w:t>
      </w:r>
      <w:r w:rsidR="00B34887">
        <w:rPr>
          <w:rFonts w:eastAsiaTheme="minorEastAsia"/>
        </w:rPr>
        <w:t xml:space="preserve"> Consequently,</w:t>
      </w:r>
      <w:r w:rsidR="00625BB3">
        <w:rPr>
          <w:rFonts w:eastAsiaTheme="minorEastAsia"/>
        </w:rPr>
        <w:t xml:space="preserve"> the chirp time was also increased</w:t>
      </w:r>
      <w:r w:rsidR="00707CAC">
        <w:rPr>
          <w:rFonts w:eastAsiaTheme="minorEastAsia"/>
        </w:rPr>
        <w:t>, which</w:t>
      </w:r>
      <w:r w:rsidR="002B79C3">
        <w:rPr>
          <w:rFonts w:eastAsiaTheme="minorEastAsia"/>
        </w:rPr>
        <w:t>,</w:t>
      </w:r>
      <w:r w:rsidR="00625BB3">
        <w:rPr>
          <w:rFonts w:eastAsiaTheme="minorEastAsia"/>
        </w:rPr>
        <w:t xml:space="preserve"> in </w:t>
      </w:r>
      <w:r w:rsidR="002B79C3">
        <w:rPr>
          <w:rFonts w:eastAsiaTheme="minorEastAsia"/>
        </w:rPr>
        <w:t xml:space="preserve">turn, </w:t>
      </w:r>
      <w:r w:rsidR="00625BB3">
        <w:rPr>
          <w:rFonts w:eastAsiaTheme="minorEastAsia"/>
        </w:rPr>
        <w:t>increas</w:t>
      </w:r>
      <w:r w:rsidR="002B79C3">
        <w:rPr>
          <w:rFonts w:eastAsiaTheme="minorEastAsia"/>
        </w:rPr>
        <w:t xml:space="preserve">ed </w:t>
      </w:r>
      <w:r w:rsidR="00625BB3">
        <w:rPr>
          <w:rFonts w:eastAsiaTheme="minorEastAsia"/>
        </w:rPr>
        <w:t>the frame periodicity</w:t>
      </w:r>
      <w:r w:rsidR="00C9223E">
        <w:rPr>
          <w:rFonts w:eastAsiaTheme="minorEastAsia"/>
        </w:rPr>
        <w:t>,</w:t>
      </w:r>
      <w:r w:rsidR="00D7547A">
        <w:rPr>
          <w:rFonts w:eastAsiaTheme="minorEastAsia"/>
        </w:rPr>
        <w:t xml:space="preserve"> so as to </w:t>
      </w:r>
      <w:r w:rsidR="006938BA">
        <w:rPr>
          <w:rFonts w:eastAsiaTheme="minorEastAsia"/>
        </w:rPr>
        <w:t>keep the total chirping and processing time within the frame period</w:t>
      </w:r>
      <w:r w:rsidR="00EC72FF">
        <w:rPr>
          <w:rFonts w:eastAsiaTheme="minorEastAsia"/>
        </w:rPr>
        <w:t xml:space="preserve">. </w:t>
      </w:r>
      <w:r w:rsidR="006938BA">
        <w:rPr>
          <w:rFonts w:eastAsiaTheme="minorEastAsia"/>
        </w:rPr>
        <w:t xml:space="preserve">This </w:t>
      </w:r>
      <w:r w:rsidR="00750049">
        <w:rPr>
          <w:rFonts w:eastAsiaTheme="minorEastAsia"/>
        </w:rPr>
        <w:t>drops</w:t>
      </w:r>
      <w:r w:rsidR="00984B44">
        <w:rPr>
          <w:rFonts w:eastAsiaTheme="minorEastAsia"/>
        </w:rPr>
        <w:t xml:space="preserve"> </w:t>
      </w:r>
      <w:r w:rsidR="00EC72FF">
        <w:rPr>
          <w:rFonts w:eastAsiaTheme="minorEastAsia"/>
        </w:rPr>
        <w:t xml:space="preserve">the frame rate, </w:t>
      </w:r>
      <w:r w:rsidR="00750049">
        <w:rPr>
          <w:rFonts w:eastAsiaTheme="minorEastAsia"/>
        </w:rPr>
        <w:t>but</w:t>
      </w:r>
      <w:r w:rsidR="00EC72FF">
        <w:rPr>
          <w:rFonts w:eastAsiaTheme="minorEastAsia"/>
        </w:rPr>
        <w:t xml:space="preserve"> </w:t>
      </w:r>
      <w:r w:rsidR="00C9223E">
        <w:rPr>
          <w:rFonts w:eastAsiaTheme="minorEastAsia"/>
        </w:rPr>
        <w:t>to a value that</w:t>
      </w:r>
      <w:r w:rsidR="00822842">
        <w:rPr>
          <w:rFonts w:eastAsiaTheme="minorEastAsia"/>
        </w:rPr>
        <w:t xml:space="preserve"> remained</w:t>
      </w:r>
      <w:r w:rsidR="00EC72FF">
        <w:rPr>
          <w:rFonts w:eastAsiaTheme="minorEastAsia"/>
        </w:rPr>
        <w:t xml:space="preserve"> tolerable for our application.</w:t>
      </w:r>
    </w:p>
    <w:p w14:paraId="02408E54" w14:textId="511E7F03" w:rsidR="00FB3A51" w:rsidRDefault="00625BB3" w:rsidP="000E1FEB">
      <w:pPr>
        <w:ind w:firstLine="567"/>
        <w:jc w:val="both"/>
        <w:rPr>
          <w:rFonts w:eastAsiaTheme="minorEastAsia"/>
        </w:rPr>
      </w:pPr>
      <w:r>
        <w:t xml:space="preserve">Fine motion configuration is a new API introduced to the firmware </w:t>
      </w:r>
      <w:r w:rsidR="00322D51">
        <w:t>that</w:t>
      </w:r>
      <w:r>
        <w:t xml:space="preserve"> allows the running of two different chirp blocks in memory to utilise the current and previous frames’ chirp sub</w:t>
      </w:r>
      <w:r w:rsidR="007452D5">
        <w:t>-</w:t>
      </w:r>
      <w:r>
        <w:t>blocks and thus, virtually increas</w:t>
      </w:r>
      <w:r w:rsidR="00322D51">
        <w:t>e</w:t>
      </w:r>
      <w:r>
        <w:t xml:space="preserve"> the chirping window</w:t>
      </w:r>
      <w:r w:rsidR="00D40623">
        <w:t xml:space="preserve"> </w:t>
      </w:r>
      <w:r w:rsidR="00765FC3">
        <w:fldChar w:fldCharType="begin"/>
      </w:r>
      <w:r w:rsidR="00765FC3">
        <w:instrText xml:space="preserve"> ADDIN ZOTERO_ITEM CSL_CITATION {"citationID":"KibtmNXE","properties":{"formattedCitation":"[3]","plainCitation":"[3]","noteIndex":0},"citationItems":[{"id":591,"uris":["http://zotero.org/users/7413925/items/RJRNT98R"],"uri":["http://zotero.org/users/7413925/items/RJRNT98R"],"itemData":{"id":591,"type":"article-journal","language":"en","page":"9","source":"Zotero","title":"The fundamentals of millimeter wave radar sensors","author":[{"family":"Iovescu","given":"Cesar"},{"family":"Rao","given":"Sandeep"}],"issued":{"date-parts":[["2020"]]}}}],"schema":"https://github.com/citation-style-language/schema/raw/master/csl-citation.json"} </w:instrText>
      </w:r>
      <w:r w:rsidR="00765FC3">
        <w:fldChar w:fldCharType="separate"/>
      </w:r>
      <w:r w:rsidR="00765FC3">
        <w:rPr>
          <w:noProof/>
        </w:rPr>
        <w:t>[3]</w:t>
      </w:r>
      <w:r w:rsidR="00765FC3">
        <w:fldChar w:fldCharType="end"/>
      </w:r>
      <w:r>
        <w:t>. This allows the RADAR to detect finer motion due to the longer chirping window</w:t>
      </w:r>
      <w:r w:rsidR="00322D51">
        <w:t xml:space="preserve">, albeit at the expense of </w:t>
      </w:r>
      <w:r w:rsidR="00390C49">
        <w:t xml:space="preserve">more </w:t>
      </w:r>
      <w:r>
        <w:t xml:space="preserve">memory usage </w:t>
      </w:r>
      <w:r w:rsidR="00765FC3">
        <w:fldChar w:fldCharType="begin"/>
      </w:r>
      <w:r w:rsidR="00765FC3">
        <w:instrText xml:space="preserve"> ADDIN ZOTERO_ITEM CSL_CITATION {"citationID":"iJ9AwQnu","properties":{"formattedCitation":"[3]","plainCitation":"[3]","noteIndex":0},"citationItems":[{"id":591,"uris":["http://zotero.org/users/7413925/items/RJRNT98R"],"uri":["http://zotero.org/users/7413925/items/RJRNT98R"],"itemData":{"id":591,"type":"article-journal","language":"en","page":"9","source":"Zotero","title":"The fundamentals of millimeter wave radar sensors","author":[{"family":"Iovescu","given":"Cesar"},{"family":"Rao","given":"Sandeep"}],"issued":{"date-parts":[["2020"]]}}}],"schema":"https://github.com/citation-style-language/schema/raw/master/csl-citation.json"} </w:instrText>
      </w:r>
      <w:r w:rsidR="00765FC3">
        <w:fldChar w:fldCharType="separate"/>
      </w:r>
      <w:r w:rsidR="00765FC3">
        <w:rPr>
          <w:noProof/>
        </w:rPr>
        <w:t>[3]</w:t>
      </w:r>
      <w:r w:rsidR="00765FC3">
        <w:fldChar w:fldCharType="end"/>
      </w:r>
      <w:r w:rsidR="00390C49">
        <w:t xml:space="preserve">. Here, </w:t>
      </w:r>
      <w:r>
        <w:t>the number of chirping loops within a frame is halved from 96 to 48.</w:t>
      </w:r>
      <w:r>
        <w:rPr>
          <w:rFonts w:eastAsiaTheme="minorEastAsia"/>
        </w:rPr>
        <w:t xml:space="preserve"> The drop in chirping loops decreases the velocity resolution in a single frame but is recovered through the data processing across multiple frames</w:t>
      </w:r>
      <w:r w:rsidR="00D40623">
        <w:rPr>
          <w:rFonts w:eastAsiaTheme="minorEastAsia"/>
        </w:rPr>
        <w:t xml:space="preserve"> </w:t>
      </w:r>
      <w:r w:rsidR="00765FC3">
        <w:rPr>
          <w:rFonts w:eastAsiaTheme="minorEastAsia"/>
        </w:rPr>
        <w:fldChar w:fldCharType="begin"/>
      </w:r>
      <w:r w:rsidR="00765FC3">
        <w:rPr>
          <w:rFonts w:eastAsiaTheme="minorEastAsia"/>
        </w:rPr>
        <w:instrText xml:space="preserve"> ADDIN ZOTERO_ITEM CSL_CITATION {"citationID":"e2hSIHEh","properties":{"formattedCitation":"[3]","plainCitation":"[3]","noteIndex":0},"citationItems":[{"id":591,"uris":["http://zotero.org/users/7413925/items/RJRNT98R"],"uri":["http://zotero.org/users/7413925/items/RJRNT98R"],"itemData":{"id":591,"type":"article-journal","language":"en","page":"9","source":"Zotero","title":"The fundamentals of millimeter wave radar sensors","author":[{"family":"Iovescu","given":"Cesar"},{"family":"Rao","given":"Sandeep"}],"issued":{"date-parts":[["2020"]]}}}],"schema":"https://github.com/citation-style-language/schema/raw/master/csl-citation.json"} </w:instrText>
      </w:r>
      <w:r w:rsidR="00765FC3">
        <w:rPr>
          <w:rFonts w:eastAsiaTheme="minorEastAsia"/>
        </w:rPr>
        <w:fldChar w:fldCharType="separate"/>
      </w:r>
      <w:r w:rsidR="00765FC3">
        <w:rPr>
          <w:rFonts w:eastAsiaTheme="minorEastAsia"/>
          <w:noProof/>
        </w:rPr>
        <w:t>[3]</w:t>
      </w:r>
      <w:r w:rsidR="00765FC3">
        <w:rPr>
          <w:rFonts w:eastAsiaTheme="minorEastAsia"/>
        </w:rPr>
        <w:fldChar w:fldCharType="end"/>
      </w:r>
      <w:r>
        <w:rPr>
          <w:rFonts w:eastAsiaTheme="minorEastAsia"/>
        </w:rPr>
        <w:t xml:space="preserve">. </w:t>
      </w:r>
      <w:r w:rsidR="00D40623">
        <w:rPr>
          <w:rFonts w:eastAsiaTheme="minorEastAsia"/>
        </w:rPr>
        <w:t>This</w:t>
      </w:r>
      <w:r>
        <w:rPr>
          <w:rFonts w:eastAsiaTheme="minorEastAsia"/>
        </w:rPr>
        <w:t xml:space="preserve"> mode will also decrease the SNR by about 3 dB</w:t>
      </w:r>
      <w:r w:rsidR="00390C49">
        <w:rPr>
          <w:rFonts w:eastAsiaTheme="minorEastAsia"/>
        </w:rPr>
        <w:t xml:space="preserve">, and </w:t>
      </w:r>
      <w:r>
        <w:rPr>
          <w:rFonts w:eastAsiaTheme="minorEastAsia"/>
        </w:rPr>
        <w:t>can be recovered by enabling the BPM-MIMO (Binary-Phase-Modulation-Multiple-Input-Mul</w:t>
      </w:r>
      <w:r w:rsidR="008879D5">
        <w:rPr>
          <w:rFonts w:eastAsiaTheme="minorEastAsia"/>
        </w:rPr>
        <w:t>ti</w:t>
      </w:r>
      <w:r>
        <w:rPr>
          <w:rFonts w:eastAsiaTheme="minorEastAsia"/>
        </w:rPr>
        <w:t>ple-Output) mode across two transmission antennas</w:t>
      </w:r>
      <w:r w:rsidR="00390C49">
        <w:rPr>
          <w:rFonts w:eastAsiaTheme="minorEastAsia"/>
        </w:rPr>
        <w:t xml:space="preserve">. This </w:t>
      </w:r>
      <w:r>
        <w:rPr>
          <w:rFonts w:eastAsiaTheme="minorEastAsia"/>
        </w:rPr>
        <w:t>allows simultaneous transmissions on them</w:t>
      </w:r>
      <w:r w:rsidR="00390C49">
        <w:rPr>
          <w:rFonts w:eastAsiaTheme="minorEastAsia"/>
        </w:rPr>
        <w:t>, w</w:t>
      </w:r>
      <w:r>
        <w:rPr>
          <w:rFonts w:eastAsiaTheme="minorEastAsia"/>
        </w:rPr>
        <w:t xml:space="preserve">hile ensuring clear separation through binary spatial encodings where the phases of the signals are only either </w:t>
      </w:r>
      <m:oMath>
        <m:r>
          <w:rPr>
            <w:rFonts w:ascii="Cambria Math" w:eastAsiaTheme="minorEastAsia" w:hAnsi="Cambria Math"/>
          </w:rPr>
          <m:t>0°</m:t>
        </m:r>
      </m:oMath>
      <w:r>
        <w:rPr>
          <w:rFonts w:eastAsiaTheme="minorEastAsia"/>
        </w:rPr>
        <w:t xml:space="preserve"> or </w:t>
      </w:r>
      <m:oMath>
        <m:r>
          <w:rPr>
            <w:rFonts w:ascii="Cambria Math" w:eastAsiaTheme="minorEastAsia" w:hAnsi="Cambria Math"/>
          </w:rPr>
          <m:t>180°</m:t>
        </m:r>
      </m:oMath>
      <w:r w:rsidR="000B1626">
        <w:rPr>
          <w:rFonts w:eastAsiaTheme="minorEastAsia"/>
        </w:rPr>
        <w:t xml:space="preserve"> </w:t>
      </w:r>
      <w:r w:rsidR="000B1626">
        <w:rPr>
          <w:rFonts w:eastAsiaTheme="minorEastAsia"/>
        </w:rPr>
        <w:fldChar w:fldCharType="begin"/>
      </w:r>
      <w:r w:rsidR="000B1626">
        <w:rPr>
          <w:rFonts w:eastAsiaTheme="minorEastAsia"/>
        </w:rPr>
        <w:instrText xml:space="preserve"> ADDIN ZOTERO_ITEM CSL_CITATION {"citationID":"UJFON1dL","properties":{"formattedCitation":"[3]","plainCitation":"[3]","noteIndex":0},"citationItems":[{"id":591,"uris":["http://zotero.org/users/7413925/items/RJRNT98R"],"uri":["http://zotero.org/users/7413925/items/RJRNT98R"],"itemData":{"id":591,"type":"article-journal","language":"en","page":"9","source":"Zotero","title":"The fundamentals of millimeter wave radar sensors","author":[{"family":"Iovescu","given":"Cesar"},{"family":"Rao","given":"Sandeep"}],"issued":{"date-parts":[["2020"]]}}}],"schema":"https://github.com/citation-style-language/schema/raw/master/csl-citation.json"} </w:instrText>
      </w:r>
      <w:r w:rsidR="000B1626">
        <w:rPr>
          <w:rFonts w:eastAsiaTheme="minorEastAsia"/>
        </w:rPr>
        <w:fldChar w:fldCharType="separate"/>
      </w:r>
      <w:r w:rsidR="000B1626">
        <w:rPr>
          <w:rFonts w:eastAsiaTheme="minorEastAsia"/>
          <w:noProof/>
        </w:rPr>
        <w:t>[3]</w:t>
      </w:r>
      <w:r w:rsidR="000B1626">
        <w:rPr>
          <w:rFonts w:eastAsiaTheme="minorEastAsia"/>
        </w:rPr>
        <w:fldChar w:fldCharType="end"/>
      </w:r>
      <w:r>
        <w:rPr>
          <w:rFonts w:eastAsiaTheme="minorEastAsia"/>
        </w:rPr>
        <w:t xml:space="preserve">. However, the attempt to enable BPM-MIMO mode failed and thus, the current </w:t>
      </w:r>
      <w:r w:rsidR="00390C49">
        <w:rPr>
          <w:rFonts w:eastAsiaTheme="minorEastAsia"/>
        </w:rPr>
        <w:t xml:space="preserve">Cluster Tracker suffers from </w:t>
      </w:r>
      <w:r>
        <w:rPr>
          <w:rFonts w:eastAsiaTheme="minorEastAsia"/>
        </w:rPr>
        <w:t>the 3d</w:t>
      </w:r>
      <w:r w:rsidR="00322D51">
        <w:rPr>
          <w:rFonts w:eastAsiaTheme="minorEastAsia"/>
        </w:rPr>
        <w:t>B</w:t>
      </w:r>
      <w:r>
        <w:rPr>
          <w:rFonts w:eastAsiaTheme="minorEastAsia"/>
        </w:rPr>
        <w:t xml:space="preserve"> drop in SNR</w:t>
      </w:r>
      <w:r w:rsidR="00390C49">
        <w:rPr>
          <w:rFonts w:eastAsiaTheme="minorEastAsia"/>
        </w:rPr>
        <w:t xml:space="preserve">. </w:t>
      </w:r>
      <w:r w:rsidR="00FB3A51">
        <w:rPr>
          <w:rFonts w:eastAsiaTheme="minorEastAsia"/>
        </w:rPr>
        <w:t>Nonetheless, i</w:t>
      </w:r>
      <w:r>
        <w:rPr>
          <w:rFonts w:eastAsiaTheme="minorEastAsia"/>
        </w:rPr>
        <w:t>t should not be operationally critical in this application as</w:t>
      </w:r>
      <w:r w:rsidR="00FB3A51">
        <w:rPr>
          <w:rFonts w:eastAsiaTheme="minorEastAsia"/>
        </w:rPr>
        <w:t xml:space="preserve"> decreasing the SNR threshold leads to more false positives. </w:t>
      </w:r>
    </w:p>
    <w:p w14:paraId="11778597" w14:textId="0C9CC48C" w:rsidR="0010768C" w:rsidRDefault="0010768C" w:rsidP="000E1FEB">
      <w:pPr>
        <w:ind w:firstLine="567"/>
        <w:jc w:val="both"/>
        <w:rPr>
          <w:rFonts w:eastAsiaTheme="minorEastAsia"/>
        </w:rPr>
      </w:pPr>
      <w:r>
        <w:rPr>
          <w:rFonts w:eastAsiaTheme="minorEastAsia"/>
        </w:rPr>
        <w:t>Spatial resolution was increased by increasing the angular search grid (search angle resolutions in azimuth and elevation) in the Capon beamformer. Even though this increased the number of detected points, it had no significant effect on the Cluster Tracker as it was increasing the detected points in the regions where presence of targets was already detected. If the IWR6843 is tested beyond the parameters of our environment, an increase in spatial resolution would improve the performance at longer ranges and, in a sense, increase the range of the IWR6843.</w:t>
      </w:r>
    </w:p>
    <w:p w14:paraId="48E7FE7A" w14:textId="6269DBA2" w:rsidR="00625BB3" w:rsidRDefault="00625BB3" w:rsidP="000E1FEB">
      <w:pPr>
        <w:ind w:firstLine="567"/>
        <w:jc w:val="both"/>
        <w:rPr>
          <w:rFonts w:eastAsiaTheme="minorEastAsia"/>
        </w:rPr>
      </w:pPr>
      <w:r>
        <w:rPr>
          <w:rFonts w:eastAsiaTheme="minorEastAsia"/>
        </w:rPr>
        <w:t xml:space="preserve">After </w:t>
      </w:r>
      <w:r w:rsidR="000F1CC6">
        <w:rPr>
          <w:rFonts w:eastAsiaTheme="minorEastAsia"/>
        </w:rPr>
        <w:t>configuring</w:t>
      </w:r>
      <w:r>
        <w:rPr>
          <w:rFonts w:eastAsiaTheme="minorEastAsia"/>
        </w:rPr>
        <w:t xml:space="preserve"> the velocity resolution, the number of detected points increase</w:t>
      </w:r>
      <w:r w:rsidR="00FB3A51">
        <w:rPr>
          <w:rFonts w:eastAsiaTheme="minorEastAsia"/>
        </w:rPr>
        <w:t>d</w:t>
      </w:r>
      <w:r>
        <w:rPr>
          <w:rFonts w:eastAsiaTheme="minorEastAsia"/>
        </w:rPr>
        <w:t xml:space="preserve"> considerably</w:t>
      </w:r>
      <w:r w:rsidR="00FB3A51">
        <w:rPr>
          <w:rFonts w:eastAsiaTheme="minorEastAsia"/>
        </w:rPr>
        <w:t>;</w:t>
      </w:r>
      <w:r>
        <w:rPr>
          <w:rFonts w:eastAsiaTheme="minorEastAsia"/>
        </w:rPr>
        <w:t xml:space="preserve"> however, the number of tracked targets only increased slightly. Hence, the tracking parameters were tuned.</w:t>
      </w:r>
      <w:r w:rsidR="00FB3A51">
        <w:rPr>
          <w:rFonts w:eastAsiaTheme="minorEastAsia"/>
        </w:rPr>
        <w:t xml:space="preserve"> </w:t>
      </w:r>
      <w:r>
        <w:rPr>
          <w:rFonts w:eastAsiaTheme="minorEastAsia"/>
        </w:rPr>
        <w:t xml:space="preserve">Gating parameters were adjusted but eventually configured back to the original settings as no significant improvement was observed. The minimum number of data points to allocate to a new target </w:t>
      </w:r>
      <w:r w:rsidR="000209D2">
        <w:rPr>
          <w:rFonts w:eastAsiaTheme="minorEastAsia"/>
        </w:rPr>
        <w:t xml:space="preserve">was </w:t>
      </w:r>
      <w:r>
        <w:rPr>
          <w:rFonts w:eastAsiaTheme="minorEastAsia"/>
        </w:rPr>
        <w:t xml:space="preserve">dropped from 20 to 8 to increase the number of targets detected. Combined SNR threshold was also decreased from 40 to 20. Keeping in mind that our application is stricter on the false negatives detection but more lenient on the false positive detection, the parameters </w:t>
      </w:r>
      <w:r w:rsidR="000209D2">
        <w:rPr>
          <w:rFonts w:eastAsiaTheme="minorEastAsia"/>
        </w:rPr>
        <w:t>were</w:t>
      </w:r>
      <w:r>
        <w:rPr>
          <w:rFonts w:eastAsiaTheme="minorEastAsia"/>
        </w:rPr>
        <w:t xml:space="preserve"> tuned such that the system is as aggressive as possible. The number of continuous frames missed to change the target’s state from </w:t>
      </w:r>
      <w:r w:rsidR="000209D2" w:rsidRPr="000209D2">
        <w:rPr>
          <w:rFonts w:eastAsiaTheme="minorEastAsia"/>
          <w:i/>
          <w:iCs/>
        </w:rPr>
        <w:t>D</w:t>
      </w:r>
      <w:r w:rsidRPr="000209D2">
        <w:rPr>
          <w:rFonts w:eastAsiaTheme="minorEastAsia"/>
          <w:i/>
          <w:iCs/>
        </w:rPr>
        <w:t>etect</w:t>
      </w:r>
      <w:r>
        <w:rPr>
          <w:rFonts w:eastAsiaTheme="minorEastAsia"/>
        </w:rPr>
        <w:t xml:space="preserve"> to </w:t>
      </w:r>
      <w:r w:rsidR="000209D2" w:rsidRPr="000209D2">
        <w:rPr>
          <w:rFonts w:eastAsiaTheme="minorEastAsia"/>
          <w:i/>
          <w:iCs/>
        </w:rPr>
        <w:t>F</w:t>
      </w:r>
      <w:r w:rsidRPr="000209D2">
        <w:rPr>
          <w:rFonts w:eastAsiaTheme="minorEastAsia"/>
          <w:i/>
          <w:iCs/>
        </w:rPr>
        <w:t>ree</w:t>
      </w:r>
      <w:r>
        <w:rPr>
          <w:rFonts w:eastAsiaTheme="minorEastAsia"/>
        </w:rPr>
        <w:t xml:space="preserve"> was increased from 3 to 6 and the number of continuous frames missed to change the target’s state from static to free </w:t>
      </w:r>
      <w:r w:rsidR="000209D2">
        <w:rPr>
          <w:rFonts w:eastAsiaTheme="minorEastAsia"/>
        </w:rPr>
        <w:t>was</w:t>
      </w:r>
      <w:r>
        <w:rPr>
          <w:rFonts w:eastAsiaTheme="minorEastAsia"/>
        </w:rPr>
        <w:t xml:space="preserve"> increased from 20 to 300. </w:t>
      </w:r>
      <w:r w:rsidR="000209D2">
        <w:rPr>
          <w:rFonts w:eastAsiaTheme="minorEastAsia"/>
        </w:rPr>
        <w:t>Our</w:t>
      </w:r>
      <w:r>
        <w:rPr>
          <w:rFonts w:eastAsiaTheme="minorEastAsia"/>
        </w:rPr>
        <w:t xml:space="preserve"> environment contains many static targets</w:t>
      </w:r>
      <w:r w:rsidR="000209D2">
        <w:rPr>
          <w:rFonts w:eastAsiaTheme="minorEastAsia"/>
        </w:rPr>
        <w:t xml:space="preserve">, </w:t>
      </w:r>
      <w:r w:rsidR="000F4BBC">
        <w:rPr>
          <w:rFonts w:eastAsiaTheme="minorEastAsia"/>
        </w:rPr>
        <w:t>and hence</w:t>
      </w:r>
      <w:r w:rsidR="000209D2">
        <w:rPr>
          <w:rFonts w:eastAsiaTheme="minorEastAsia"/>
        </w:rPr>
        <w:t>,</w:t>
      </w:r>
      <w:r>
        <w:rPr>
          <w:rFonts w:eastAsiaTheme="minorEastAsia"/>
        </w:rPr>
        <w:t xml:space="preserve"> the number of frames allowable in the static state was increased from 1000 to 6000.</w:t>
      </w:r>
    </w:p>
    <w:p w14:paraId="3447D90A" w14:textId="0D98BEF4" w:rsidR="00CA7DDC" w:rsidRDefault="000F4BBC" w:rsidP="00984B44">
      <w:pPr>
        <w:ind w:firstLine="720"/>
        <w:jc w:val="both"/>
        <w:rPr>
          <w:rFonts w:eastAsiaTheme="minorEastAsia"/>
        </w:rPr>
      </w:pPr>
      <w:r>
        <w:rPr>
          <w:rFonts w:eastAsiaTheme="minorEastAsia"/>
        </w:rPr>
        <w:lastRenderedPageBreak/>
        <w:t>As a result</w:t>
      </w:r>
      <w:r w:rsidR="00625BB3">
        <w:rPr>
          <w:rFonts w:eastAsiaTheme="minorEastAsia"/>
        </w:rPr>
        <w:t>, the number of tracked targets increased dramatically from a maximum of 4 targets to 13 targets. The number of targets were based on an environment with approximately 20 human targets and the 13 targets detected could be due to the inability of the RADAR to distinguish separate entities in a cluster</w:t>
      </w:r>
      <w:r w:rsidR="008313EE">
        <w:rPr>
          <w:rFonts w:eastAsiaTheme="minorEastAsia"/>
        </w:rPr>
        <w:t xml:space="preserve"> which is expected and hence, </w:t>
      </w:r>
      <w:r w:rsidR="00C009CE">
        <w:rPr>
          <w:rFonts w:eastAsiaTheme="minorEastAsia"/>
        </w:rPr>
        <w:t>the need for the L515.</w:t>
      </w:r>
      <w:r w:rsidR="00625BB3">
        <w:rPr>
          <w:rFonts w:eastAsiaTheme="minorEastAsia"/>
        </w:rPr>
        <w:t xml:space="preserve"> </w:t>
      </w:r>
    </w:p>
    <w:p w14:paraId="342EA2CD" w14:textId="11062CB9" w:rsidR="00742151" w:rsidRPr="00F43EB4" w:rsidRDefault="00CA7DDC" w:rsidP="00421ACC">
      <w:pPr>
        <w:pStyle w:val="Heading2"/>
      </w:pPr>
      <w:bookmarkStart w:id="26" w:name="_Toc87908580"/>
      <w:r>
        <w:t xml:space="preserve">4.3 </w:t>
      </w:r>
      <w:r w:rsidR="00C50142">
        <w:t>L515 Artificial Intelligence</w:t>
      </w:r>
      <w:bookmarkEnd w:id="26"/>
    </w:p>
    <w:p w14:paraId="7C2872D4" w14:textId="5F0C100C" w:rsidR="00742151" w:rsidRDefault="00742151" w:rsidP="00E75B2B">
      <w:pPr>
        <w:shd w:val="clear" w:color="auto" w:fill="FFFFFF"/>
        <w:spacing w:line="240" w:lineRule="auto"/>
        <w:jc w:val="both"/>
        <w:rPr>
          <w:rFonts w:eastAsia="Times New Roman" w:cstheme="minorHAnsi"/>
          <w:color w:val="000000" w:themeColor="text1"/>
          <w:spacing w:val="2"/>
          <w:lang w:eastAsia="zh-CN"/>
        </w:rPr>
      </w:pPr>
      <w:r w:rsidRPr="00D20419">
        <w:rPr>
          <w:color w:val="000000" w:themeColor="text1"/>
        </w:rPr>
        <w:t xml:space="preserve">To locate the presence of human </w:t>
      </w:r>
      <w:r w:rsidRPr="00D20419">
        <w:rPr>
          <w:rFonts w:cstheme="minorHAnsi"/>
          <w:color w:val="000000" w:themeColor="text1"/>
        </w:rPr>
        <w:t xml:space="preserve">with a bounding box, the YOLOv5 object detection model is used to detect the human class. </w:t>
      </w:r>
      <w:r w:rsidRPr="00D20419">
        <w:rPr>
          <w:rFonts w:eastAsia="Times New Roman" w:cstheme="minorHAnsi"/>
          <w:color w:val="000000" w:themeColor="text1"/>
          <w:spacing w:val="2"/>
          <w:lang w:eastAsia="zh-CN"/>
        </w:rPr>
        <w:t xml:space="preserve">YOLO stands for </w:t>
      </w:r>
      <w:r>
        <w:rPr>
          <w:rFonts w:eastAsia="Times New Roman" w:cstheme="minorHAnsi"/>
          <w:color w:val="000000" w:themeColor="text1"/>
          <w:spacing w:val="2"/>
          <w:lang w:eastAsia="zh-CN"/>
        </w:rPr>
        <w:t xml:space="preserve">You Only Look Once </w:t>
      </w:r>
      <w:r w:rsidRPr="00D20419">
        <w:rPr>
          <w:rFonts w:eastAsia="Times New Roman" w:cstheme="minorHAnsi"/>
          <w:color w:val="000000" w:themeColor="text1"/>
          <w:spacing w:val="2"/>
          <w:lang w:eastAsia="zh-CN"/>
        </w:rPr>
        <w:t>and i</w:t>
      </w:r>
      <w:r>
        <w:rPr>
          <w:rFonts w:eastAsia="Times New Roman" w:cstheme="minorHAnsi"/>
          <w:color w:val="000000" w:themeColor="text1"/>
          <w:spacing w:val="2"/>
          <w:lang w:eastAsia="zh-CN"/>
        </w:rPr>
        <w:t>t i</w:t>
      </w:r>
      <w:r w:rsidRPr="00D20419">
        <w:rPr>
          <w:rFonts w:eastAsia="Times New Roman" w:cstheme="minorHAnsi"/>
          <w:color w:val="000000" w:themeColor="text1"/>
          <w:spacing w:val="2"/>
          <w:lang w:eastAsia="zh-CN"/>
        </w:rPr>
        <w:t xml:space="preserve">s </w:t>
      </w:r>
      <w:r>
        <w:rPr>
          <w:rFonts w:eastAsia="Times New Roman" w:cstheme="minorHAnsi"/>
          <w:color w:val="000000" w:themeColor="text1"/>
          <w:spacing w:val="2"/>
          <w:lang w:eastAsia="zh-CN"/>
        </w:rPr>
        <w:t xml:space="preserve">an </w:t>
      </w:r>
      <w:r w:rsidRPr="00D20419">
        <w:rPr>
          <w:rFonts w:eastAsia="Times New Roman" w:cstheme="minorHAnsi"/>
          <w:color w:val="000000" w:themeColor="text1"/>
          <w:spacing w:val="2"/>
          <w:lang w:eastAsia="zh-CN"/>
        </w:rPr>
        <w:t xml:space="preserve">object detection framework using </w:t>
      </w:r>
      <w:r>
        <w:rPr>
          <w:rFonts w:eastAsia="Times New Roman" w:cstheme="minorHAnsi"/>
          <w:color w:val="000000" w:themeColor="text1"/>
          <w:spacing w:val="2"/>
          <w:lang w:eastAsia="zh-CN"/>
        </w:rPr>
        <w:t>only a</w:t>
      </w:r>
      <w:r w:rsidRPr="00D20419">
        <w:rPr>
          <w:rFonts w:eastAsia="Times New Roman" w:cstheme="minorHAnsi"/>
          <w:color w:val="000000" w:themeColor="text1"/>
          <w:spacing w:val="2"/>
          <w:lang w:eastAsia="zh-CN"/>
        </w:rPr>
        <w:t xml:space="preserve"> single convolutional network. YOLO is</w:t>
      </w:r>
      <w:r>
        <w:rPr>
          <w:rFonts w:eastAsia="Times New Roman" w:cstheme="minorHAnsi"/>
          <w:color w:val="000000" w:themeColor="text1"/>
          <w:spacing w:val="2"/>
          <w:lang w:eastAsia="zh-CN"/>
        </w:rPr>
        <w:t xml:space="preserve"> much </w:t>
      </w:r>
      <w:r w:rsidRPr="00D20419">
        <w:rPr>
          <w:rFonts w:eastAsia="Times New Roman" w:cstheme="minorHAnsi"/>
          <w:color w:val="000000" w:themeColor="text1"/>
          <w:spacing w:val="2"/>
          <w:lang w:eastAsia="zh-CN"/>
        </w:rPr>
        <w:t xml:space="preserve">faster than other object detection </w:t>
      </w:r>
      <w:r>
        <w:rPr>
          <w:rFonts w:eastAsia="Times New Roman" w:cstheme="minorHAnsi"/>
          <w:color w:val="000000" w:themeColor="text1"/>
          <w:spacing w:val="2"/>
          <w:lang w:eastAsia="zh-CN"/>
        </w:rPr>
        <w:t xml:space="preserve">models </w:t>
      </w:r>
      <w:r w:rsidRPr="00D20419">
        <w:rPr>
          <w:rFonts w:eastAsia="Times New Roman" w:cstheme="minorHAnsi"/>
          <w:color w:val="000000" w:themeColor="text1"/>
          <w:spacing w:val="2"/>
          <w:lang w:eastAsia="zh-CN"/>
        </w:rPr>
        <w:t xml:space="preserve">because it </w:t>
      </w:r>
      <w:r>
        <w:rPr>
          <w:rFonts w:eastAsia="Times New Roman" w:cstheme="minorHAnsi"/>
          <w:color w:val="000000" w:themeColor="text1"/>
          <w:spacing w:val="2"/>
          <w:lang w:eastAsia="zh-CN"/>
        </w:rPr>
        <w:t xml:space="preserve">scans the whole input </w:t>
      </w:r>
      <w:r w:rsidRPr="00D20419">
        <w:rPr>
          <w:rFonts w:eastAsia="Times New Roman" w:cstheme="minorHAnsi"/>
          <w:color w:val="000000" w:themeColor="text1"/>
          <w:spacing w:val="2"/>
          <w:lang w:eastAsia="zh-CN"/>
        </w:rPr>
        <w:t>image at once</w:t>
      </w:r>
      <w:r w:rsidR="00036939">
        <w:rPr>
          <w:rFonts w:eastAsia="Times New Roman" w:cstheme="minorHAnsi"/>
          <w:color w:val="000000" w:themeColor="text1"/>
          <w:spacing w:val="2"/>
          <w:lang w:eastAsia="zh-CN"/>
        </w:rPr>
        <w:t>,</w:t>
      </w:r>
      <w:r w:rsidRPr="00D20419">
        <w:rPr>
          <w:rFonts w:eastAsia="Times New Roman" w:cstheme="minorHAnsi"/>
          <w:color w:val="000000" w:themeColor="text1"/>
          <w:spacing w:val="2"/>
          <w:lang w:eastAsia="zh-CN"/>
        </w:rPr>
        <w:t xml:space="preserve"> as </w:t>
      </w:r>
      <w:r w:rsidR="00036939">
        <w:rPr>
          <w:rFonts w:eastAsia="Times New Roman" w:cstheme="minorHAnsi"/>
          <w:color w:val="000000" w:themeColor="text1"/>
          <w:spacing w:val="2"/>
          <w:lang w:eastAsia="zh-CN"/>
        </w:rPr>
        <w:t>opposed</w:t>
      </w:r>
      <w:r>
        <w:rPr>
          <w:rFonts w:eastAsia="Times New Roman" w:cstheme="minorHAnsi"/>
          <w:color w:val="000000" w:themeColor="text1"/>
          <w:spacing w:val="2"/>
          <w:lang w:eastAsia="zh-CN"/>
        </w:rPr>
        <w:t xml:space="preserve"> to </w:t>
      </w:r>
      <w:r w:rsidRPr="00D20419">
        <w:rPr>
          <w:rFonts w:eastAsia="Times New Roman" w:cstheme="minorHAnsi"/>
          <w:color w:val="000000" w:themeColor="text1"/>
          <w:spacing w:val="2"/>
          <w:lang w:eastAsia="zh-CN"/>
        </w:rPr>
        <w:t>sweeping it pixel-by-pixel.</w:t>
      </w:r>
      <w:r w:rsidR="0090632A">
        <w:rPr>
          <w:rFonts w:eastAsia="Times New Roman" w:cstheme="minorHAnsi"/>
          <w:color w:val="000000" w:themeColor="text1"/>
          <w:spacing w:val="2"/>
          <w:lang w:eastAsia="zh-CN"/>
        </w:rPr>
        <w:t xml:space="preserve"> YOLOv5 provides </w:t>
      </w:r>
      <w:r w:rsidR="00AD389C">
        <w:rPr>
          <w:rFonts w:eastAsia="Times New Roman" w:cstheme="minorHAnsi"/>
          <w:color w:val="000000" w:themeColor="text1"/>
          <w:spacing w:val="2"/>
          <w:lang w:eastAsia="zh-CN"/>
        </w:rPr>
        <w:t>highly accurate</w:t>
      </w:r>
      <w:r w:rsidR="0090632A">
        <w:rPr>
          <w:rFonts w:eastAsia="Times New Roman" w:cstheme="minorHAnsi"/>
          <w:color w:val="000000" w:themeColor="text1"/>
          <w:spacing w:val="2"/>
          <w:lang w:eastAsia="zh-CN"/>
        </w:rPr>
        <w:t xml:space="preserve">, fast models </w:t>
      </w:r>
      <w:r w:rsidR="00B2304D">
        <w:rPr>
          <w:rFonts w:eastAsia="Times New Roman" w:cstheme="minorHAnsi"/>
          <w:color w:val="000000" w:themeColor="text1"/>
          <w:spacing w:val="2"/>
          <w:lang w:eastAsia="zh-CN"/>
        </w:rPr>
        <w:t xml:space="preserve">with its weights and biases </w:t>
      </w:r>
      <w:r w:rsidR="0090632A">
        <w:rPr>
          <w:rFonts w:eastAsia="Times New Roman" w:cstheme="minorHAnsi"/>
          <w:color w:val="000000" w:themeColor="text1"/>
          <w:spacing w:val="2"/>
          <w:lang w:eastAsia="zh-CN"/>
        </w:rPr>
        <w:t xml:space="preserve">trained on the Common Objects in </w:t>
      </w:r>
      <w:proofErr w:type="spellStart"/>
      <w:r w:rsidR="0090632A">
        <w:rPr>
          <w:rFonts w:eastAsia="Times New Roman" w:cstheme="minorHAnsi"/>
          <w:color w:val="000000" w:themeColor="text1"/>
          <w:spacing w:val="2"/>
          <w:lang w:eastAsia="zh-CN"/>
        </w:rPr>
        <w:t>COntext</w:t>
      </w:r>
      <w:proofErr w:type="spellEnd"/>
      <w:r w:rsidR="0090632A">
        <w:rPr>
          <w:rFonts w:eastAsia="Times New Roman" w:cstheme="minorHAnsi"/>
          <w:color w:val="000000" w:themeColor="text1"/>
          <w:spacing w:val="2"/>
          <w:lang w:eastAsia="zh-CN"/>
        </w:rPr>
        <w:t xml:space="preserve"> (COCO) dataset</w:t>
      </w:r>
      <w:r w:rsidR="006A65DD">
        <w:rPr>
          <w:rFonts w:eastAsia="Times New Roman" w:cstheme="minorHAnsi"/>
          <w:color w:val="000000" w:themeColor="text1"/>
          <w:spacing w:val="2"/>
          <w:lang w:eastAsia="zh-CN"/>
        </w:rPr>
        <w:t xml:space="preserve"> which consists of </w:t>
      </w:r>
      <w:r w:rsidR="006B1351">
        <w:rPr>
          <w:rFonts w:eastAsia="Times New Roman" w:cstheme="minorHAnsi"/>
          <w:color w:val="000000" w:themeColor="text1"/>
          <w:spacing w:val="2"/>
          <w:lang w:eastAsia="zh-CN"/>
        </w:rPr>
        <w:t>80 object categories</w:t>
      </w:r>
      <w:r w:rsidR="00FE1807">
        <w:rPr>
          <w:rFonts w:eastAsia="Times New Roman" w:cstheme="minorHAnsi"/>
          <w:color w:val="000000" w:themeColor="text1"/>
          <w:spacing w:val="2"/>
          <w:lang w:eastAsia="zh-CN"/>
        </w:rPr>
        <w:t>, including humans.</w:t>
      </w:r>
    </w:p>
    <w:p w14:paraId="5C320797" w14:textId="4E2F210C" w:rsidR="005534A2" w:rsidRDefault="005534A2" w:rsidP="000E1FEB">
      <w:pPr>
        <w:shd w:val="clear" w:color="auto" w:fill="FFFFFF"/>
        <w:spacing w:line="240" w:lineRule="auto"/>
        <w:ind w:firstLine="567"/>
        <w:jc w:val="both"/>
        <w:rPr>
          <w:rFonts w:eastAsia="Times New Roman" w:cstheme="minorHAnsi"/>
          <w:color w:val="000000" w:themeColor="text1"/>
          <w:spacing w:val="2"/>
          <w:lang w:eastAsia="zh-CN"/>
        </w:rPr>
      </w:pPr>
      <w:r>
        <w:rPr>
          <w:rFonts w:eastAsia="Times New Roman" w:cstheme="minorHAnsi"/>
          <w:color w:val="000000" w:themeColor="text1"/>
          <w:spacing w:val="2"/>
          <w:lang w:eastAsia="zh-CN"/>
        </w:rPr>
        <w:t xml:space="preserve">However, the choice of YOLOV5 is due to its aggressive detection rate rather than its speed. It was compared with the faster </w:t>
      </w:r>
      <w:r w:rsidR="00C138DA">
        <w:rPr>
          <w:rFonts w:eastAsia="Times New Roman" w:cstheme="minorHAnsi"/>
          <w:color w:val="000000" w:themeColor="text1"/>
          <w:spacing w:val="2"/>
          <w:lang w:eastAsia="zh-CN"/>
        </w:rPr>
        <w:t>Region-Based Convolutional Networks (</w:t>
      </w:r>
      <w:r>
        <w:rPr>
          <w:rFonts w:eastAsia="Times New Roman" w:cstheme="minorHAnsi"/>
          <w:color w:val="000000" w:themeColor="text1"/>
          <w:spacing w:val="2"/>
          <w:lang w:eastAsia="zh-CN"/>
        </w:rPr>
        <w:t>R</w:t>
      </w:r>
      <w:r w:rsidR="00794F43">
        <w:rPr>
          <w:rFonts w:eastAsia="Times New Roman" w:cstheme="minorHAnsi"/>
          <w:color w:val="000000" w:themeColor="text1"/>
          <w:spacing w:val="2"/>
          <w:lang w:eastAsia="zh-CN"/>
        </w:rPr>
        <w:t>-</w:t>
      </w:r>
      <w:r>
        <w:rPr>
          <w:rFonts w:eastAsia="Times New Roman" w:cstheme="minorHAnsi"/>
          <w:color w:val="000000" w:themeColor="text1"/>
          <w:spacing w:val="2"/>
          <w:lang w:eastAsia="zh-CN"/>
        </w:rPr>
        <w:t>CNN</w:t>
      </w:r>
      <w:r w:rsidR="00794F43">
        <w:rPr>
          <w:rFonts w:eastAsia="Times New Roman" w:cstheme="minorHAnsi"/>
          <w:color w:val="000000" w:themeColor="text1"/>
          <w:spacing w:val="2"/>
          <w:lang w:eastAsia="zh-CN"/>
        </w:rPr>
        <w:t>)</w:t>
      </w:r>
      <w:r w:rsidR="00397F40">
        <w:rPr>
          <w:rFonts w:eastAsia="Times New Roman" w:cstheme="minorHAnsi"/>
          <w:color w:val="000000" w:themeColor="text1"/>
          <w:spacing w:val="2"/>
          <w:lang w:eastAsia="zh-CN"/>
        </w:rPr>
        <w:t xml:space="preserve"> model </w:t>
      </w:r>
      <w:r w:rsidR="00670F9E">
        <w:rPr>
          <w:rFonts w:eastAsia="Times New Roman" w:cstheme="minorHAnsi"/>
          <w:color w:val="000000" w:themeColor="text1"/>
          <w:spacing w:val="2"/>
          <w:lang w:eastAsia="zh-CN"/>
        </w:rPr>
        <w:t>which</w:t>
      </w:r>
      <w:r w:rsidR="00796B95">
        <w:rPr>
          <w:rFonts w:eastAsia="Times New Roman" w:cstheme="minorHAnsi"/>
          <w:color w:val="000000" w:themeColor="text1"/>
          <w:spacing w:val="2"/>
          <w:lang w:eastAsia="zh-CN"/>
        </w:rPr>
        <w:t xml:space="preserve"> </w:t>
      </w:r>
      <w:r w:rsidR="00D6706C">
        <w:rPr>
          <w:rFonts w:eastAsia="Times New Roman" w:cstheme="minorHAnsi"/>
          <w:color w:val="000000" w:themeColor="text1"/>
          <w:spacing w:val="2"/>
          <w:lang w:eastAsia="zh-CN"/>
        </w:rPr>
        <w:t>we tested to have</w:t>
      </w:r>
      <w:r w:rsidR="00796B95">
        <w:rPr>
          <w:rFonts w:eastAsia="Times New Roman" w:cstheme="minorHAnsi"/>
          <w:color w:val="000000" w:themeColor="text1"/>
          <w:spacing w:val="2"/>
          <w:lang w:eastAsia="zh-CN"/>
        </w:rPr>
        <w:t xml:space="preserve"> a</w:t>
      </w:r>
      <w:r w:rsidR="00D6706C">
        <w:rPr>
          <w:rFonts w:eastAsia="Times New Roman" w:cstheme="minorHAnsi"/>
          <w:color w:val="000000" w:themeColor="text1"/>
          <w:spacing w:val="2"/>
          <w:lang w:eastAsia="zh-CN"/>
        </w:rPr>
        <w:t xml:space="preserve"> relatively</w:t>
      </w:r>
      <w:r w:rsidR="00796B95">
        <w:rPr>
          <w:rFonts w:eastAsia="Times New Roman" w:cstheme="minorHAnsi"/>
          <w:color w:val="000000" w:themeColor="text1"/>
          <w:spacing w:val="2"/>
          <w:lang w:eastAsia="zh-CN"/>
        </w:rPr>
        <w:t xml:space="preserve"> </w:t>
      </w:r>
      <w:r w:rsidR="00D6706C">
        <w:rPr>
          <w:rFonts w:eastAsia="Times New Roman" w:cstheme="minorHAnsi"/>
          <w:color w:val="000000" w:themeColor="text1"/>
          <w:spacing w:val="2"/>
          <w:lang w:eastAsia="zh-CN"/>
        </w:rPr>
        <w:t>lower</w:t>
      </w:r>
      <w:r w:rsidR="00796B95">
        <w:rPr>
          <w:rFonts w:eastAsia="Times New Roman" w:cstheme="minorHAnsi"/>
          <w:color w:val="000000" w:themeColor="text1"/>
          <w:spacing w:val="2"/>
          <w:lang w:eastAsia="zh-CN"/>
        </w:rPr>
        <w:t xml:space="preserve"> false positive </w:t>
      </w:r>
      <w:r w:rsidR="00D6706C">
        <w:rPr>
          <w:rFonts w:eastAsia="Times New Roman" w:cstheme="minorHAnsi"/>
          <w:color w:val="000000" w:themeColor="text1"/>
          <w:spacing w:val="2"/>
          <w:lang w:eastAsia="zh-CN"/>
        </w:rPr>
        <w:t>rate but higher false negative rate</w:t>
      </w:r>
      <w:r w:rsidR="00D35A21">
        <w:rPr>
          <w:rFonts w:eastAsia="Times New Roman" w:cstheme="minorHAnsi"/>
          <w:color w:val="000000" w:themeColor="text1"/>
          <w:spacing w:val="2"/>
          <w:lang w:eastAsia="zh-CN"/>
        </w:rPr>
        <w:t xml:space="preserve"> and a slightly slower</w:t>
      </w:r>
      <w:r w:rsidR="004E4B52">
        <w:rPr>
          <w:rFonts w:eastAsia="Times New Roman" w:cstheme="minorHAnsi"/>
          <w:color w:val="000000" w:themeColor="text1"/>
          <w:spacing w:val="2"/>
          <w:lang w:eastAsia="zh-CN"/>
        </w:rPr>
        <w:t xml:space="preserve"> inference time</w:t>
      </w:r>
      <w:r w:rsidR="00D6706C">
        <w:rPr>
          <w:rFonts w:eastAsia="Times New Roman" w:cstheme="minorHAnsi"/>
          <w:color w:val="000000" w:themeColor="text1"/>
          <w:spacing w:val="2"/>
          <w:lang w:eastAsia="zh-CN"/>
        </w:rPr>
        <w:t>.</w:t>
      </w:r>
      <w:r w:rsidR="000B5D30">
        <w:rPr>
          <w:rFonts w:eastAsia="Times New Roman" w:cstheme="minorHAnsi"/>
          <w:color w:val="000000" w:themeColor="text1"/>
          <w:spacing w:val="2"/>
          <w:lang w:eastAsia="zh-CN"/>
        </w:rPr>
        <w:t xml:space="preserve"> Moreover, the difference</w:t>
      </w:r>
      <w:r w:rsidR="00D35A21">
        <w:rPr>
          <w:rFonts w:eastAsia="Times New Roman" w:cstheme="minorHAnsi"/>
          <w:color w:val="000000" w:themeColor="text1"/>
          <w:spacing w:val="2"/>
          <w:lang w:eastAsia="zh-CN"/>
        </w:rPr>
        <w:t xml:space="preserve"> </w:t>
      </w:r>
      <w:r w:rsidR="001F7008">
        <w:rPr>
          <w:rFonts w:eastAsia="Times New Roman" w:cstheme="minorHAnsi"/>
          <w:color w:val="000000" w:themeColor="text1"/>
          <w:spacing w:val="2"/>
          <w:lang w:eastAsia="zh-CN"/>
        </w:rPr>
        <w:t xml:space="preserve">in decreased false positive </w:t>
      </w:r>
      <w:r w:rsidR="00C770C8">
        <w:rPr>
          <w:rFonts w:eastAsia="Times New Roman" w:cstheme="minorHAnsi"/>
          <w:color w:val="000000" w:themeColor="text1"/>
          <w:spacing w:val="2"/>
          <w:lang w:eastAsia="zh-CN"/>
        </w:rPr>
        <w:t xml:space="preserve">rate </w:t>
      </w:r>
      <w:r w:rsidR="00D35A21">
        <w:rPr>
          <w:rFonts w:eastAsia="Times New Roman" w:cstheme="minorHAnsi"/>
          <w:color w:val="000000" w:themeColor="text1"/>
          <w:spacing w:val="2"/>
          <w:lang w:eastAsia="zh-CN"/>
        </w:rPr>
        <w:t>of about 3%</w:t>
      </w:r>
      <w:r w:rsidR="000B5D30">
        <w:rPr>
          <w:rFonts w:eastAsia="Times New Roman" w:cstheme="minorHAnsi"/>
          <w:color w:val="000000" w:themeColor="text1"/>
          <w:spacing w:val="2"/>
          <w:lang w:eastAsia="zh-CN"/>
        </w:rPr>
        <w:t xml:space="preserve"> was too small</w:t>
      </w:r>
      <w:r w:rsidR="00506A63">
        <w:rPr>
          <w:rFonts w:eastAsia="Times New Roman" w:cstheme="minorHAnsi"/>
          <w:color w:val="000000" w:themeColor="text1"/>
          <w:spacing w:val="2"/>
          <w:lang w:eastAsia="zh-CN"/>
        </w:rPr>
        <w:t xml:space="preserve"> to justify a change in our </w:t>
      </w:r>
      <w:r w:rsidR="00D26C0A">
        <w:rPr>
          <w:rFonts w:eastAsia="Times New Roman" w:cstheme="minorHAnsi"/>
          <w:color w:val="000000" w:themeColor="text1"/>
          <w:spacing w:val="2"/>
          <w:lang w:eastAsia="zh-CN"/>
        </w:rPr>
        <w:t>model.</w:t>
      </w:r>
    </w:p>
    <w:p w14:paraId="1C41E2F5" w14:textId="42A92FE6" w:rsidR="00156513" w:rsidRDefault="00156513" w:rsidP="00E75B2B">
      <w:pPr>
        <w:shd w:val="clear" w:color="auto" w:fill="FFFFFF"/>
        <w:spacing w:line="240" w:lineRule="auto"/>
        <w:jc w:val="both"/>
        <w:rPr>
          <w:rFonts w:eastAsia="Times New Roman" w:cstheme="minorHAnsi"/>
          <w:color w:val="000000" w:themeColor="text1"/>
          <w:spacing w:val="2"/>
          <w:lang w:eastAsia="zh-CN"/>
        </w:rPr>
      </w:pPr>
      <w:r>
        <w:rPr>
          <w:noProof/>
        </w:rPr>
        <w:drawing>
          <wp:anchor distT="0" distB="0" distL="114300" distR="114300" simplePos="0" relativeHeight="251658267" behindDoc="1" locked="0" layoutInCell="1" allowOverlap="1" wp14:anchorId="5ECD5547" wp14:editId="0CD79721">
            <wp:simplePos x="0" y="0"/>
            <wp:positionH relativeFrom="column">
              <wp:posOffset>1971675</wp:posOffset>
            </wp:positionH>
            <wp:positionV relativeFrom="paragraph">
              <wp:posOffset>9525</wp:posOffset>
            </wp:positionV>
            <wp:extent cx="1638300" cy="1638300"/>
            <wp:effectExtent l="0" t="0" r="0" b="0"/>
            <wp:wrapThrough wrapText="bothSides">
              <wp:wrapPolygon edited="0">
                <wp:start x="0" y="0"/>
                <wp:lineTo x="0" y="21349"/>
                <wp:lineTo x="21349" y="21349"/>
                <wp:lineTo x="21349" y="0"/>
                <wp:lineTo x="0" y="0"/>
              </wp:wrapPolygon>
            </wp:wrapThrough>
            <wp:docPr id="16" name="Picture 16" descr="Receiver operating characteristic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eiver operating characteristic - Wikipedia"/>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638300" cy="1638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9D49964" w14:textId="77777777" w:rsidR="00156513" w:rsidRDefault="00156513" w:rsidP="00E75B2B">
      <w:pPr>
        <w:shd w:val="clear" w:color="auto" w:fill="FFFFFF"/>
        <w:spacing w:line="240" w:lineRule="auto"/>
        <w:jc w:val="both"/>
        <w:rPr>
          <w:rFonts w:eastAsia="Times New Roman" w:cstheme="minorHAnsi"/>
          <w:color w:val="000000" w:themeColor="text1"/>
          <w:spacing w:val="2"/>
          <w:lang w:eastAsia="zh-CN"/>
        </w:rPr>
      </w:pPr>
    </w:p>
    <w:p w14:paraId="740CC4E5" w14:textId="77777777" w:rsidR="00156513" w:rsidRDefault="00156513" w:rsidP="00E75B2B">
      <w:pPr>
        <w:shd w:val="clear" w:color="auto" w:fill="FFFFFF"/>
        <w:spacing w:line="240" w:lineRule="auto"/>
        <w:jc w:val="both"/>
        <w:rPr>
          <w:rFonts w:eastAsia="Times New Roman" w:cstheme="minorHAnsi"/>
          <w:color w:val="000000" w:themeColor="text1"/>
          <w:spacing w:val="2"/>
          <w:lang w:eastAsia="zh-CN"/>
        </w:rPr>
      </w:pPr>
    </w:p>
    <w:p w14:paraId="4415932A" w14:textId="77777777" w:rsidR="00156513" w:rsidRDefault="00156513" w:rsidP="00E75B2B">
      <w:pPr>
        <w:shd w:val="clear" w:color="auto" w:fill="FFFFFF"/>
        <w:spacing w:line="240" w:lineRule="auto"/>
        <w:jc w:val="both"/>
        <w:rPr>
          <w:rFonts w:eastAsia="Times New Roman" w:cstheme="minorHAnsi"/>
          <w:color w:val="000000" w:themeColor="text1"/>
          <w:spacing w:val="2"/>
          <w:lang w:eastAsia="zh-CN"/>
        </w:rPr>
      </w:pPr>
    </w:p>
    <w:p w14:paraId="5989FAC7" w14:textId="77777777" w:rsidR="00156513" w:rsidRDefault="00156513" w:rsidP="00E75B2B">
      <w:pPr>
        <w:shd w:val="clear" w:color="auto" w:fill="FFFFFF"/>
        <w:spacing w:line="240" w:lineRule="auto"/>
        <w:jc w:val="both"/>
        <w:rPr>
          <w:rFonts w:eastAsia="Times New Roman" w:cstheme="minorHAnsi"/>
          <w:color w:val="000000" w:themeColor="text1"/>
          <w:spacing w:val="2"/>
          <w:lang w:eastAsia="zh-CN"/>
        </w:rPr>
      </w:pPr>
    </w:p>
    <w:p w14:paraId="00550C47" w14:textId="77777777" w:rsidR="00156513" w:rsidRDefault="00156513" w:rsidP="00E75B2B">
      <w:pPr>
        <w:shd w:val="clear" w:color="auto" w:fill="FFFFFF"/>
        <w:spacing w:line="240" w:lineRule="auto"/>
        <w:jc w:val="both"/>
        <w:rPr>
          <w:rFonts w:eastAsia="Times New Roman" w:cstheme="minorHAnsi"/>
          <w:color w:val="000000" w:themeColor="text1"/>
          <w:spacing w:val="2"/>
          <w:lang w:eastAsia="zh-CN"/>
        </w:rPr>
      </w:pPr>
    </w:p>
    <w:p w14:paraId="69635825" w14:textId="73346DA4" w:rsidR="00156513" w:rsidRDefault="009224B1" w:rsidP="00E75B2B">
      <w:pPr>
        <w:shd w:val="clear" w:color="auto" w:fill="FFFFFF"/>
        <w:spacing w:line="240" w:lineRule="auto"/>
        <w:jc w:val="both"/>
        <w:rPr>
          <w:rFonts w:eastAsia="Times New Roman" w:cstheme="minorHAnsi"/>
          <w:color w:val="000000" w:themeColor="text1"/>
          <w:spacing w:val="2"/>
          <w:lang w:eastAsia="zh-CN"/>
        </w:rPr>
      </w:pPr>
      <w:r>
        <w:rPr>
          <w:noProof/>
        </w:rPr>
        <mc:AlternateContent>
          <mc:Choice Requires="wps">
            <w:drawing>
              <wp:anchor distT="0" distB="0" distL="114300" distR="114300" simplePos="0" relativeHeight="251658262" behindDoc="0" locked="0" layoutInCell="1" allowOverlap="1" wp14:anchorId="1A7251A8" wp14:editId="2A41CA1F">
                <wp:simplePos x="0" y="0"/>
                <wp:positionH relativeFrom="column">
                  <wp:posOffset>1975485</wp:posOffset>
                </wp:positionH>
                <wp:positionV relativeFrom="paragraph">
                  <wp:posOffset>19050</wp:posOffset>
                </wp:positionV>
                <wp:extent cx="1885950" cy="171450"/>
                <wp:effectExtent l="0" t="0" r="0" b="0"/>
                <wp:wrapThrough wrapText="bothSides">
                  <wp:wrapPolygon edited="0">
                    <wp:start x="0" y="0"/>
                    <wp:lineTo x="0" y="19200"/>
                    <wp:lineTo x="21382" y="19200"/>
                    <wp:lineTo x="21382" y="0"/>
                    <wp:lineTo x="0" y="0"/>
                  </wp:wrapPolygon>
                </wp:wrapThrough>
                <wp:docPr id="19" name="Text Box 19"/>
                <wp:cNvGraphicFramePr/>
                <a:graphic xmlns:a="http://schemas.openxmlformats.org/drawingml/2006/main">
                  <a:graphicData uri="http://schemas.microsoft.com/office/word/2010/wordprocessingShape">
                    <wps:wsp>
                      <wps:cNvSpPr txBox="1"/>
                      <wps:spPr>
                        <a:xfrm>
                          <a:off x="0" y="0"/>
                          <a:ext cx="1885950" cy="171450"/>
                        </a:xfrm>
                        <a:prstGeom prst="rect">
                          <a:avLst/>
                        </a:prstGeom>
                        <a:solidFill>
                          <a:prstClr val="white"/>
                        </a:solidFill>
                        <a:ln>
                          <a:noFill/>
                        </a:ln>
                      </wps:spPr>
                      <wps:txbx>
                        <w:txbxContent>
                          <w:p w14:paraId="108BC742" w14:textId="4B8C5D5B" w:rsidR="009224B1" w:rsidRPr="006E0E27" w:rsidRDefault="009224B1" w:rsidP="009224B1">
                            <w:pPr>
                              <w:pStyle w:val="Caption"/>
                              <w:rPr>
                                <w:noProof/>
                              </w:rPr>
                            </w:pPr>
                            <w:r>
                              <w:t xml:space="preserve">Figure </w:t>
                            </w:r>
                            <w:r w:rsidR="0073759F">
                              <w:t>8</w:t>
                            </w:r>
                            <w:r>
                              <w:t>. Example of AUC-ROC cur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7251A8" id="Text Box 19" o:spid="_x0000_s1071" type="#_x0000_t202" style="position:absolute;left:0;text-align:left;margin-left:155.55pt;margin-top:1.5pt;width:148.5pt;height:13.5pt;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" stroked="f">
                <v:textbox inset="0,0,0,0">
                  <w:txbxContent>
                    <w:p w14:paraId="108BC742" w14:textId="4B8C5D5B" w:rsidR="009224B1" w:rsidRPr="006E0E27" w:rsidRDefault="009224B1" w:rsidP="009224B1">
                      <w:pPr>
                        <w:pStyle w:val="Caption"/>
                        <w:rPr>
                          <w:noProof/>
                        </w:rPr>
                      </w:pPr>
                      <w:r>
                        <w:t xml:space="preserve">Figure </w:t>
                      </w:r>
                      <w:r w:rsidR="0073759F">
                        <w:t>8</w:t>
                      </w:r>
                      <w:r>
                        <w:t>. Example of AUC-ROC curve</w:t>
                      </w:r>
                    </w:p>
                  </w:txbxContent>
                </v:textbox>
                <w10:wrap type="through"/>
              </v:shape>
            </w:pict>
          </mc:Fallback>
        </mc:AlternateContent>
      </w:r>
    </w:p>
    <w:p w14:paraId="3085E8E3" w14:textId="70AAF31E" w:rsidR="00B45660" w:rsidRPr="00D20419" w:rsidRDefault="00B45660" w:rsidP="000E1FEB">
      <w:pPr>
        <w:shd w:val="clear" w:color="auto" w:fill="FFFFFF"/>
        <w:spacing w:line="240" w:lineRule="auto"/>
        <w:ind w:firstLine="567"/>
        <w:jc w:val="both"/>
        <w:rPr>
          <w:rFonts w:eastAsia="Times New Roman" w:cstheme="minorHAnsi"/>
          <w:color w:val="000000" w:themeColor="text1"/>
          <w:spacing w:val="2"/>
          <w:lang w:eastAsia="zh-CN"/>
        </w:rPr>
      </w:pPr>
      <w:r>
        <w:rPr>
          <w:rFonts w:eastAsia="Times New Roman" w:cstheme="minorHAnsi"/>
          <w:color w:val="000000" w:themeColor="text1"/>
          <w:spacing w:val="2"/>
          <w:lang w:eastAsia="zh-CN"/>
        </w:rPr>
        <w:t xml:space="preserve">The low confidence </w:t>
      </w:r>
      <w:r w:rsidR="007121AA">
        <w:rPr>
          <w:rFonts w:eastAsia="Times New Roman" w:cstheme="minorHAnsi"/>
          <w:color w:val="000000" w:themeColor="text1"/>
          <w:spacing w:val="2"/>
          <w:lang w:eastAsia="zh-CN"/>
        </w:rPr>
        <w:t>threshold</w:t>
      </w:r>
      <w:r w:rsidR="00F15CBE">
        <w:rPr>
          <w:rFonts w:eastAsia="Times New Roman" w:cstheme="minorHAnsi"/>
          <w:color w:val="000000" w:themeColor="text1"/>
          <w:spacing w:val="2"/>
          <w:lang w:eastAsia="zh-CN"/>
        </w:rPr>
        <w:t xml:space="preserve"> </w:t>
      </w:r>
      <w:r w:rsidR="007121AA">
        <w:rPr>
          <w:rFonts w:eastAsia="Times New Roman" w:cstheme="minorHAnsi"/>
          <w:color w:val="000000" w:themeColor="text1"/>
          <w:spacing w:val="2"/>
          <w:lang w:eastAsia="zh-CN"/>
        </w:rPr>
        <w:t xml:space="preserve">was configured to be 0.4 to lower the </w:t>
      </w:r>
      <w:r w:rsidR="00F15CBE">
        <w:rPr>
          <w:rFonts w:eastAsia="Times New Roman" w:cstheme="minorHAnsi"/>
          <w:color w:val="000000" w:themeColor="text1"/>
          <w:spacing w:val="2"/>
          <w:lang w:eastAsia="zh-CN"/>
        </w:rPr>
        <w:t>false negative rates.</w:t>
      </w:r>
      <w:r w:rsidR="007121AA">
        <w:rPr>
          <w:rFonts w:eastAsia="Times New Roman" w:cstheme="minorHAnsi"/>
          <w:color w:val="000000" w:themeColor="text1"/>
          <w:spacing w:val="2"/>
          <w:lang w:eastAsia="zh-CN"/>
        </w:rPr>
        <w:t xml:space="preserve"> </w:t>
      </w:r>
      <w:r w:rsidR="00F77631">
        <w:rPr>
          <w:rFonts w:eastAsia="Times New Roman" w:cstheme="minorHAnsi"/>
          <w:color w:val="000000" w:themeColor="text1"/>
          <w:spacing w:val="2"/>
          <w:lang w:eastAsia="zh-CN"/>
        </w:rPr>
        <w:t>For</w:t>
      </w:r>
      <w:r w:rsidR="00F15CBE">
        <w:rPr>
          <w:rFonts w:eastAsia="Times New Roman" w:cstheme="minorHAnsi"/>
          <w:color w:val="000000" w:themeColor="text1"/>
          <w:spacing w:val="2"/>
          <w:lang w:eastAsia="zh-CN"/>
        </w:rPr>
        <w:t xml:space="preserve"> </w:t>
      </w:r>
      <w:r w:rsidR="00237B69">
        <w:rPr>
          <w:rFonts w:eastAsia="Times New Roman" w:cstheme="minorHAnsi"/>
          <w:color w:val="000000" w:themeColor="text1"/>
          <w:spacing w:val="2"/>
          <w:lang w:eastAsia="zh-CN"/>
        </w:rPr>
        <w:t xml:space="preserve">other applications of this </w:t>
      </w:r>
      <w:r w:rsidR="008A5AE0">
        <w:rPr>
          <w:rFonts w:eastAsia="Times New Roman" w:cstheme="minorHAnsi"/>
          <w:color w:val="000000" w:themeColor="text1"/>
          <w:spacing w:val="2"/>
          <w:lang w:eastAsia="zh-CN"/>
        </w:rPr>
        <w:t>AI model that</w:t>
      </w:r>
      <w:r w:rsidR="00F8498E">
        <w:rPr>
          <w:rFonts w:eastAsia="Times New Roman" w:cstheme="minorHAnsi"/>
          <w:color w:val="000000" w:themeColor="text1"/>
          <w:spacing w:val="2"/>
          <w:lang w:eastAsia="zh-CN"/>
        </w:rPr>
        <w:t xml:space="preserve"> is</w:t>
      </w:r>
      <w:r w:rsidR="006133B8">
        <w:rPr>
          <w:rFonts w:eastAsia="Times New Roman" w:cstheme="minorHAnsi"/>
          <w:color w:val="000000" w:themeColor="text1"/>
          <w:spacing w:val="2"/>
          <w:lang w:eastAsia="zh-CN"/>
        </w:rPr>
        <w:t xml:space="preserve"> sensitive to </w:t>
      </w:r>
      <w:r w:rsidR="00D93096">
        <w:rPr>
          <w:rFonts w:eastAsia="Times New Roman" w:cstheme="minorHAnsi"/>
          <w:color w:val="000000" w:themeColor="text1"/>
          <w:spacing w:val="2"/>
          <w:lang w:eastAsia="zh-CN"/>
        </w:rPr>
        <w:t>both true and false positive detections (i.e. sensitivity)</w:t>
      </w:r>
      <w:r w:rsidR="00AA378A">
        <w:rPr>
          <w:rFonts w:eastAsia="Times New Roman" w:cstheme="minorHAnsi"/>
          <w:color w:val="000000" w:themeColor="text1"/>
          <w:spacing w:val="2"/>
          <w:lang w:eastAsia="zh-CN"/>
        </w:rPr>
        <w:t xml:space="preserve">, </w:t>
      </w:r>
      <w:r w:rsidR="000B4FE7">
        <w:rPr>
          <w:rFonts w:eastAsia="Times New Roman" w:cstheme="minorHAnsi"/>
          <w:color w:val="000000" w:themeColor="text1"/>
          <w:spacing w:val="2"/>
          <w:lang w:eastAsia="zh-CN"/>
        </w:rPr>
        <w:t xml:space="preserve">the confidence threshold hyperparameter can be tuned by plotting </w:t>
      </w:r>
      <w:r w:rsidR="0097635B">
        <w:rPr>
          <w:rFonts w:eastAsia="Times New Roman" w:cstheme="minorHAnsi"/>
          <w:color w:val="000000" w:themeColor="text1"/>
          <w:spacing w:val="2"/>
          <w:lang w:eastAsia="zh-CN"/>
        </w:rPr>
        <w:t xml:space="preserve">the </w:t>
      </w:r>
      <w:r w:rsidR="00F77631">
        <w:rPr>
          <w:rFonts w:eastAsia="Times New Roman" w:cstheme="minorHAnsi"/>
          <w:color w:val="000000" w:themeColor="text1"/>
          <w:spacing w:val="2"/>
          <w:lang w:eastAsia="zh-CN"/>
        </w:rPr>
        <w:t>Receiver</w:t>
      </w:r>
      <w:r w:rsidR="0097635B">
        <w:rPr>
          <w:rFonts w:eastAsia="Times New Roman" w:cstheme="minorHAnsi"/>
          <w:color w:val="000000" w:themeColor="text1"/>
          <w:spacing w:val="2"/>
          <w:lang w:eastAsia="zh-CN"/>
        </w:rPr>
        <w:t xml:space="preserve"> Operating Characteristics </w:t>
      </w:r>
      <w:r w:rsidR="00F77631">
        <w:rPr>
          <w:rFonts w:eastAsia="Times New Roman" w:cstheme="minorHAnsi"/>
          <w:color w:val="000000" w:themeColor="text1"/>
          <w:spacing w:val="2"/>
          <w:lang w:eastAsia="zh-CN"/>
        </w:rPr>
        <w:t>(ROC)</w:t>
      </w:r>
      <w:r w:rsidR="0097635B">
        <w:rPr>
          <w:rFonts w:eastAsia="Times New Roman" w:cstheme="minorHAnsi"/>
          <w:color w:val="000000" w:themeColor="text1"/>
          <w:spacing w:val="2"/>
          <w:lang w:eastAsia="zh-CN"/>
        </w:rPr>
        <w:t xml:space="preserve"> curve</w:t>
      </w:r>
      <w:r w:rsidR="00F77631">
        <w:rPr>
          <w:rFonts w:eastAsia="Times New Roman" w:cstheme="minorHAnsi"/>
          <w:color w:val="000000" w:themeColor="text1"/>
          <w:spacing w:val="2"/>
          <w:lang w:eastAsia="zh-CN"/>
        </w:rPr>
        <w:t>,</w:t>
      </w:r>
      <w:r w:rsidR="00DA4994">
        <w:rPr>
          <w:rFonts w:eastAsia="Times New Roman" w:cstheme="minorHAnsi"/>
          <w:color w:val="000000" w:themeColor="text1"/>
          <w:spacing w:val="2"/>
          <w:lang w:eastAsia="zh-CN"/>
        </w:rPr>
        <w:t xml:space="preserve"> where the </w:t>
      </w:r>
      <w:r w:rsidR="00B14E21">
        <w:rPr>
          <w:rFonts w:eastAsia="Times New Roman" w:cstheme="minorHAnsi"/>
          <w:color w:val="000000" w:themeColor="text1"/>
          <w:spacing w:val="2"/>
          <w:lang w:eastAsia="zh-CN"/>
        </w:rPr>
        <w:t xml:space="preserve">true </w:t>
      </w:r>
      <w:r w:rsidR="004F283A">
        <w:rPr>
          <w:rFonts w:eastAsia="Times New Roman" w:cstheme="minorHAnsi"/>
          <w:color w:val="000000" w:themeColor="text1"/>
          <w:spacing w:val="2"/>
          <w:lang w:eastAsia="zh-CN"/>
        </w:rPr>
        <w:t xml:space="preserve">detections are plotted against the false detections </w:t>
      </w:r>
      <w:r w:rsidR="007F7618">
        <w:rPr>
          <w:rFonts w:eastAsia="Times New Roman" w:cstheme="minorHAnsi"/>
          <w:color w:val="000000" w:themeColor="text1"/>
          <w:spacing w:val="2"/>
          <w:lang w:eastAsia="zh-CN"/>
        </w:rPr>
        <w:t xml:space="preserve">for each </w:t>
      </w:r>
      <w:r w:rsidR="0084022D">
        <w:rPr>
          <w:rFonts w:eastAsia="Times New Roman" w:cstheme="minorHAnsi"/>
          <w:color w:val="000000" w:themeColor="text1"/>
          <w:spacing w:val="2"/>
          <w:lang w:eastAsia="zh-CN"/>
        </w:rPr>
        <w:t>confidence threshold</w:t>
      </w:r>
      <w:r w:rsidR="009224B1">
        <w:rPr>
          <w:rFonts w:eastAsia="Times New Roman" w:cstheme="minorHAnsi"/>
          <w:color w:val="000000" w:themeColor="text1"/>
          <w:spacing w:val="2"/>
          <w:lang w:eastAsia="zh-CN"/>
        </w:rPr>
        <w:t xml:space="preserve"> and the optimal confidence is the one that corresponds to the curve with the highest Area Under Curve</w:t>
      </w:r>
      <w:r w:rsidR="00F77631">
        <w:rPr>
          <w:rFonts w:eastAsia="Times New Roman" w:cstheme="minorHAnsi"/>
          <w:color w:val="000000" w:themeColor="text1"/>
          <w:spacing w:val="2"/>
          <w:lang w:eastAsia="zh-CN"/>
        </w:rPr>
        <w:t xml:space="preserve"> (AUC) (cf. Fig. 8</w:t>
      </w:r>
      <w:r w:rsidR="009224B1">
        <w:rPr>
          <w:rFonts w:eastAsia="Times New Roman" w:cstheme="minorHAnsi"/>
          <w:color w:val="000000" w:themeColor="text1"/>
          <w:spacing w:val="2"/>
          <w:lang w:eastAsia="zh-CN"/>
        </w:rPr>
        <w:t>).</w:t>
      </w:r>
    </w:p>
    <w:p w14:paraId="2B2CC464" w14:textId="1D0564F2" w:rsidR="009E4C67" w:rsidRPr="0072698A" w:rsidRDefault="00CF6ECE" w:rsidP="000E1FEB">
      <w:pPr>
        <w:ind w:firstLine="567"/>
        <w:jc w:val="both"/>
        <w:rPr>
          <w:color w:val="000000" w:themeColor="text1"/>
        </w:rPr>
      </w:pPr>
      <w:r>
        <w:rPr>
          <w:rFonts w:eastAsia="Times New Roman" w:cstheme="minorHAnsi"/>
          <w:color w:val="000000" w:themeColor="text1"/>
          <w:spacing w:val="2"/>
          <w:lang w:eastAsia="zh-CN"/>
        </w:rPr>
        <w:t xml:space="preserve">While larger models like </w:t>
      </w:r>
      <w:r w:rsidRPr="006D5FB2">
        <w:rPr>
          <w:rFonts w:eastAsia="Times New Roman" w:cstheme="minorHAnsi"/>
          <w:color w:val="000000" w:themeColor="text1"/>
          <w:spacing w:val="2"/>
          <w:lang w:eastAsia="zh-CN"/>
        </w:rPr>
        <w:t>YOLO</w:t>
      </w:r>
      <w:r w:rsidR="006D5FB2" w:rsidRPr="006D5FB2">
        <w:rPr>
          <w:rFonts w:eastAsia="Times New Roman" w:cstheme="minorHAnsi"/>
          <w:color w:val="000000" w:themeColor="text1"/>
          <w:spacing w:val="2"/>
          <w:lang w:eastAsia="zh-CN"/>
        </w:rPr>
        <w:t>v</w:t>
      </w:r>
      <w:r w:rsidRPr="006D5FB2">
        <w:rPr>
          <w:rFonts w:eastAsia="Times New Roman" w:cstheme="minorHAnsi"/>
          <w:color w:val="000000" w:themeColor="text1"/>
          <w:spacing w:val="2"/>
          <w:lang w:eastAsia="zh-CN"/>
        </w:rPr>
        <w:t>5</w:t>
      </w:r>
      <w:r w:rsidR="006D5FB2" w:rsidRPr="006D5FB2">
        <w:rPr>
          <w:rFonts w:eastAsia="Times New Roman" w:cstheme="minorHAnsi"/>
          <w:color w:val="000000" w:themeColor="text1"/>
          <w:spacing w:val="2"/>
          <w:lang w:eastAsia="zh-CN"/>
        </w:rPr>
        <w:t>s</w:t>
      </w:r>
      <w:r>
        <w:rPr>
          <w:rFonts w:eastAsia="Times New Roman" w:cstheme="minorHAnsi"/>
          <w:color w:val="000000" w:themeColor="text1"/>
          <w:spacing w:val="2"/>
          <w:lang w:eastAsia="zh-CN"/>
        </w:rPr>
        <w:t xml:space="preserve"> will produce more accurate </w:t>
      </w:r>
      <w:r w:rsidR="00646066">
        <w:rPr>
          <w:rFonts w:eastAsia="Times New Roman" w:cstheme="minorHAnsi"/>
          <w:color w:val="000000" w:themeColor="text1"/>
          <w:spacing w:val="2"/>
          <w:lang w:eastAsia="zh-CN"/>
        </w:rPr>
        <w:t>results</w:t>
      </w:r>
      <w:r>
        <w:rPr>
          <w:rFonts w:eastAsia="Times New Roman" w:cstheme="minorHAnsi"/>
          <w:color w:val="000000" w:themeColor="text1"/>
          <w:spacing w:val="2"/>
          <w:lang w:eastAsia="zh-CN"/>
        </w:rPr>
        <w:t>, they have more parameters, which requires more CUDA memory to train</w:t>
      </w:r>
      <w:r w:rsidR="002B066C">
        <w:rPr>
          <w:rFonts w:eastAsia="Times New Roman" w:cstheme="minorHAnsi"/>
          <w:color w:val="000000" w:themeColor="text1"/>
          <w:spacing w:val="2"/>
          <w:lang w:eastAsia="zh-CN"/>
        </w:rPr>
        <w:t xml:space="preserve">, </w:t>
      </w:r>
      <w:r w:rsidR="007100B7">
        <w:rPr>
          <w:rFonts w:eastAsia="Times New Roman" w:cstheme="minorHAnsi"/>
          <w:color w:val="000000" w:themeColor="text1"/>
          <w:spacing w:val="2"/>
          <w:lang w:eastAsia="zh-CN"/>
        </w:rPr>
        <w:t>resulting in lower frame rates per second for the L515</w:t>
      </w:r>
      <w:r w:rsidR="00253D27">
        <w:rPr>
          <w:rFonts w:eastAsia="Times New Roman" w:cstheme="minorHAnsi"/>
          <w:color w:val="000000" w:themeColor="text1"/>
          <w:spacing w:val="2"/>
          <w:lang w:eastAsia="zh-CN"/>
        </w:rPr>
        <w:t xml:space="preserve"> </w:t>
      </w:r>
      <w:r w:rsidR="00253D27">
        <w:rPr>
          <w:rFonts w:eastAsia="Times New Roman" w:cstheme="minorHAnsi"/>
          <w:color w:val="000000" w:themeColor="text1"/>
          <w:spacing w:val="2"/>
          <w:lang w:eastAsia="zh-CN"/>
        </w:rPr>
        <w:fldChar w:fldCharType="begin"/>
      </w:r>
      <w:r w:rsidR="00F21612">
        <w:rPr>
          <w:rFonts w:eastAsia="Times New Roman" w:cstheme="minorHAnsi"/>
          <w:color w:val="000000" w:themeColor="text1"/>
          <w:spacing w:val="2"/>
          <w:lang w:eastAsia="zh-CN"/>
        </w:rPr>
        <w:instrText xml:space="preserve"> ADDIN ZOTERO_ITEM CSL_CITATION {"citationID":"BZMUjmIg","properties":{"formattedCitation":"[14]","plainCitation":"[14]","noteIndex":0},"citationItems":[{"id":610,"uris":["http://zotero.org/users/7413925/items/KBP4VSRZ"],"uri":["http://zotero.org/users/7413925/items/KBP4VSRZ"],"itemData":{"id":610,"type":"webpage","title":"GitHub - ultralytics/yolov5: YOLOv5 </w:instrText>
      </w:r>
      <w:r w:rsidR="00F21612">
        <w:rPr>
          <w:rFonts w:ascii="Apple Color Emoji" w:eastAsia="Times New Roman" w:hAnsi="Apple Color Emoji" w:cs="Apple Color Emoji"/>
          <w:color w:val="000000" w:themeColor="text1"/>
          <w:spacing w:val="2"/>
          <w:lang w:eastAsia="zh-CN"/>
        </w:rPr>
        <w:instrText>🚀</w:instrText>
      </w:r>
      <w:r w:rsidR="00F21612">
        <w:rPr>
          <w:rFonts w:eastAsia="Times New Roman" w:cstheme="minorHAnsi"/>
          <w:color w:val="000000" w:themeColor="text1"/>
          <w:spacing w:val="2"/>
          <w:lang w:eastAsia="zh-CN"/>
        </w:rPr>
        <w:instrText xml:space="preserve"> in PyTorch &gt; ONNX &gt; CoreML &gt; TFLite","URL":"https://github.com/ultralytics/yolov5#pretrained-checkpoints","accessed":{"date-parts":[["2021",11,15]]}}}],"schema":"https://github.com/citation-style-language/schema/raw/master/csl-citation.json"} </w:instrText>
      </w:r>
      <w:r w:rsidR="00253D27">
        <w:rPr>
          <w:rFonts w:eastAsia="Times New Roman" w:cstheme="minorHAnsi"/>
          <w:color w:val="000000" w:themeColor="text1"/>
          <w:spacing w:val="2"/>
          <w:lang w:eastAsia="zh-CN"/>
        </w:rPr>
        <w:fldChar w:fldCharType="separate"/>
      </w:r>
      <w:r w:rsidR="00F21612">
        <w:rPr>
          <w:rFonts w:eastAsia="Times New Roman" w:cstheme="minorHAnsi"/>
          <w:noProof/>
          <w:color w:val="000000" w:themeColor="text1"/>
          <w:spacing w:val="2"/>
          <w:lang w:eastAsia="zh-CN"/>
        </w:rPr>
        <w:t>[14]</w:t>
      </w:r>
      <w:r w:rsidR="00253D27">
        <w:rPr>
          <w:rFonts w:eastAsia="Times New Roman" w:cstheme="minorHAnsi"/>
          <w:color w:val="000000" w:themeColor="text1"/>
          <w:spacing w:val="2"/>
          <w:lang w:eastAsia="zh-CN"/>
        </w:rPr>
        <w:fldChar w:fldCharType="end"/>
      </w:r>
      <w:r w:rsidR="002C07E4">
        <w:rPr>
          <w:rFonts w:eastAsia="Times New Roman" w:cstheme="minorHAnsi"/>
          <w:color w:val="000000" w:themeColor="text1"/>
          <w:spacing w:val="2"/>
          <w:lang w:eastAsia="zh-CN"/>
        </w:rPr>
        <w:t>.</w:t>
      </w:r>
      <w:r w:rsidR="00742151">
        <w:rPr>
          <w:rFonts w:eastAsia="Times New Roman" w:cstheme="minorHAnsi"/>
          <w:color w:val="000000" w:themeColor="text1"/>
          <w:spacing w:val="2"/>
          <w:lang w:eastAsia="zh-CN"/>
        </w:rPr>
        <w:t xml:space="preserve"> </w:t>
      </w:r>
      <w:r w:rsidR="00FB441C" w:rsidRPr="006D5FB2">
        <w:rPr>
          <w:rFonts w:eastAsia="Times New Roman" w:cstheme="minorHAnsi"/>
          <w:color w:val="000000" w:themeColor="text1"/>
          <w:spacing w:val="2"/>
          <w:lang w:eastAsia="zh-CN"/>
        </w:rPr>
        <w:t xml:space="preserve">Thus the model </w:t>
      </w:r>
      <w:r w:rsidR="007E6F10" w:rsidRPr="006D5FB2">
        <w:rPr>
          <w:rFonts w:eastAsia="Times New Roman" w:cstheme="minorHAnsi"/>
          <w:color w:val="000000" w:themeColor="text1"/>
          <w:spacing w:val="2"/>
          <w:lang w:eastAsia="zh-CN"/>
        </w:rPr>
        <w:t xml:space="preserve">used is the </w:t>
      </w:r>
      <w:r w:rsidR="006D5FB2" w:rsidRPr="006D5FB2">
        <w:rPr>
          <w:rFonts w:eastAsia="Times New Roman" w:cstheme="minorHAnsi"/>
          <w:color w:val="000000" w:themeColor="text1"/>
          <w:spacing w:val="2"/>
          <w:lang w:eastAsia="zh-CN"/>
        </w:rPr>
        <w:t xml:space="preserve">nano model </w:t>
      </w:r>
      <w:r w:rsidR="00742151" w:rsidRPr="006D5FB2">
        <w:rPr>
          <w:rFonts w:eastAsia="Times New Roman" w:cstheme="minorHAnsi"/>
          <w:color w:val="000000" w:themeColor="text1"/>
          <w:spacing w:val="2"/>
          <w:lang w:eastAsia="zh-CN"/>
        </w:rPr>
        <w:t>YOLOv5n</w:t>
      </w:r>
      <w:r w:rsidR="007E6F10" w:rsidRPr="006D5FB2">
        <w:rPr>
          <w:rFonts w:eastAsia="Times New Roman" w:cstheme="minorHAnsi"/>
          <w:color w:val="000000" w:themeColor="text1"/>
          <w:spacing w:val="2"/>
          <w:lang w:eastAsia="zh-CN"/>
        </w:rPr>
        <w:t xml:space="preserve">, </w:t>
      </w:r>
      <w:r w:rsidR="006D5FB2" w:rsidRPr="006D5FB2">
        <w:rPr>
          <w:rFonts w:eastAsia="Times New Roman" w:cstheme="minorHAnsi"/>
          <w:color w:val="000000" w:themeColor="text1"/>
          <w:shd w:val="clear" w:color="auto" w:fill="FFFFFF"/>
          <w:lang w:eastAsia="zh-CN"/>
        </w:rPr>
        <w:t xml:space="preserve">which </w:t>
      </w:r>
      <w:r w:rsidR="003050A3" w:rsidRPr="006D5FB2">
        <w:rPr>
          <w:rFonts w:eastAsia="Times New Roman" w:cstheme="minorHAnsi"/>
          <w:color w:val="000000" w:themeColor="text1"/>
          <w:shd w:val="clear" w:color="auto" w:fill="FFFFFF"/>
          <w:lang w:eastAsia="zh-CN"/>
        </w:rPr>
        <w:t>maintai</w:t>
      </w:r>
      <w:r w:rsidR="002B066C">
        <w:rPr>
          <w:rFonts w:eastAsia="Times New Roman" w:cstheme="minorHAnsi"/>
          <w:color w:val="000000" w:themeColor="text1"/>
          <w:shd w:val="clear" w:color="auto" w:fill="FFFFFF"/>
          <w:lang w:eastAsia="zh-CN"/>
        </w:rPr>
        <w:t>ns</w:t>
      </w:r>
      <w:r w:rsidR="003050A3" w:rsidRPr="006D5FB2">
        <w:rPr>
          <w:rFonts w:eastAsia="Times New Roman" w:cstheme="minorHAnsi"/>
          <w:color w:val="000000" w:themeColor="text1"/>
          <w:shd w:val="clear" w:color="auto" w:fill="FFFFFF"/>
          <w:lang w:eastAsia="zh-CN"/>
        </w:rPr>
        <w:t xml:space="preserve"> the YOLOv5s depth multiple of 0.33 but reduce</w:t>
      </w:r>
      <w:r w:rsidR="002B066C">
        <w:rPr>
          <w:rFonts w:eastAsia="Times New Roman" w:cstheme="minorHAnsi"/>
          <w:color w:val="000000" w:themeColor="text1"/>
          <w:shd w:val="clear" w:color="auto" w:fill="FFFFFF"/>
          <w:lang w:eastAsia="zh-CN"/>
        </w:rPr>
        <w:t>s</w:t>
      </w:r>
      <w:r w:rsidR="003050A3" w:rsidRPr="006D5FB2">
        <w:rPr>
          <w:rFonts w:eastAsia="Times New Roman" w:cstheme="minorHAnsi"/>
          <w:color w:val="000000" w:themeColor="text1"/>
          <w:shd w:val="clear" w:color="auto" w:fill="FFFFFF"/>
          <w:lang w:eastAsia="zh-CN"/>
        </w:rPr>
        <w:t xml:space="preserve"> the YOLOv5s width multiple from 0.50 to 0.25, </w:t>
      </w:r>
      <w:r w:rsidR="0072698A">
        <w:rPr>
          <w:rFonts w:eastAsia="Times New Roman" w:cstheme="minorHAnsi"/>
          <w:color w:val="000000" w:themeColor="text1"/>
          <w:shd w:val="clear" w:color="auto" w:fill="FFFFFF"/>
          <w:lang w:eastAsia="zh-CN"/>
        </w:rPr>
        <w:t>leading to a reduction in</w:t>
      </w:r>
      <w:r w:rsidR="00F21612">
        <w:rPr>
          <w:rFonts w:eastAsia="Times New Roman" w:cstheme="minorHAnsi"/>
          <w:color w:val="000000" w:themeColor="text1"/>
          <w:shd w:val="clear" w:color="auto" w:fill="FFFFFF"/>
          <w:lang w:eastAsia="zh-CN"/>
        </w:rPr>
        <w:t xml:space="preserve"> the</w:t>
      </w:r>
      <w:r w:rsidR="0072698A">
        <w:rPr>
          <w:rFonts w:eastAsia="Times New Roman" w:cstheme="minorHAnsi"/>
          <w:color w:val="000000" w:themeColor="text1"/>
          <w:shd w:val="clear" w:color="auto" w:fill="FFFFFF"/>
          <w:lang w:eastAsia="zh-CN"/>
        </w:rPr>
        <w:t xml:space="preserve"> number of </w:t>
      </w:r>
      <w:r w:rsidR="003050A3" w:rsidRPr="006D5FB2">
        <w:rPr>
          <w:rFonts w:eastAsia="Times New Roman" w:cstheme="minorHAnsi"/>
          <w:color w:val="000000" w:themeColor="text1"/>
          <w:shd w:val="clear" w:color="auto" w:fill="FFFFFF"/>
          <w:lang w:eastAsia="zh-CN"/>
        </w:rPr>
        <w:t>parameters</w:t>
      </w:r>
      <w:r w:rsidR="006D5FB2" w:rsidRPr="006D5FB2">
        <w:rPr>
          <w:rFonts w:eastAsia="Times New Roman" w:cstheme="minorHAnsi"/>
          <w:color w:val="000000" w:themeColor="text1"/>
          <w:shd w:val="clear" w:color="auto" w:fill="FFFFFF"/>
          <w:lang w:eastAsia="zh-CN"/>
        </w:rPr>
        <w:t xml:space="preserve"> </w:t>
      </w:r>
      <w:r w:rsidR="003050A3" w:rsidRPr="006D5FB2">
        <w:rPr>
          <w:rFonts w:eastAsia="Times New Roman" w:cstheme="minorHAnsi"/>
          <w:color w:val="000000" w:themeColor="text1"/>
          <w:shd w:val="clear" w:color="auto" w:fill="FFFFFF"/>
          <w:lang w:eastAsia="zh-CN"/>
        </w:rPr>
        <w:t>from 7.5</w:t>
      </w:r>
      <w:r w:rsidR="006D5FB2" w:rsidRPr="006D5FB2">
        <w:rPr>
          <w:rFonts w:eastAsia="Times New Roman" w:cstheme="minorHAnsi"/>
          <w:color w:val="000000" w:themeColor="text1"/>
          <w:shd w:val="clear" w:color="auto" w:fill="FFFFFF"/>
          <w:lang w:eastAsia="zh-CN"/>
        </w:rPr>
        <w:t xml:space="preserve"> million</w:t>
      </w:r>
      <w:r w:rsidR="003050A3" w:rsidRPr="006D5FB2">
        <w:rPr>
          <w:rFonts w:eastAsia="Times New Roman" w:cstheme="minorHAnsi"/>
          <w:color w:val="000000" w:themeColor="text1"/>
          <w:shd w:val="clear" w:color="auto" w:fill="FFFFFF"/>
          <w:lang w:eastAsia="zh-CN"/>
        </w:rPr>
        <w:t xml:space="preserve"> to 1.9</w:t>
      </w:r>
      <w:r w:rsidR="006D5FB2" w:rsidRPr="006D5FB2">
        <w:rPr>
          <w:rFonts w:eastAsia="Times New Roman" w:cstheme="minorHAnsi"/>
          <w:color w:val="000000" w:themeColor="text1"/>
          <w:shd w:val="clear" w:color="auto" w:fill="FFFFFF"/>
          <w:lang w:eastAsia="zh-CN"/>
        </w:rPr>
        <w:t xml:space="preserve"> million</w:t>
      </w:r>
      <w:r w:rsidR="00A56A5D">
        <w:rPr>
          <w:rFonts w:eastAsia="Times New Roman" w:cstheme="minorHAnsi"/>
          <w:color w:val="000000" w:themeColor="text1"/>
          <w:shd w:val="clear" w:color="auto" w:fill="FFFFFF"/>
          <w:lang w:eastAsia="zh-CN"/>
        </w:rPr>
        <w:t xml:space="preserve"> </w:t>
      </w:r>
      <w:r w:rsidR="00A56A5D">
        <w:rPr>
          <w:rFonts w:eastAsia="Times New Roman" w:cstheme="minorHAnsi"/>
          <w:color w:val="000000" w:themeColor="text1"/>
          <w:shd w:val="clear" w:color="auto" w:fill="FFFFFF"/>
          <w:lang w:eastAsia="zh-CN"/>
        </w:rPr>
        <w:fldChar w:fldCharType="begin"/>
      </w:r>
      <w:r w:rsidR="00A56A5D">
        <w:rPr>
          <w:rFonts w:eastAsia="Times New Roman" w:cstheme="minorHAnsi"/>
          <w:color w:val="000000" w:themeColor="text1"/>
          <w:shd w:val="clear" w:color="auto" w:fill="FFFFFF"/>
          <w:lang w:eastAsia="zh-CN"/>
        </w:rPr>
        <w:instrText xml:space="preserve"> ADDIN ZOTERO_ITEM CSL_CITATION {"citationID":"ivtX6I4J","properties":{"formattedCitation":"[15]","plainCitation":"[15]","noteIndex":0},"citationItems":[{"id":612,"uris":["http://zotero.org/users/7413925/items/M6GH5YWV"],"uri":["http://zotero.org/users/7413925/items/M6GH5YWV"],"itemData":{"id":612,"type":"webpage","title":"ultralytics/yolov5: v6.0 - YOLOv5n 'Nano' models, Roboflow integration, TensorFlow export, OpenCV DNN support | Zenodo","URL":"https://zenodo.org/record/5563715#.YZJQD1MRX0p","accessed":{"date-parts":[["2021",11,15]]}}}],"schema":"https://github.com/citation-style-language/schema/raw/master/csl-citation.json"} </w:instrText>
      </w:r>
      <w:r w:rsidR="00A56A5D">
        <w:rPr>
          <w:rFonts w:eastAsia="Times New Roman" w:cstheme="minorHAnsi"/>
          <w:color w:val="000000" w:themeColor="text1"/>
          <w:shd w:val="clear" w:color="auto" w:fill="FFFFFF"/>
          <w:lang w:eastAsia="zh-CN"/>
        </w:rPr>
        <w:fldChar w:fldCharType="separate"/>
      </w:r>
      <w:r w:rsidR="00A56A5D">
        <w:rPr>
          <w:rFonts w:eastAsia="Times New Roman" w:cstheme="minorHAnsi"/>
          <w:noProof/>
          <w:color w:val="000000" w:themeColor="text1"/>
          <w:shd w:val="clear" w:color="auto" w:fill="FFFFFF"/>
          <w:lang w:eastAsia="zh-CN"/>
        </w:rPr>
        <w:t>[15]</w:t>
      </w:r>
      <w:r w:rsidR="00A56A5D">
        <w:rPr>
          <w:rFonts w:eastAsia="Times New Roman" w:cstheme="minorHAnsi"/>
          <w:color w:val="000000" w:themeColor="text1"/>
          <w:shd w:val="clear" w:color="auto" w:fill="FFFFFF"/>
          <w:lang w:eastAsia="zh-CN"/>
        </w:rPr>
        <w:fldChar w:fldCharType="end"/>
      </w:r>
      <w:r w:rsidR="006D5FB2">
        <w:rPr>
          <w:rFonts w:eastAsia="Times New Roman" w:cstheme="minorHAnsi"/>
          <w:color w:val="000000" w:themeColor="text1"/>
          <w:shd w:val="clear" w:color="auto" w:fill="FFFFFF"/>
          <w:lang w:eastAsia="zh-CN"/>
        </w:rPr>
        <w:t>.</w:t>
      </w:r>
    </w:p>
    <w:p w14:paraId="15A0F7C5" w14:textId="408AFA9E" w:rsidR="00DF2D81" w:rsidRDefault="001D755E" w:rsidP="006C1F53">
      <w:pPr>
        <w:pStyle w:val="Heading1"/>
      </w:pPr>
      <w:bookmarkStart w:id="27" w:name="_Toc87908581"/>
      <w:r>
        <w:t xml:space="preserve">5. </w:t>
      </w:r>
      <w:r w:rsidR="004C130E">
        <w:t>Evaluations</w:t>
      </w:r>
      <w:r>
        <w:t xml:space="preserve"> and Key Considerations</w:t>
      </w:r>
      <w:bookmarkEnd w:id="27"/>
    </w:p>
    <w:p w14:paraId="7062E103" w14:textId="6E900F3F" w:rsidR="00C21F9E" w:rsidRDefault="00C21F9E" w:rsidP="00207323">
      <w:pPr>
        <w:jc w:val="both"/>
      </w:pPr>
      <w:r>
        <w:t xml:space="preserve">This system has </w:t>
      </w:r>
      <w:r w:rsidR="00C20B92">
        <w:t>a large redundancy in components used. For example, the</w:t>
      </w:r>
      <w:r w:rsidR="00A347BD">
        <w:t xml:space="preserve"> </w:t>
      </w:r>
      <w:r w:rsidR="003C7D3C">
        <w:t xml:space="preserve">powerful </w:t>
      </w:r>
      <w:r w:rsidR="00A347BD">
        <w:t xml:space="preserve">Jetson Nano </w:t>
      </w:r>
      <w:r w:rsidR="003C7D3C">
        <w:t>is only being used as a microcontroller to control the servo motor</w:t>
      </w:r>
      <w:r w:rsidR="00207323">
        <w:t>s</w:t>
      </w:r>
      <w:r w:rsidR="003C7D3C">
        <w:t xml:space="preserve"> and can be replaced with just a simple </w:t>
      </w:r>
      <w:r w:rsidR="000B4EE3">
        <w:t>Arduino board. The reason for this is because the</w:t>
      </w:r>
      <w:r w:rsidR="00C4250D">
        <w:t xml:space="preserve"> entire</w:t>
      </w:r>
      <w:r w:rsidR="000B4EE3">
        <w:t xml:space="preserve"> system was meant to </w:t>
      </w:r>
      <w:r w:rsidR="00C4250D">
        <w:t>be ran on the Jetson Nano.</w:t>
      </w:r>
      <w:r w:rsidR="00F5195C">
        <w:t xml:space="preserve"> However, due to the different architecture</w:t>
      </w:r>
      <w:r w:rsidR="00207323">
        <w:t>s</w:t>
      </w:r>
      <w:r w:rsidR="007A53E2">
        <w:t xml:space="preserve"> </w:t>
      </w:r>
      <w:r w:rsidR="006430D9">
        <w:t>and instruction set</w:t>
      </w:r>
      <w:r w:rsidR="00207323">
        <w:t>s</w:t>
      </w:r>
      <w:r w:rsidR="006430D9">
        <w:t xml:space="preserve"> of x86 </w:t>
      </w:r>
      <w:r w:rsidR="00CD0530">
        <w:t xml:space="preserve">(CISC) </w:t>
      </w:r>
      <w:r w:rsidR="006430D9">
        <w:t>and ARM</w:t>
      </w:r>
      <w:r w:rsidR="00CD0530">
        <w:t xml:space="preserve"> (RISC)</w:t>
      </w:r>
      <w:r w:rsidR="009C48FA">
        <w:t xml:space="preserve">, the </w:t>
      </w:r>
      <w:proofErr w:type="spellStart"/>
      <w:r w:rsidR="009C48FA">
        <w:t>mmWave</w:t>
      </w:r>
      <w:proofErr w:type="spellEnd"/>
      <w:r w:rsidR="009C48FA">
        <w:t xml:space="preserve"> SDK could not be installed onto the </w:t>
      </w:r>
      <w:r w:rsidR="00931C1F">
        <w:t>Jetson Nano</w:t>
      </w:r>
      <w:r w:rsidR="0094676D">
        <w:t>. Therefore</w:t>
      </w:r>
      <w:r w:rsidR="002F40F1">
        <w:t>, the host PC was introduced to the system</w:t>
      </w:r>
      <w:r w:rsidR="00207323">
        <w:t>, which</w:t>
      </w:r>
      <w:r w:rsidR="002F40F1">
        <w:t xml:space="preserve"> adds another dimension to the complexity.</w:t>
      </w:r>
    </w:p>
    <w:p w14:paraId="26A01140" w14:textId="5395BDE2" w:rsidR="001B6EAD" w:rsidRPr="00C21F9E" w:rsidRDefault="002F40F1" w:rsidP="000E1FEB">
      <w:pPr>
        <w:ind w:firstLine="567"/>
        <w:jc w:val="both"/>
      </w:pPr>
      <w:r>
        <w:lastRenderedPageBreak/>
        <w:t>However,</w:t>
      </w:r>
      <w:r w:rsidR="008D533E">
        <w:t xml:space="preserve"> this allowed </w:t>
      </w:r>
      <w:r w:rsidR="002A2E5F">
        <w:t xml:space="preserve">us to use </w:t>
      </w:r>
      <w:r w:rsidR="00F83736">
        <w:t>more computationally intensive</w:t>
      </w:r>
      <w:r w:rsidR="003F2C9A">
        <w:t xml:space="preserve"> but better performing</w:t>
      </w:r>
      <w:r w:rsidR="00F83736">
        <w:t xml:space="preserve"> </w:t>
      </w:r>
      <w:r w:rsidR="00F85100">
        <w:t>artificial intelligence models of YOLO</w:t>
      </w:r>
      <w:r w:rsidR="00C904F6">
        <w:t>v</w:t>
      </w:r>
      <w:r w:rsidR="00F85100">
        <w:t xml:space="preserve">5 and </w:t>
      </w:r>
      <w:proofErr w:type="spellStart"/>
      <w:r w:rsidR="005425B1">
        <w:t>D</w:t>
      </w:r>
      <w:r w:rsidR="00F85100">
        <w:t>eepSORT</w:t>
      </w:r>
      <w:proofErr w:type="spellEnd"/>
      <w:r w:rsidR="00F85100">
        <w:t>.</w:t>
      </w:r>
      <w:r w:rsidR="003433BE">
        <w:t xml:space="preserve"> According to the initial plan</w:t>
      </w:r>
      <w:r w:rsidR="00547057">
        <w:t xml:space="preserve"> of running the entire system on the Jetson Nano, </w:t>
      </w:r>
      <w:r w:rsidR="003F2C9A">
        <w:t xml:space="preserve">less computationally intensive but poorer performing artificial intelligence algorithms were considered such as the </w:t>
      </w:r>
      <w:proofErr w:type="spellStart"/>
      <w:r w:rsidR="003F2C9A">
        <w:t>MobileNet</w:t>
      </w:r>
      <w:proofErr w:type="spellEnd"/>
      <w:r w:rsidR="00F821E6">
        <w:t>-</w:t>
      </w:r>
      <w:r w:rsidR="003F2C9A">
        <w:t>SSD</w:t>
      </w:r>
      <w:r w:rsidR="00F821E6">
        <w:t xml:space="preserve">, </w:t>
      </w:r>
      <w:proofErr w:type="spellStart"/>
      <w:r w:rsidR="00F821E6">
        <w:t>Haar</w:t>
      </w:r>
      <w:proofErr w:type="spellEnd"/>
      <w:r w:rsidR="00F821E6">
        <w:t xml:space="preserve"> Cascade</w:t>
      </w:r>
      <w:r w:rsidR="002A2E5F">
        <w:t xml:space="preserve">, </w:t>
      </w:r>
      <w:r w:rsidR="00F821E6">
        <w:t xml:space="preserve">and </w:t>
      </w:r>
      <w:r w:rsidR="00951D6E">
        <w:t>HOG (Histogram of gradients).</w:t>
      </w:r>
      <w:r w:rsidR="00A9571F">
        <w:t xml:space="preserve"> </w:t>
      </w:r>
      <w:r w:rsidR="001B6EAD">
        <w:t xml:space="preserve">As the </w:t>
      </w:r>
      <w:r w:rsidR="00387AD0">
        <w:t xml:space="preserve">accuracy of the </w:t>
      </w:r>
      <w:r w:rsidR="0003208D">
        <w:t xml:space="preserve">object detection is not the limiting factor of the system’s accuracy, </w:t>
      </w:r>
      <w:r w:rsidR="00E16017">
        <w:t xml:space="preserve">less emphasis was placed on the </w:t>
      </w:r>
      <w:r w:rsidR="00F87273">
        <w:t>system’s AI</w:t>
      </w:r>
      <w:r w:rsidR="00A9571F">
        <w:t xml:space="preserve">. Thus, </w:t>
      </w:r>
      <w:r w:rsidR="00723A06">
        <w:t xml:space="preserve">the weights and biases </w:t>
      </w:r>
      <w:r w:rsidR="003674E8">
        <w:t xml:space="preserve">are trained on a general </w:t>
      </w:r>
      <w:r w:rsidR="00FC4B9A">
        <w:t>dataset rather than th</w:t>
      </w:r>
      <w:r w:rsidR="002A2E5F">
        <w:t xml:space="preserve">ose </w:t>
      </w:r>
      <w:r w:rsidR="00FC4B9A">
        <w:t>specifically for humans. This is such that the system can easily be configured to perform other task</w:t>
      </w:r>
      <w:r w:rsidR="00A7561D">
        <w:t>s such as</w:t>
      </w:r>
      <w:r w:rsidR="004621F9">
        <w:t xml:space="preserve"> </w:t>
      </w:r>
      <w:r w:rsidR="00323C3D">
        <w:t>projectile</w:t>
      </w:r>
      <w:r w:rsidR="004621F9">
        <w:t xml:space="preserve"> and </w:t>
      </w:r>
      <w:r w:rsidR="001C5D95">
        <w:t>balloon trac</w:t>
      </w:r>
      <w:r w:rsidR="004621F9">
        <w:t>king</w:t>
      </w:r>
      <w:r w:rsidR="00323C3D">
        <w:t>. However, the re</w:t>
      </w:r>
      <w:r w:rsidR="008E3DF1">
        <w:t>-</w:t>
      </w:r>
      <w:r w:rsidR="00323C3D">
        <w:t xml:space="preserve">tuning and </w:t>
      </w:r>
      <w:r w:rsidR="008E3DF1">
        <w:t>recalibrating of the IWR6843 might be</w:t>
      </w:r>
      <w:r w:rsidR="006E70CA">
        <w:t xml:space="preserve"> </w:t>
      </w:r>
      <w:r w:rsidR="008E3DF1">
        <w:t>challeng</w:t>
      </w:r>
      <w:r w:rsidR="006E70CA">
        <w:t>ing</w:t>
      </w:r>
      <w:r w:rsidR="00371596">
        <w:t>.</w:t>
      </w:r>
    </w:p>
    <w:p w14:paraId="461A5B7C" w14:textId="73B0A1E1" w:rsidR="001B6EAD" w:rsidRDefault="00371596" w:rsidP="000E1FEB">
      <w:pPr>
        <w:ind w:firstLine="567"/>
        <w:jc w:val="both"/>
      </w:pPr>
      <w:r>
        <w:t xml:space="preserve">For the </w:t>
      </w:r>
      <w:r w:rsidR="004621F9">
        <w:t>C</w:t>
      </w:r>
      <w:r>
        <w:t xml:space="preserve">luster </w:t>
      </w:r>
      <w:r w:rsidR="004621F9">
        <w:t>T</w:t>
      </w:r>
      <w:r>
        <w:t>racker, t</w:t>
      </w:r>
      <w:r w:rsidR="009A37DC">
        <w:t xml:space="preserve">he </w:t>
      </w:r>
      <w:r w:rsidR="007248E3">
        <w:t xml:space="preserve">accuracy of the </w:t>
      </w:r>
      <w:r w:rsidR="00777B65">
        <w:t>system is</w:t>
      </w:r>
      <w:r w:rsidR="004D6A0F">
        <w:t xml:space="preserve"> </w:t>
      </w:r>
      <w:r w:rsidR="005A1325">
        <w:t>undermined by the IWR6843</w:t>
      </w:r>
      <w:r w:rsidR="004621F9">
        <w:t>’s</w:t>
      </w:r>
      <w:r w:rsidR="00EB19C3">
        <w:t xml:space="preserve"> </w:t>
      </w:r>
      <w:r w:rsidR="006E70CA">
        <w:t xml:space="preserve">inability </w:t>
      </w:r>
      <w:r w:rsidR="005A1325">
        <w:t xml:space="preserve">to </w:t>
      </w:r>
      <w:r w:rsidR="00DA0BE0">
        <w:t xml:space="preserve">track a target consistently. Although data points are sufficient after the tunings, the </w:t>
      </w:r>
      <w:r w:rsidR="004C1E0F">
        <w:t xml:space="preserve">targets are </w:t>
      </w:r>
      <w:r w:rsidR="007920BD">
        <w:t>occasionally lost</w:t>
      </w:r>
      <w:r w:rsidR="006E70CA">
        <w:t xml:space="preserve">, </w:t>
      </w:r>
      <w:r w:rsidR="007920BD">
        <w:t>which could be due to the incorrect settings for some of the parameters. For example, the gain</w:t>
      </w:r>
      <w:r w:rsidR="006F6C1B">
        <w:t xml:space="preserve"> in the gating parameter</w:t>
      </w:r>
      <w:r w:rsidR="006E70CA">
        <w:t xml:space="preserve">, </w:t>
      </w:r>
      <w:r w:rsidR="0077120C">
        <w:t xml:space="preserve">which </w:t>
      </w:r>
      <w:r w:rsidR="0055078A">
        <w:t xml:space="preserve">estimates the </w:t>
      </w:r>
      <w:r w:rsidR="00862984">
        <w:t>errors and uncertainties in the detection algorith</w:t>
      </w:r>
      <w:r w:rsidR="00D36D8F">
        <w:t xml:space="preserve">m, </w:t>
      </w:r>
      <w:r w:rsidR="0077120C">
        <w:t xml:space="preserve">might not be </w:t>
      </w:r>
      <w:r w:rsidR="00D36D8F">
        <w:t>configured to match the actual errors and uncertainties.</w:t>
      </w:r>
    </w:p>
    <w:p w14:paraId="7FDFA2B2" w14:textId="45F95AE5" w:rsidR="00594053" w:rsidRDefault="00B902FE" w:rsidP="000E1FEB">
      <w:pPr>
        <w:ind w:firstLine="567"/>
        <w:jc w:val="both"/>
        <w:rPr>
          <w:rFonts w:eastAsiaTheme="minorEastAsia"/>
        </w:rPr>
      </w:pPr>
      <w:r>
        <w:t xml:space="preserve">Currently, the </w:t>
      </w:r>
      <w:r w:rsidR="006E70CA">
        <w:t>C</w:t>
      </w:r>
      <w:r>
        <w:t xml:space="preserve">luster </w:t>
      </w:r>
      <w:r w:rsidR="006E70CA">
        <w:t>T</w:t>
      </w:r>
      <w:r>
        <w:t xml:space="preserve">racker </w:t>
      </w:r>
      <w:r w:rsidR="002177E1">
        <w:t>has</w:t>
      </w:r>
      <w:r>
        <w:t xml:space="preserve"> only been tested indoors</w:t>
      </w:r>
      <w:r w:rsidR="004E32C4">
        <w:t xml:space="preserve"> where </w:t>
      </w:r>
      <w:r w:rsidR="000F0A7A">
        <w:t xml:space="preserve">the </w:t>
      </w:r>
      <w:r w:rsidR="002177E1">
        <w:t xml:space="preserve">brightness and noise levels of the environment is </w:t>
      </w:r>
      <w:r w:rsidR="003F5983">
        <w:t>well-</w:t>
      </w:r>
      <w:r w:rsidR="002177E1">
        <w:t xml:space="preserve">controlled. In </w:t>
      </w:r>
      <w:r w:rsidR="003F5983">
        <w:t>o</w:t>
      </w:r>
      <w:r w:rsidR="002177E1">
        <w:t xml:space="preserve">utdoor settings, noise and ambient light might </w:t>
      </w:r>
      <w:r w:rsidR="00390D68">
        <w:t>affect the sensors’ performanc</w:t>
      </w:r>
      <w:r w:rsidR="003F5983">
        <w:t>es</w:t>
      </w:r>
      <w:r w:rsidR="00390D68">
        <w:t xml:space="preserve">. </w:t>
      </w:r>
      <w:r w:rsidR="00A1123F">
        <w:t xml:space="preserve">The IWR6843 </w:t>
      </w:r>
      <w:r w:rsidR="003F5983">
        <w:t xml:space="preserve">was </w:t>
      </w:r>
      <w:r w:rsidR="00C70D87">
        <w:t>mostly reconfigured to increase the velocity resolution,</w:t>
      </w:r>
      <w:r w:rsidR="00DE154F">
        <w:t xml:space="preserve"> </w:t>
      </w:r>
      <w:r w:rsidR="00C70D87">
        <w:t>but s</w:t>
      </w:r>
      <w:r w:rsidR="002E77B5">
        <w:t>hould the cluster tracker be deployed in a larger environment</w:t>
      </w:r>
      <w:r w:rsidR="002F3AB8">
        <w:t>,</w:t>
      </w:r>
      <w:r w:rsidR="00C70D87">
        <w:t xml:space="preserve"> increasing</w:t>
      </w:r>
      <w:r w:rsidR="002F3AB8">
        <w:t xml:space="preserve"> </w:t>
      </w:r>
      <w:r w:rsidR="003F5983">
        <w:t xml:space="preserve">the </w:t>
      </w:r>
      <w:r w:rsidR="00C70D87">
        <w:t xml:space="preserve">spatial resolution should </w:t>
      </w:r>
      <w:r w:rsidR="003F5983">
        <w:t xml:space="preserve">also </w:t>
      </w:r>
      <w:r w:rsidR="00C70D87">
        <w:t>be considered</w:t>
      </w:r>
      <w:r w:rsidR="007E3D0B">
        <w:t>.</w:t>
      </w:r>
    </w:p>
    <w:p w14:paraId="5D53E955" w14:textId="45ADF0C5" w:rsidR="00A25700" w:rsidRDefault="00EF60F2" w:rsidP="000E1FEB">
      <w:pPr>
        <w:ind w:firstLine="567"/>
        <w:jc w:val="both"/>
        <w:rPr>
          <w:rFonts w:eastAsiaTheme="minorEastAsia"/>
        </w:rPr>
      </w:pPr>
      <w:r>
        <w:rPr>
          <w:rFonts w:eastAsiaTheme="minorEastAsia"/>
        </w:rPr>
        <w:t xml:space="preserve">Additionally, </w:t>
      </w:r>
      <w:r w:rsidR="00E00DA2">
        <w:rPr>
          <w:rFonts w:eastAsiaTheme="minorEastAsia"/>
        </w:rPr>
        <w:t xml:space="preserve">the current system </w:t>
      </w:r>
      <w:r w:rsidR="0095294E">
        <w:rPr>
          <w:rFonts w:eastAsiaTheme="minorEastAsia"/>
        </w:rPr>
        <w:t>has only been tested in an environment with low</w:t>
      </w:r>
      <w:r w:rsidR="000A7D95">
        <w:rPr>
          <w:rFonts w:eastAsiaTheme="minorEastAsia"/>
        </w:rPr>
        <w:t xml:space="preserve"> </w:t>
      </w:r>
      <w:r w:rsidR="0095294E">
        <w:rPr>
          <w:rFonts w:eastAsiaTheme="minorEastAsia"/>
        </w:rPr>
        <w:t>volume of</w:t>
      </w:r>
      <w:r w:rsidR="000A7D95">
        <w:rPr>
          <w:rFonts w:eastAsiaTheme="minorEastAsia"/>
        </w:rPr>
        <w:t xml:space="preserve"> human</w:t>
      </w:r>
      <w:r w:rsidR="0095294E">
        <w:rPr>
          <w:rFonts w:eastAsiaTheme="minorEastAsia"/>
        </w:rPr>
        <w:t xml:space="preserve"> traffic. </w:t>
      </w:r>
      <w:r w:rsidR="00B66AC6">
        <w:rPr>
          <w:rFonts w:eastAsiaTheme="minorEastAsia"/>
        </w:rPr>
        <w:t>If</w:t>
      </w:r>
      <w:r w:rsidR="0095294E">
        <w:rPr>
          <w:rFonts w:eastAsiaTheme="minorEastAsia"/>
        </w:rPr>
        <w:t xml:space="preserve"> </w:t>
      </w:r>
      <w:r w:rsidR="00FA390F">
        <w:rPr>
          <w:rFonts w:eastAsiaTheme="minorEastAsia"/>
        </w:rPr>
        <w:t xml:space="preserve">the traffic of the environment </w:t>
      </w:r>
      <w:r w:rsidR="00DD5455">
        <w:rPr>
          <w:rFonts w:eastAsiaTheme="minorEastAsia"/>
        </w:rPr>
        <w:t>increase</w:t>
      </w:r>
      <w:r w:rsidR="00DF789F">
        <w:rPr>
          <w:rFonts w:eastAsiaTheme="minorEastAsia"/>
        </w:rPr>
        <w:t>s</w:t>
      </w:r>
      <w:r w:rsidR="00DD5455">
        <w:rPr>
          <w:rFonts w:eastAsiaTheme="minorEastAsia"/>
        </w:rPr>
        <w:t xml:space="preserve"> such that </w:t>
      </w:r>
      <w:r w:rsidR="00271984">
        <w:rPr>
          <w:rFonts w:eastAsiaTheme="minorEastAsia"/>
        </w:rPr>
        <w:t>number of targets</w:t>
      </w:r>
      <w:r w:rsidR="00DD5455">
        <w:rPr>
          <w:rFonts w:eastAsiaTheme="minorEastAsia"/>
        </w:rPr>
        <w:t xml:space="preserve"> to be checked</w:t>
      </w:r>
      <w:r w:rsidR="00271984">
        <w:rPr>
          <w:rFonts w:eastAsiaTheme="minorEastAsia"/>
        </w:rPr>
        <w:t xml:space="preserve"> </w:t>
      </w:r>
      <w:r w:rsidR="00DD5455">
        <w:rPr>
          <w:rFonts w:eastAsiaTheme="minorEastAsia"/>
        </w:rPr>
        <w:t>is added</w:t>
      </w:r>
      <w:r w:rsidR="00153EAF">
        <w:rPr>
          <w:rFonts w:eastAsiaTheme="minorEastAsia"/>
        </w:rPr>
        <w:t xml:space="preserve"> </w:t>
      </w:r>
      <w:r w:rsidR="00B878E5">
        <w:rPr>
          <w:rFonts w:eastAsiaTheme="minorEastAsia"/>
        </w:rPr>
        <w:t xml:space="preserve">at a faster rate than the </w:t>
      </w:r>
      <w:r w:rsidR="00080026">
        <w:rPr>
          <w:rFonts w:eastAsiaTheme="minorEastAsia"/>
        </w:rPr>
        <w:t xml:space="preserve">rate </w:t>
      </w:r>
      <w:r w:rsidR="00E708B7">
        <w:rPr>
          <w:rFonts w:eastAsiaTheme="minorEastAsia"/>
        </w:rPr>
        <w:t xml:space="preserve">at which the </w:t>
      </w:r>
      <w:r w:rsidR="00295491">
        <w:rPr>
          <w:rFonts w:eastAsiaTheme="minorEastAsia"/>
        </w:rPr>
        <w:t>C</w:t>
      </w:r>
      <w:r w:rsidR="00B878E5">
        <w:rPr>
          <w:rFonts w:eastAsiaTheme="minorEastAsia"/>
        </w:rPr>
        <w:t xml:space="preserve">luster </w:t>
      </w:r>
      <w:r w:rsidR="00E708B7">
        <w:rPr>
          <w:rFonts w:eastAsiaTheme="minorEastAsia"/>
        </w:rPr>
        <w:t xml:space="preserve">Tracker </w:t>
      </w:r>
      <w:r w:rsidR="00B878E5">
        <w:rPr>
          <w:rFonts w:eastAsiaTheme="minorEastAsia"/>
        </w:rPr>
        <w:t xml:space="preserve">takes to detect a target (currently </w:t>
      </w:r>
      <w:r w:rsidR="002C0879">
        <w:rPr>
          <w:rFonts w:eastAsiaTheme="minorEastAsia"/>
        </w:rPr>
        <w:t>1 target per 2 second</w:t>
      </w:r>
      <w:r w:rsidR="00B93848">
        <w:rPr>
          <w:rFonts w:eastAsiaTheme="minorEastAsia"/>
        </w:rPr>
        <w:t>s</w:t>
      </w:r>
      <w:r w:rsidR="002C0879">
        <w:rPr>
          <w:rFonts w:eastAsiaTheme="minorEastAsia"/>
        </w:rPr>
        <w:t>)</w:t>
      </w:r>
      <w:r w:rsidR="00B93848">
        <w:rPr>
          <w:rFonts w:eastAsiaTheme="minorEastAsia"/>
        </w:rPr>
        <w:t xml:space="preserve">, the queue of </w:t>
      </w:r>
      <w:r w:rsidR="001F77DD">
        <w:rPr>
          <w:rFonts w:eastAsiaTheme="minorEastAsia"/>
        </w:rPr>
        <w:t>unchecked targets will always be increasing and cause</w:t>
      </w:r>
      <w:r w:rsidR="0098327A">
        <w:rPr>
          <w:rFonts w:eastAsiaTheme="minorEastAsia"/>
        </w:rPr>
        <w:t xml:space="preserve"> a latency in the </w:t>
      </w:r>
      <w:r w:rsidR="00D16583">
        <w:rPr>
          <w:rFonts w:eastAsiaTheme="minorEastAsia"/>
        </w:rPr>
        <w:t xml:space="preserve">system. At this point, it would be better to configure it </w:t>
      </w:r>
      <w:r w:rsidR="0098327A">
        <w:rPr>
          <w:rFonts w:eastAsiaTheme="minorEastAsia"/>
        </w:rPr>
        <w:t>so</w:t>
      </w:r>
      <w:r w:rsidR="00D16583">
        <w:rPr>
          <w:rFonts w:eastAsiaTheme="minorEastAsia"/>
        </w:rPr>
        <w:t xml:space="preserve"> that </w:t>
      </w:r>
      <w:r w:rsidR="00DB15F3">
        <w:rPr>
          <w:rFonts w:eastAsiaTheme="minorEastAsia"/>
        </w:rPr>
        <w:t>unchecked target is directly fed to the Jetson Nano rather than appending it to the queue. However, this might cause the tracker to miss some of the targets.</w:t>
      </w:r>
    </w:p>
    <w:p w14:paraId="1B42230F" w14:textId="0C5297C9" w:rsidR="008D3965" w:rsidRDefault="00CA1EA7" w:rsidP="000E1FEB">
      <w:pPr>
        <w:ind w:firstLine="567"/>
        <w:jc w:val="both"/>
      </w:pPr>
      <w:r>
        <w:t>The cluster tracker might not be the perfect showcase of the capabilities of this sensor fusion</w:t>
      </w:r>
      <w:r w:rsidR="005425B1">
        <w:t xml:space="preserve"> </w:t>
      </w:r>
      <w:r w:rsidR="00BE6E3F">
        <w:t xml:space="preserve">as </w:t>
      </w:r>
      <w:r w:rsidR="00AA0132">
        <w:t>the v</w:t>
      </w:r>
      <w:r w:rsidR="00BE6E3F">
        <w:t>elocit</w:t>
      </w:r>
      <w:r w:rsidR="00AA0132">
        <w:t>ies</w:t>
      </w:r>
      <w:r w:rsidR="00BE6E3F">
        <w:t xml:space="preserve"> and acceleration</w:t>
      </w:r>
      <w:r w:rsidR="00AA0132">
        <w:t>s</w:t>
      </w:r>
      <w:r w:rsidR="00BE6E3F">
        <w:t xml:space="preserve"> </w:t>
      </w:r>
      <w:r w:rsidR="00EE5364">
        <w:t xml:space="preserve">of the targets obtained from the IWR6843 </w:t>
      </w:r>
      <w:r w:rsidR="00E2057C">
        <w:t>were</w:t>
      </w:r>
      <w:r w:rsidR="00AA0132">
        <w:t xml:space="preserve"> </w:t>
      </w:r>
      <w:r w:rsidR="00EE5364">
        <w:t>not utilised. However,</w:t>
      </w:r>
      <w:r w:rsidR="005D5675">
        <w:t xml:space="preserve"> if </w:t>
      </w:r>
      <w:r w:rsidR="00E2057C">
        <w:t>desi</w:t>
      </w:r>
      <w:r w:rsidR="009505A2">
        <w:t>red</w:t>
      </w:r>
      <w:r w:rsidR="005D5675">
        <w:t xml:space="preserve">, it is possible to map the velocity and acceleration </w:t>
      </w:r>
      <w:r w:rsidR="00A77AC4">
        <w:t xml:space="preserve">obtained from the IWR6843 to the point clouds </w:t>
      </w:r>
      <w:r w:rsidR="0090652E">
        <w:t>obtained f</w:t>
      </w:r>
      <w:r w:rsidR="00112D4D">
        <w:t>ro</w:t>
      </w:r>
      <w:r w:rsidR="0090652E">
        <w:t>m L515</w:t>
      </w:r>
      <w:r w:rsidR="00E27877">
        <w:t xml:space="preserve">, thereby </w:t>
      </w:r>
      <w:r w:rsidR="00A32271">
        <w:t xml:space="preserve">allowing for </w:t>
      </w:r>
      <w:r w:rsidR="00392D8F">
        <w:t xml:space="preserve">more complex applications such as avoidance systems and </w:t>
      </w:r>
      <w:r w:rsidR="003A670E">
        <w:t xml:space="preserve">even </w:t>
      </w:r>
      <w:r w:rsidR="004E18C7">
        <w:t>target intercepti</w:t>
      </w:r>
      <w:r w:rsidR="00E2057C">
        <w:t>on</w:t>
      </w:r>
      <w:r w:rsidR="004E18C7">
        <w:t>.</w:t>
      </w:r>
    </w:p>
    <w:p w14:paraId="0D22B2ED" w14:textId="77777777" w:rsidR="008D3965" w:rsidRDefault="008D3965">
      <w:r>
        <w:br w:type="page"/>
      </w:r>
    </w:p>
    <w:p w14:paraId="6D60EA64" w14:textId="057FCAE9" w:rsidR="00FA4FF2" w:rsidRDefault="00FA4FF2" w:rsidP="00FA4FF2">
      <w:pPr>
        <w:pStyle w:val="Heading1"/>
      </w:pPr>
      <w:bookmarkStart w:id="28" w:name="_Toc87908582"/>
      <w:r w:rsidRPr="00FA4FF2">
        <w:lastRenderedPageBreak/>
        <w:t>6.</w:t>
      </w:r>
      <w:r>
        <w:t xml:space="preserve"> References</w:t>
      </w:r>
      <w:bookmarkEnd w:id="28"/>
    </w:p>
    <w:p w14:paraId="432F2EA2" w14:textId="77777777" w:rsidR="00361AE8" w:rsidRPr="00361AE8" w:rsidRDefault="00DC39B5" w:rsidP="00361AE8">
      <w:pPr>
        <w:pStyle w:val="Bibliography"/>
        <w:rPr>
          <w:lang w:val="en-GB"/>
        </w:rPr>
      </w:pPr>
      <w:r>
        <w:fldChar w:fldCharType="begin"/>
      </w:r>
      <w:r w:rsidR="00361AE8">
        <w:instrText xml:space="preserve"> ADDIN ZOTERO_BIBL {"uncited":[],"omitted":[],"custom":[]} CSL_BIBLIOGRAPHY </w:instrText>
      </w:r>
      <w:r>
        <w:fldChar w:fldCharType="separate"/>
      </w:r>
      <w:r w:rsidR="00361AE8" w:rsidRPr="00361AE8">
        <w:rPr>
          <w:lang w:val="en-GB"/>
        </w:rPr>
        <w:t>[1]</w:t>
      </w:r>
      <w:r w:rsidR="00361AE8" w:rsidRPr="00361AE8">
        <w:rPr>
          <w:lang w:val="en-GB"/>
        </w:rPr>
        <w:tab/>
        <w:t xml:space="preserve">“Jetson Nano Developer Kit,” </w:t>
      </w:r>
      <w:r w:rsidR="00361AE8" w:rsidRPr="00361AE8">
        <w:rPr>
          <w:i/>
          <w:iCs/>
          <w:lang w:val="en-GB"/>
        </w:rPr>
        <w:t>NVIDIA Developer</w:t>
      </w:r>
      <w:r w:rsidR="00361AE8" w:rsidRPr="00361AE8">
        <w:rPr>
          <w:lang w:val="en-GB"/>
        </w:rPr>
        <w:t>, Mar. 06, 2019. https://developer.nvidia.com/embedded/jetson-nano-developer-kit (accessed Nov. 15, 2021).</w:t>
      </w:r>
    </w:p>
    <w:p w14:paraId="041CD306" w14:textId="77777777" w:rsidR="00361AE8" w:rsidRPr="00361AE8" w:rsidRDefault="00361AE8" w:rsidP="00361AE8">
      <w:pPr>
        <w:pStyle w:val="Bibliography"/>
        <w:rPr>
          <w:lang w:val="en-GB"/>
        </w:rPr>
      </w:pPr>
      <w:r w:rsidRPr="00361AE8">
        <w:rPr>
          <w:lang w:val="en-GB"/>
        </w:rPr>
        <w:t>[2]</w:t>
      </w:r>
      <w:r w:rsidRPr="00361AE8">
        <w:rPr>
          <w:lang w:val="en-GB"/>
        </w:rPr>
        <w:tab/>
        <w:t>A. Industries, “Adafruit 16-Channel 12-bit PWM/Servo Driver - I2C interface.” https://www.adafruit.com/product/815 (accessed Nov. 15, 2021).</w:t>
      </w:r>
    </w:p>
    <w:p w14:paraId="60D83C4F" w14:textId="77777777" w:rsidR="00361AE8" w:rsidRPr="00361AE8" w:rsidRDefault="00361AE8" w:rsidP="00361AE8">
      <w:pPr>
        <w:pStyle w:val="Bibliography"/>
        <w:rPr>
          <w:lang w:val="en-GB"/>
        </w:rPr>
      </w:pPr>
      <w:r w:rsidRPr="00361AE8">
        <w:rPr>
          <w:lang w:val="en-GB"/>
        </w:rPr>
        <w:t>[3]</w:t>
      </w:r>
      <w:r w:rsidRPr="00361AE8">
        <w:rPr>
          <w:lang w:val="en-GB"/>
        </w:rPr>
        <w:tab/>
        <w:t>C. Iovescu and S. Rao, “The fundamentals of millimeter wave radar sensors,” p. 9, 2020.</w:t>
      </w:r>
    </w:p>
    <w:p w14:paraId="628E8634" w14:textId="77777777" w:rsidR="00361AE8" w:rsidRPr="00361AE8" w:rsidRDefault="00361AE8" w:rsidP="00361AE8">
      <w:pPr>
        <w:pStyle w:val="Bibliography"/>
        <w:rPr>
          <w:lang w:val="en-GB"/>
        </w:rPr>
      </w:pPr>
      <w:r w:rsidRPr="00361AE8">
        <w:rPr>
          <w:lang w:val="en-GB"/>
        </w:rPr>
        <w:t>[4]</w:t>
      </w:r>
      <w:r w:rsidRPr="00361AE8">
        <w:rPr>
          <w:lang w:val="en-GB"/>
        </w:rPr>
        <w:tab/>
        <w:t xml:space="preserve">“Optimizing the Intel RealSense LiDAR Camera L515 Range,” </w:t>
      </w:r>
      <w:r w:rsidRPr="00361AE8">
        <w:rPr>
          <w:i/>
          <w:iCs/>
          <w:lang w:val="en-GB"/>
        </w:rPr>
        <w:t>Intel® RealSense</w:t>
      </w:r>
      <w:r w:rsidRPr="00361AE8">
        <w:rPr>
          <w:i/>
          <w:iCs/>
          <w:vertAlign w:val="superscript"/>
          <w:lang w:val="en-GB"/>
        </w:rPr>
        <w:t>TM</w:t>
      </w:r>
      <w:r w:rsidRPr="00361AE8">
        <w:rPr>
          <w:i/>
          <w:iCs/>
          <w:lang w:val="en-GB"/>
        </w:rPr>
        <w:t xml:space="preserve"> Depth and Tracking Cameras</w:t>
      </w:r>
      <w:r w:rsidRPr="00361AE8">
        <w:rPr>
          <w:lang w:val="en-GB"/>
        </w:rPr>
        <w:t>, Aug. 06, 2020. https://www.intelrealsense.com/optimizing-the-lidar-camera-l515-range/ (accessed Nov. 15, 2021).</w:t>
      </w:r>
    </w:p>
    <w:p w14:paraId="10BF5B20" w14:textId="77777777" w:rsidR="00361AE8" w:rsidRPr="00361AE8" w:rsidRDefault="00361AE8" w:rsidP="00361AE8">
      <w:pPr>
        <w:pStyle w:val="Bibliography"/>
        <w:rPr>
          <w:lang w:val="en-GB"/>
        </w:rPr>
      </w:pPr>
      <w:r w:rsidRPr="00361AE8">
        <w:rPr>
          <w:lang w:val="en-GB"/>
        </w:rPr>
        <w:t>[5]</w:t>
      </w:r>
      <w:r w:rsidRPr="00361AE8">
        <w:rPr>
          <w:lang w:val="en-GB"/>
        </w:rPr>
        <w:tab/>
        <w:t>“Intel® RealSense</w:t>
      </w:r>
      <w:r w:rsidRPr="00361AE8">
        <w:rPr>
          <w:vertAlign w:val="superscript"/>
          <w:lang w:val="en-GB"/>
        </w:rPr>
        <w:t>TM</w:t>
      </w:r>
      <w:r w:rsidRPr="00361AE8">
        <w:rPr>
          <w:lang w:val="en-GB"/>
        </w:rPr>
        <w:t xml:space="preserve"> LiDAR Camera L515,” </w:t>
      </w:r>
      <w:r w:rsidRPr="00361AE8">
        <w:rPr>
          <w:i/>
          <w:iCs/>
          <w:lang w:val="en-GB"/>
        </w:rPr>
        <w:t>Intel® RealSense</w:t>
      </w:r>
      <w:r w:rsidRPr="00361AE8">
        <w:rPr>
          <w:i/>
          <w:iCs/>
          <w:vertAlign w:val="superscript"/>
          <w:lang w:val="en-GB"/>
        </w:rPr>
        <w:t>TM</w:t>
      </w:r>
      <w:r w:rsidRPr="00361AE8">
        <w:rPr>
          <w:i/>
          <w:iCs/>
          <w:lang w:val="en-GB"/>
        </w:rPr>
        <w:t xml:space="preserve"> Depth and Tracking Cameras</w:t>
      </w:r>
      <w:r w:rsidRPr="00361AE8">
        <w:rPr>
          <w:lang w:val="en-GB"/>
        </w:rPr>
        <w:t>. https://www.intelrealsense.com/lidar-camera-l515/ (accessed Nov. 15, 2021).</w:t>
      </w:r>
    </w:p>
    <w:p w14:paraId="18179320" w14:textId="77777777" w:rsidR="00361AE8" w:rsidRPr="00361AE8" w:rsidRDefault="00361AE8" w:rsidP="00361AE8">
      <w:pPr>
        <w:pStyle w:val="Bibliography"/>
        <w:rPr>
          <w:lang w:val="en-GB"/>
        </w:rPr>
      </w:pPr>
      <w:r w:rsidRPr="00361AE8">
        <w:rPr>
          <w:lang w:val="en-GB"/>
        </w:rPr>
        <w:t>[6]</w:t>
      </w:r>
      <w:r w:rsidRPr="00361AE8">
        <w:rPr>
          <w:lang w:val="en-GB"/>
        </w:rPr>
        <w:tab/>
        <w:t>“LiDAR Depth Camera L515 - Intel | DigiKey.” https://www.digikey.sg/en/product-highlight/i/intel/lidar-depth-camera-l515 (accessed Nov. 15, 2021).</w:t>
      </w:r>
    </w:p>
    <w:p w14:paraId="5B73E473" w14:textId="77777777" w:rsidR="00361AE8" w:rsidRPr="00361AE8" w:rsidRDefault="00361AE8" w:rsidP="00361AE8">
      <w:pPr>
        <w:pStyle w:val="Bibliography"/>
        <w:rPr>
          <w:lang w:val="en-GB"/>
        </w:rPr>
      </w:pPr>
      <w:r w:rsidRPr="00361AE8">
        <w:rPr>
          <w:lang w:val="en-GB"/>
        </w:rPr>
        <w:t>[7]</w:t>
      </w:r>
      <w:r w:rsidRPr="00361AE8">
        <w:rPr>
          <w:lang w:val="en-GB"/>
        </w:rPr>
        <w:tab/>
        <w:t>M. E. Yanik, “Detection Layer Parameter Tuning Guide for the 3D People Counting Demo – Rev 2.0,” p. 55.</w:t>
      </w:r>
    </w:p>
    <w:p w14:paraId="081007F7" w14:textId="77777777" w:rsidR="00361AE8" w:rsidRPr="00361AE8" w:rsidRDefault="00361AE8" w:rsidP="00361AE8">
      <w:pPr>
        <w:pStyle w:val="Bibliography"/>
        <w:rPr>
          <w:lang w:val="en-GB"/>
        </w:rPr>
      </w:pPr>
      <w:r w:rsidRPr="00361AE8">
        <w:rPr>
          <w:lang w:val="en-GB"/>
        </w:rPr>
        <w:t>[8]</w:t>
      </w:r>
      <w:r w:rsidRPr="00361AE8">
        <w:rPr>
          <w:lang w:val="en-GB"/>
        </w:rPr>
        <w:tab/>
        <w:t xml:space="preserve">“Estimate states of discrete-time nonlinear system using extended Kalman filter - Simulink - MathWorks </w:t>
      </w:r>
      <w:r w:rsidRPr="00361AE8">
        <w:rPr>
          <w:rFonts w:ascii="Microsoft YaHei" w:eastAsia="Microsoft YaHei" w:cs="Microsoft YaHei" w:hint="eastAsia"/>
          <w:lang w:val="en-GB"/>
        </w:rPr>
        <w:t>中国</w:t>
      </w:r>
      <w:r w:rsidRPr="00361AE8">
        <w:rPr>
          <w:lang w:val="en-GB"/>
        </w:rPr>
        <w:t>.” https://ww2.mathworks.cn/help/control/ref/ekf_block.html (accessed Nov. 15, 2021).</w:t>
      </w:r>
    </w:p>
    <w:p w14:paraId="6A0E4FB1" w14:textId="77777777" w:rsidR="00361AE8" w:rsidRPr="00361AE8" w:rsidRDefault="00361AE8" w:rsidP="00361AE8">
      <w:pPr>
        <w:pStyle w:val="Bibliography"/>
        <w:rPr>
          <w:lang w:val="en-GB"/>
        </w:rPr>
      </w:pPr>
      <w:r w:rsidRPr="00361AE8">
        <w:rPr>
          <w:lang w:val="en-GB"/>
        </w:rPr>
        <w:t>[9]</w:t>
      </w:r>
      <w:r w:rsidRPr="00361AE8">
        <w:rPr>
          <w:lang w:val="en-GB"/>
        </w:rPr>
        <w:tab/>
        <w:t xml:space="preserve">K. S. do Prado, “How DBSCAN works and why should we use it?,” </w:t>
      </w:r>
      <w:r w:rsidRPr="00361AE8">
        <w:rPr>
          <w:i/>
          <w:iCs/>
          <w:lang w:val="en-GB"/>
        </w:rPr>
        <w:t>Medium</w:t>
      </w:r>
      <w:r w:rsidRPr="00361AE8">
        <w:rPr>
          <w:lang w:val="en-GB"/>
        </w:rPr>
        <w:t>, Jun. 03, 2019. https://towardsdatascience.com/how-dbscan-works-and-why-should-i-use-it-443b4a191c80 (accessed Nov. 15, 2021).</w:t>
      </w:r>
    </w:p>
    <w:p w14:paraId="421425A6" w14:textId="77777777" w:rsidR="00361AE8" w:rsidRPr="00361AE8" w:rsidRDefault="00361AE8" w:rsidP="00361AE8">
      <w:pPr>
        <w:pStyle w:val="Bibliography"/>
        <w:rPr>
          <w:lang w:val="en-GB"/>
        </w:rPr>
      </w:pPr>
      <w:r w:rsidRPr="00361AE8">
        <w:rPr>
          <w:lang w:val="en-GB"/>
        </w:rPr>
        <w:t>[10]</w:t>
      </w:r>
      <w:r w:rsidRPr="00361AE8">
        <w:rPr>
          <w:lang w:val="en-GB"/>
        </w:rPr>
        <w:tab/>
        <w:t xml:space="preserve">Stephanie, “Mahalanobis Distance: Simple Definition, Examples,” </w:t>
      </w:r>
      <w:r w:rsidRPr="00361AE8">
        <w:rPr>
          <w:i/>
          <w:iCs/>
          <w:lang w:val="en-GB"/>
        </w:rPr>
        <w:t>Statistics How To</w:t>
      </w:r>
      <w:r w:rsidRPr="00361AE8">
        <w:rPr>
          <w:lang w:val="en-GB"/>
        </w:rPr>
        <w:t>, Nov. 21, 2017. https://www.statisticshowto.com/mahalanobis-distance/ (accessed Nov. 15, 2021).</w:t>
      </w:r>
    </w:p>
    <w:p w14:paraId="19F51DCF" w14:textId="77777777" w:rsidR="00361AE8" w:rsidRPr="00361AE8" w:rsidRDefault="00361AE8" w:rsidP="00361AE8">
      <w:pPr>
        <w:pStyle w:val="Bibliography"/>
        <w:rPr>
          <w:lang w:val="en-GB"/>
        </w:rPr>
      </w:pPr>
      <w:r w:rsidRPr="00361AE8">
        <w:rPr>
          <w:lang w:val="en-GB"/>
        </w:rPr>
        <w:t>[11]</w:t>
      </w:r>
      <w:r w:rsidRPr="00361AE8">
        <w:rPr>
          <w:lang w:val="en-GB"/>
        </w:rPr>
        <w:tab/>
        <w:t xml:space="preserve">“Complexity Cheat Sheet for Python Operations,” </w:t>
      </w:r>
      <w:r w:rsidRPr="00361AE8">
        <w:rPr>
          <w:i/>
          <w:iCs/>
          <w:lang w:val="en-GB"/>
        </w:rPr>
        <w:t>GeeksforGeeks</w:t>
      </w:r>
      <w:r w:rsidRPr="00361AE8">
        <w:rPr>
          <w:lang w:val="en-GB"/>
        </w:rPr>
        <w:t>, Mar. 02, 2020. https://www.geeksforgeeks.org/complexity-cheat-sheet-for-python-operations/ (accessed Nov. 15, 2021).</w:t>
      </w:r>
    </w:p>
    <w:p w14:paraId="6B855322" w14:textId="77777777" w:rsidR="00361AE8" w:rsidRPr="00361AE8" w:rsidRDefault="00361AE8" w:rsidP="00361AE8">
      <w:pPr>
        <w:pStyle w:val="Bibliography"/>
        <w:rPr>
          <w:lang w:val="en-GB"/>
        </w:rPr>
      </w:pPr>
      <w:r w:rsidRPr="00361AE8">
        <w:rPr>
          <w:lang w:val="en-GB"/>
        </w:rPr>
        <w:t>[12]</w:t>
      </w:r>
      <w:r w:rsidRPr="00361AE8">
        <w:rPr>
          <w:lang w:val="en-GB"/>
        </w:rPr>
        <w:tab/>
        <w:t xml:space="preserve">“Introduction to YOLO Algorithm for Object Detection,” </w:t>
      </w:r>
      <w:r w:rsidRPr="00361AE8">
        <w:rPr>
          <w:i/>
          <w:iCs/>
          <w:lang w:val="en-GB"/>
        </w:rPr>
        <w:t>Engineering Education (EngEd) Program | Section</w:t>
      </w:r>
      <w:r w:rsidRPr="00361AE8">
        <w:rPr>
          <w:lang w:val="en-GB"/>
        </w:rPr>
        <w:t>. https://www.section.io/engineering-education/introduction-to-yolo-algorithm-for-object-detection/ (accessed Nov. 15, 2021).</w:t>
      </w:r>
    </w:p>
    <w:p w14:paraId="74D31D62" w14:textId="77777777" w:rsidR="00361AE8" w:rsidRPr="00361AE8" w:rsidRDefault="00361AE8" w:rsidP="00361AE8">
      <w:pPr>
        <w:pStyle w:val="Bibliography"/>
        <w:rPr>
          <w:lang w:val="en-GB"/>
        </w:rPr>
      </w:pPr>
      <w:r w:rsidRPr="00361AE8">
        <w:rPr>
          <w:lang w:val="en-GB"/>
        </w:rPr>
        <w:t>[13]</w:t>
      </w:r>
      <w:r w:rsidRPr="00361AE8">
        <w:rPr>
          <w:lang w:val="en-GB"/>
        </w:rPr>
        <w:tab/>
        <w:t>“DeepSORT: Deep Learning to track custom objects in a video.” https://nanonets.com/blog/object-tracking-deepsort/ (accessed Nov. 15, 2021).</w:t>
      </w:r>
    </w:p>
    <w:p w14:paraId="621B374E" w14:textId="77777777" w:rsidR="00361AE8" w:rsidRPr="00361AE8" w:rsidRDefault="00361AE8" w:rsidP="00361AE8">
      <w:pPr>
        <w:pStyle w:val="Bibliography"/>
        <w:rPr>
          <w:lang w:val="en-GB"/>
        </w:rPr>
      </w:pPr>
      <w:r w:rsidRPr="00361AE8">
        <w:rPr>
          <w:lang w:val="en-GB"/>
        </w:rPr>
        <w:t>[14]</w:t>
      </w:r>
      <w:r w:rsidRPr="00361AE8">
        <w:rPr>
          <w:lang w:val="en-GB"/>
        </w:rPr>
        <w:tab/>
        <w:t xml:space="preserve">“GitHub - ultralytics/yolov5: YOLOv5 </w:t>
      </w:r>
      <w:r w:rsidRPr="00361AE8">
        <w:rPr>
          <w:rFonts w:ascii="Apple Color Emoji" w:cs="Apple Color Emoji"/>
          <w:lang w:val="en-GB"/>
        </w:rPr>
        <w:t>🚀</w:t>
      </w:r>
      <w:r w:rsidRPr="00361AE8">
        <w:rPr>
          <w:lang w:val="en-GB"/>
        </w:rPr>
        <w:t xml:space="preserve"> in PyTorch &gt; ONNX &gt; CoreML &gt; TFLite.” https://github.com/ultralytics/yolov5#pretrained-checkpoints (accessed Nov. 15, 2021).</w:t>
      </w:r>
    </w:p>
    <w:p w14:paraId="49258B2B" w14:textId="77777777" w:rsidR="00361AE8" w:rsidRPr="00361AE8" w:rsidRDefault="00361AE8" w:rsidP="00361AE8">
      <w:pPr>
        <w:pStyle w:val="Bibliography"/>
        <w:rPr>
          <w:lang w:val="en-GB"/>
        </w:rPr>
      </w:pPr>
      <w:r w:rsidRPr="00361AE8">
        <w:rPr>
          <w:lang w:val="en-GB"/>
        </w:rPr>
        <w:t>[15]</w:t>
      </w:r>
      <w:r w:rsidRPr="00361AE8">
        <w:rPr>
          <w:lang w:val="en-GB"/>
        </w:rPr>
        <w:tab/>
        <w:t>“ultralytics/yolov5: v6.0 - YOLOv5n ‘Nano’ models, Roboflow integration, TensorFlow export, OpenCV DNN support | Zenodo.” https://zenodo.org/record/5563715#.YZJQD1MRX0p (accessed Nov. 15, 2021).</w:t>
      </w:r>
    </w:p>
    <w:p w14:paraId="6EB65AFF" w14:textId="38B6D67A" w:rsidR="00FA4FF2" w:rsidRPr="00FA4FF2" w:rsidRDefault="00DC39B5" w:rsidP="00FA4FF2">
      <w:r>
        <w:fldChar w:fldCharType="end"/>
      </w:r>
    </w:p>
    <w:p w14:paraId="49AC23E6" w14:textId="77777777" w:rsidR="00740EF8" w:rsidRPr="00751840" w:rsidRDefault="00740EF8" w:rsidP="008D3965">
      <w:pPr>
        <w:jc w:val="both"/>
      </w:pPr>
    </w:p>
    <w:p w14:paraId="2157EC40" w14:textId="77777777" w:rsidR="00D04928" w:rsidRPr="00431A21" w:rsidRDefault="00D04928" w:rsidP="00431A21"/>
    <w:p w14:paraId="319816E1" w14:textId="77777777" w:rsidR="004006FE" w:rsidRPr="004006FE" w:rsidRDefault="004006FE" w:rsidP="007C28B3">
      <w:pPr>
        <w:jc w:val="both"/>
      </w:pPr>
    </w:p>
    <w:p w14:paraId="2484B8DE" w14:textId="77777777" w:rsidR="00F7536D" w:rsidRDefault="00F7536D">
      <w:pPr>
        <w:rPr>
          <w:rStyle w:val="Heading1Char"/>
        </w:rPr>
      </w:pPr>
      <w:r>
        <w:rPr>
          <w:rStyle w:val="Heading1Char"/>
        </w:rPr>
        <w:br w:type="page"/>
      </w:r>
    </w:p>
    <w:p w14:paraId="26F1B19E" w14:textId="603C13CA" w:rsidR="00AB0C55" w:rsidRDefault="007E3D0B" w:rsidP="007C28B3">
      <w:pPr>
        <w:jc w:val="both"/>
        <w:rPr>
          <w:rStyle w:val="Heading1Char"/>
        </w:rPr>
      </w:pPr>
      <w:bookmarkStart w:id="29" w:name="_Toc87908583"/>
      <w:r>
        <w:rPr>
          <w:rStyle w:val="Heading1Char"/>
        </w:rPr>
        <w:lastRenderedPageBreak/>
        <w:t>ANNEX A</w:t>
      </w:r>
      <w:bookmarkEnd w:id="29"/>
    </w:p>
    <w:p w14:paraId="2C16B7F6" w14:textId="68E91EEE" w:rsidR="003E5C56" w:rsidRDefault="003E5C56" w:rsidP="003E5C56">
      <w:r>
        <w:t>TLV encodings for the IWR6843 serial data output ar</w:t>
      </w:r>
      <w:r w:rsidR="00AB7DFF">
        <w:t>e</w:t>
      </w:r>
      <w:r>
        <w:t xml:space="preserve"> as follows:</w:t>
      </w:r>
    </w:p>
    <w:p w14:paraId="7CB28384" w14:textId="77777777" w:rsidR="005176ED" w:rsidRDefault="005176ED" w:rsidP="005176ED">
      <w:pPr>
        <w:spacing w:after="0"/>
        <w:jc w:val="both"/>
        <w:rPr>
          <w:b/>
          <w:bCs/>
        </w:rPr>
      </w:pPr>
      <w:r w:rsidRPr="00A311FD">
        <w:rPr>
          <w:b/>
          <w:bCs/>
        </w:rPr>
        <w:t>Frame Header</w:t>
      </w:r>
      <w:r>
        <w:rPr>
          <w:b/>
          <w:bCs/>
        </w:rPr>
        <w:t xml:space="preserve"> (48 bytes)</w:t>
      </w:r>
    </w:p>
    <w:tbl>
      <w:tblPr>
        <w:tblStyle w:val="TableGrid"/>
        <w:tblW w:w="0" w:type="auto"/>
        <w:tblLook w:val="04A0" w:firstRow="1" w:lastRow="0" w:firstColumn="1" w:lastColumn="0" w:noHBand="0" w:noVBand="1"/>
      </w:tblPr>
      <w:tblGrid>
        <w:gridCol w:w="2488"/>
        <w:gridCol w:w="1335"/>
        <w:gridCol w:w="1701"/>
        <w:gridCol w:w="3492"/>
      </w:tblGrid>
      <w:tr w:rsidR="005176ED" w14:paraId="07957A6F" w14:textId="77777777" w:rsidTr="00DE1B38">
        <w:trPr>
          <w:trHeight w:val="264"/>
        </w:trPr>
        <w:tc>
          <w:tcPr>
            <w:tcW w:w="2488" w:type="dxa"/>
            <w:shd w:val="clear" w:color="auto" w:fill="E7E6E6" w:themeFill="background2"/>
          </w:tcPr>
          <w:p w14:paraId="676C6B11" w14:textId="77777777" w:rsidR="005176ED" w:rsidRPr="00C16E18" w:rsidRDefault="005176ED" w:rsidP="00DE1B38">
            <w:pPr>
              <w:jc w:val="both"/>
            </w:pPr>
            <w:r w:rsidRPr="00C16E18">
              <w:t>Tag</w:t>
            </w:r>
          </w:p>
        </w:tc>
        <w:tc>
          <w:tcPr>
            <w:tcW w:w="1335" w:type="dxa"/>
            <w:shd w:val="clear" w:color="auto" w:fill="E7E6E6" w:themeFill="background2"/>
          </w:tcPr>
          <w:p w14:paraId="45545ECA" w14:textId="77777777" w:rsidR="005176ED" w:rsidRPr="00C16E18" w:rsidRDefault="005176ED" w:rsidP="00DE1B38">
            <w:pPr>
              <w:jc w:val="both"/>
            </w:pPr>
            <w:r w:rsidRPr="00C16E18">
              <w:t>Value Type</w:t>
            </w:r>
          </w:p>
        </w:tc>
        <w:tc>
          <w:tcPr>
            <w:tcW w:w="1701" w:type="dxa"/>
            <w:shd w:val="clear" w:color="auto" w:fill="E7E6E6" w:themeFill="background2"/>
          </w:tcPr>
          <w:p w14:paraId="50C54FA3" w14:textId="77777777" w:rsidR="005176ED" w:rsidRPr="00C16E18" w:rsidRDefault="005176ED" w:rsidP="00DE1B38">
            <w:pPr>
              <w:jc w:val="both"/>
            </w:pPr>
            <w:r w:rsidRPr="00C16E18">
              <w:t>Length (bytes)</w:t>
            </w:r>
          </w:p>
        </w:tc>
        <w:tc>
          <w:tcPr>
            <w:tcW w:w="3492" w:type="dxa"/>
            <w:shd w:val="clear" w:color="auto" w:fill="E7E6E6" w:themeFill="background2"/>
          </w:tcPr>
          <w:p w14:paraId="3C8CFB67" w14:textId="77777777" w:rsidR="005176ED" w:rsidRPr="00C16E18" w:rsidRDefault="005176ED" w:rsidP="00DE1B38">
            <w:pPr>
              <w:jc w:val="both"/>
            </w:pPr>
            <w:r w:rsidRPr="00C16E18">
              <w:t>Value/additional comments</w:t>
            </w:r>
          </w:p>
        </w:tc>
      </w:tr>
      <w:tr w:rsidR="005176ED" w14:paraId="597E5664" w14:textId="77777777" w:rsidTr="00DE1B38">
        <w:trPr>
          <w:trHeight w:val="264"/>
        </w:trPr>
        <w:tc>
          <w:tcPr>
            <w:tcW w:w="2488" w:type="dxa"/>
            <w:shd w:val="clear" w:color="auto" w:fill="auto"/>
          </w:tcPr>
          <w:p w14:paraId="0C86A9E7" w14:textId="77777777" w:rsidR="005176ED" w:rsidRPr="001834A0" w:rsidRDefault="005176ED" w:rsidP="00DE1B38">
            <w:pPr>
              <w:jc w:val="both"/>
            </w:pPr>
            <w:r w:rsidRPr="001834A0">
              <w:t xml:space="preserve">Synchronization </w:t>
            </w:r>
            <w:r>
              <w:t>P</w:t>
            </w:r>
            <w:r w:rsidRPr="001834A0">
              <w:t>attern</w:t>
            </w:r>
          </w:p>
        </w:tc>
        <w:tc>
          <w:tcPr>
            <w:tcW w:w="1335" w:type="dxa"/>
          </w:tcPr>
          <w:p w14:paraId="2530B186" w14:textId="77777777" w:rsidR="005176ED" w:rsidRPr="001834A0" w:rsidRDefault="005176ED" w:rsidP="00DE1B38">
            <w:pPr>
              <w:jc w:val="both"/>
            </w:pPr>
            <w:r w:rsidRPr="001834A0">
              <w:t>Uint64</w:t>
            </w:r>
          </w:p>
        </w:tc>
        <w:tc>
          <w:tcPr>
            <w:tcW w:w="1701" w:type="dxa"/>
          </w:tcPr>
          <w:p w14:paraId="58173AC5" w14:textId="77777777" w:rsidR="005176ED" w:rsidRPr="001834A0" w:rsidRDefault="005176ED" w:rsidP="00DE1B38">
            <w:pPr>
              <w:jc w:val="both"/>
            </w:pPr>
            <w:r w:rsidRPr="001834A0">
              <w:t>8</w:t>
            </w:r>
          </w:p>
        </w:tc>
        <w:tc>
          <w:tcPr>
            <w:tcW w:w="3492" w:type="dxa"/>
          </w:tcPr>
          <w:p w14:paraId="0E367049" w14:textId="77777777" w:rsidR="005176ED" w:rsidRPr="001834A0" w:rsidRDefault="005176ED" w:rsidP="00DE1B38">
            <w:pPr>
              <w:jc w:val="both"/>
            </w:pPr>
            <w:r w:rsidRPr="001834A0">
              <w:t>“02 01 04 03 06 05 08 07”</w:t>
            </w:r>
          </w:p>
        </w:tc>
      </w:tr>
      <w:tr w:rsidR="005176ED" w14:paraId="60195915" w14:textId="77777777" w:rsidTr="00DE1B38">
        <w:trPr>
          <w:trHeight w:val="249"/>
        </w:trPr>
        <w:tc>
          <w:tcPr>
            <w:tcW w:w="2488" w:type="dxa"/>
            <w:shd w:val="clear" w:color="auto" w:fill="auto"/>
          </w:tcPr>
          <w:p w14:paraId="5EC52B2B" w14:textId="77777777" w:rsidR="005176ED" w:rsidRPr="001834A0" w:rsidRDefault="005176ED" w:rsidP="00DE1B38">
            <w:pPr>
              <w:jc w:val="both"/>
            </w:pPr>
            <w:r>
              <w:t>Version</w:t>
            </w:r>
          </w:p>
        </w:tc>
        <w:tc>
          <w:tcPr>
            <w:tcW w:w="1335" w:type="dxa"/>
          </w:tcPr>
          <w:p w14:paraId="4D15FF97" w14:textId="77777777" w:rsidR="005176ED" w:rsidRPr="001834A0" w:rsidRDefault="005176ED" w:rsidP="00DE1B38">
            <w:pPr>
              <w:jc w:val="both"/>
            </w:pPr>
            <w:r>
              <w:t>Uint32</w:t>
            </w:r>
          </w:p>
        </w:tc>
        <w:tc>
          <w:tcPr>
            <w:tcW w:w="1701" w:type="dxa"/>
          </w:tcPr>
          <w:p w14:paraId="5FFB1E11" w14:textId="77777777" w:rsidR="005176ED" w:rsidRPr="001834A0" w:rsidRDefault="005176ED" w:rsidP="00DE1B38">
            <w:pPr>
              <w:jc w:val="both"/>
            </w:pPr>
            <w:r>
              <w:t>4</w:t>
            </w:r>
          </w:p>
        </w:tc>
        <w:tc>
          <w:tcPr>
            <w:tcW w:w="3492" w:type="dxa"/>
          </w:tcPr>
          <w:p w14:paraId="3FBD66B1" w14:textId="77777777" w:rsidR="005176ED" w:rsidRPr="001834A0" w:rsidRDefault="005176ED" w:rsidP="00DE1B38">
            <w:pPr>
              <w:jc w:val="both"/>
            </w:pPr>
            <w:r>
              <w:t>Version of SDK</w:t>
            </w:r>
          </w:p>
        </w:tc>
      </w:tr>
      <w:tr w:rsidR="005176ED" w14:paraId="0A01EBC7" w14:textId="77777777" w:rsidTr="00DE1B38">
        <w:trPr>
          <w:trHeight w:val="264"/>
        </w:trPr>
        <w:tc>
          <w:tcPr>
            <w:tcW w:w="2488" w:type="dxa"/>
            <w:shd w:val="clear" w:color="auto" w:fill="auto"/>
          </w:tcPr>
          <w:p w14:paraId="477B7117" w14:textId="77777777" w:rsidR="005176ED" w:rsidRPr="001834A0" w:rsidRDefault="005176ED" w:rsidP="00DE1B38">
            <w:pPr>
              <w:jc w:val="both"/>
            </w:pPr>
            <w:r>
              <w:t>Total Packet Length</w:t>
            </w:r>
          </w:p>
        </w:tc>
        <w:tc>
          <w:tcPr>
            <w:tcW w:w="1335" w:type="dxa"/>
          </w:tcPr>
          <w:p w14:paraId="65AE5FDC" w14:textId="77777777" w:rsidR="005176ED" w:rsidRPr="001834A0" w:rsidRDefault="005176ED" w:rsidP="00DE1B38">
            <w:pPr>
              <w:jc w:val="both"/>
            </w:pPr>
            <w:r>
              <w:t>Uint32</w:t>
            </w:r>
          </w:p>
        </w:tc>
        <w:tc>
          <w:tcPr>
            <w:tcW w:w="1701" w:type="dxa"/>
          </w:tcPr>
          <w:p w14:paraId="6DA07953" w14:textId="77777777" w:rsidR="005176ED" w:rsidRPr="001834A0" w:rsidRDefault="005176ED" w:rsidP="00DE1B38">
            <w:pPr>
              <w:jc w:val="both"/>
            </w:pPr>
            <w:r>
              <w:t>4</w:t>
            </w:r>
          </w:p>
        </w:tc>
        <w:tc>
          <w:tcPr>
            <w:tcW w:w="3492" w:type="dxa"/>
          </w:tcPr>
          <w:p w14:paraId="405B4F67" w14:textId="77777777" w:rsidR="005176ED" w:rsidRPr="001834A0" w:rsidRDefault="005176ED" w:rsidP="00DE1B38">
            <w:pPr>
              <w:jc w:val="both"/>
            </w:pPr>
            <w:r>
              <w:t>Inclusive of Header</w:t>
            </w:r>
          </w:p>
        </w:tc>
      </w:tr>
      <w:tr w:rsidR="005176ED" w14:paraId="156D76B1" w14:textId="77777777" w:rsidTr="00DE1B38">
        <w:trPr>
          <w:trHeight w:val="249"/>
        </w:trPr>
        <w:tc>
          <w:tcPr>
            <w:tcW w:w="2488" w:type="dxa"/>
            <w:shd w:val="clear" w:color="auto" w:fill="auto"/>
          </w:tcPr>
          <w:p w14:paraId="06BEDE1B" w14:textId="77777777" w:rsidR="005176ED" w:rsidRPr="001834A0" w:rsidRDefault="005176ED" w:rsidP="00DE1B38">
            <w:pPr>
              <w:jc w:val="both"/>
            </w:pPr>
            <w:r>
              <w:t>Platform</w:t>
            </w:r>
          </w:p>
        </w:tc>
        <w:tc>
          <w:tcPr>
            <w:tcW w:w="1335" w:type="dxa"/>
          </w:tcPr>
          <w:p w14:paraId="635B56BF" w14:textId="77777777" w:rsidR="005176ED" w:rsidRPr="001834A0" w:rsidRDefault="005176ED" w:rsidP="00DE1B38">
            <w:pPr>
              <w:jc w:val="both"/>
            </w:pPr>
            <w:r>
              <w:t>Uint32</w:t>
            </w:r>
          </w:p>
        </w:tc>
        <w:tc>
          <w:tcPr>
            <w:tcW w:w="1701" w:type="dxa"/>
          </w:tcPr>
          <w:p w14:paraId="421BCC48" w14:textId="77777777" w:rsidR="005176ED" w:rsidRPr="001834A0" w:rsidRDefault="005176ED" w:rsidP="00DE1B38">
            <w:pPr>
              <w:jc w:val="both"/>
            </w:pPr>
            <w:r>
              <w:t>4</w:t>
            </w:r>
          </w:p>
        </w:tc>
        <w:tc>
          <w:tcPr>
            <w:tcW w:w="3492" w:type="dxa"/>
          </w:tcPr>
          <w:p w14:paraId="3F78B967" w14:textId="77777777" w:rsidR="005176ED" w:rsidRPr="001834A0" w:rsidRDefault="005176ED" w:rsidP="00DE1B38">
            <w:pPr>
              <w:jc w:val="both"/>
            </w:pPr>
            <w:r>
              <w:t>0xA6843</w:t>
            </w:r>
          </w:p>
        </w:tc>
      </w:tr>
      <w:tr w:rsidR="005176ED" w14:paraId="1EF8CA6E" w14:textId="77777777" w:rsidTr="00DE1B38">
        <w:trPr>
          <w:trHeight w:val="264"/>
        </w:trPr>
        <w:tc>
          <w:tcPr>
            <w:tcW w:w="2488" w:type="dxa"/>
            <w:shd w:val="clear" w:color="auto" w:fill="auto"/>
          </w:tcPr>
          <w:p w14:paraId="236F28B6" w14:textId="77777777" w:rsidR="005176ED" w:rsidRPr="001834A0" w:rsidRDefault="005176ED" w:rsidP="00DE1B38">
            <w:pPr>
              <w:jc w:val="both"/>
            </w:pPr>
            <w:r>
              <w:t>Frame Number</w:t>
            </w:r>
          </w:p>
        </w:tc>
        <w:tc>
          <w:tcPr>
            <w:tcW w:w="1335" w:type="dxa"/>
          </w:tcPr>
          <w:p w14:paraId="7A79A1BC" w14:textId="77777777" w:rsidR="005176ED" w:rsidRPr="001834A0" w:rsidRDefault="005176ED" w:rsidP="00DE1B38">
            <w:pPr>
              <w:jc w:val="both"/>
            </w:pPr>
            <w:r>
              <w:t>Uint32</w:t>
            </w:r>
          </w:p>
        </w:tc>
        <w:tc>
          <w:tcPr>
            <w:tcW w:w="1701" w:type="dxa"/>
          </w:tcPr>
          <w:p w14:paraId="273E9E69" w14:textId="77777777" w:rsidR="005176ED" w:rsidRPr="001834A0" w:rsidRDefault="005176ED" w:rsidP="00DE1B38">
            <w:pPr>
              <w:jc w:val="both"/>
            </w:pPr>
            <w:r>
              <w:t>4</w:t>
            </w:r>
          </w:p>
        </w:tc>
        <w:tc>
          <w:tcPr>
            <w:tcW w:w="3492" w:type="dxa"/>
          </w:tcPr>
          <w:p w14:paraId="284FF864" w14:textId="77777777" w:rsidR="005176ED" w:rsidRPr="001834A0" w:rsidRDefault="005176ED" w:rsidP="00DE1B38">
            <w:pPr>
              <w:jc w:val="both"/>
            </w:pPr>
            <w:r>
              <w:t>-</w:t>
            </w:r>
          </w:p>
        </w:tc>
      </w:tr>
      <w:tr w:rsidR="005176ED" w14:paraId="3E6A3C50" w14:textId="77777777" w:rsidTr="00DE1B38">
        <w:trPr>
          <w:trHeight w:val="249"/>
        </w:trPr>
        <w:tc>
          <w:tcPr>
            <w:tcW w:w="2488" w:type="dxa"/>
            <w:shd w:val="clear" w:color="auto" w:fill="auto"/>
          </w:tcPr>
          <w:p w14:paraId="497A96FB" w14:textId="77777777" w:rsidR="005176ED" w:rsidRPr="001834A0" w:rsidRDefault="005176ED" w:rsidP="00DE1B38">
            <w:pPr>
              <w:jc w:val="both"/>
            </w:pPr>
            <w:r>
              <w:t>Sub Frame Number</w:t>
            </w:r>
          </w:p>
        </w:tc>
        <w:tc>
          <w:tcPr>
            <w:tcW w:w="1335" w:type="dxa"/>
          </w:tcPr>
          <w:p w14:paraId="7EFEFDC9" w14:textId="77777777" w:rsidR="005176ED" w:rsidRPr="001834A0" w:rsidRDefault="005176ED" w:rsidP="00DE1B38">
            <w:pPr>
              <w:jc w:val="both"/>
            </w:pPr>
            <w:r>
              <w:t>Uint32</w:t>
            </w:r>
          </w:p>
        </w:tc>
        <w:tc>
          <w:tcPr>
            <w:tcW w:w="1701" w:type="dxa"/>
          </w:tcPr>
          <w:p w14:paraId="175B09B9" w14:textId="77777777" w:rsidR="005176ED" w:rsidRPr="001834A0" w:rsidRDefault="005176ED" w:rsidP="00DE1B38">
            <w:pPr>
              <w:jc w:val="both"/>
            </w:pPr>
            <w:r>
              <w:t>4</w:t>
            </w:r>
          </w:p>
        </w:tc>
        <w:tc>
          <w:tcPr>
            <w:tcW w:w="3492" w:type="dxa"/>
          </w:tcPr>
          <w:p w14:paraId="1A90C1DF" w14:textId="77777777" w:rsidR="005176ED" w:rsidRPr="001834A0" w:rsidRDefault="005176ED" w:rsidP="00DE1B38">
            <w:pPr>
              <w:jc w:val="both"/>
            </w:pPr>
            <w:r>
              <w:t>-</w:t>
            </w:r>
          </w:p>
        </w:tc>
      </w:tr>
      <w:tr w:rsidR="005176ED" w14:paraId="71BFB3B2" w14:textId="77777777" w:rsidTr="00DE1B38">
        <w:trPr>
          <w:trHeight w:val="264"/>
        </w:trPr>
        <w:tc>
          <w:tcPr>
            <w:tcW w:w="2488" w:type="dxa"/>
            <w:shd w:val="clear" w:color="auto" w:fill="auto"/>
          </w:tcPr>
          <w:p w14:paraId="0C989AAA" w14:textId="77777777" w:rsidR="005176ED" w:rsidRPr="001834A0" w:rsidRDefault="005176ED" w:rsidP="00DE1B38">
            <w:pPr>
              <w:jc w:val="both"/>
            </w:pPr>
            <w:r>
              <w:t>Chirp Processing Margin</w:t>
            </w:r>
          </w:p>
        </w:tc>
        <w:tc>
          <w:tcPr>
            <w:tcW w:w="1335" w:type="dxa"/>
          </w:tcPr>
          <w:p w14:paraId="557217D1" w14:textId="77777777" w:rsidR="005176ED" w:rsidRPr="001834A0" w:rsidRDefault="005176ED" w:rsidP="00DE1B38">
            <w:pPr>
              <w:jc w:val="both"/>
            </w:pPr>
            <w:r>
              <w:t>Uint32</w:t>
            </w:r>
          </w:p>
        </w:tc>
        <w:tc>
          <w:tcPr>
            <w:tcW w:w="1701" w:type="dxa"/>
          </w:tcPr>
          <w:p w14:paraId="15087F46" w14:textId="77777777" w:rsidR="005176ED" w:rsidRPr="001834A0" w:rsidRDefault="005176ED" w:rsidP="00DE1B38">
            <w:pPr>
              <w:jc w:val="both"/>
            </w:pPr>
            <w:r>
              <w:t>4</w:t>
            </w:r>
          </w:p>
        </w:tc>
        <w:tc>
          <w:tcPr>
            <w:tcW w:w="3492" w:type="dxa"/>
          </w:tcPr>
          <w:p w14:paraId="02076BD0" w14:textId="77777777" w:rsidR="005176ED" w:rsidRPr="001834A0" w:rsidRDefault="005176ED" w:rsidP="00DE1B38">
            <w:pPr>
              <w:jc w:val="both"/>
            </w:pPr>
            <w:r>
              <w:t>-</w:t>
            </w:r>
          </w:p>
        </w:tc>
      </w:tr>
      <w:tr w:rsidR="005176ED" w14:paraId="20EAA9A1" w14:textId="77777777" w:rsidTr="00DE1B38">
        <w:trPr>
          <w:trHeight w:val="249"/>
        </w:trPr>
        <w:tc>
          <w:tcPr>
            <w:tcW w:w="2488" w:type="dxa"/>
            <w:shd w:val="clear" w:color="auto" w:fill="auto"/>
          </w:tcPr>
          <w:p w14:paraId="625DA927" w14:textId="77777777" w:rsidR="005176ED" w:rsidRPr="001834A0" w:rsidRDefault="005176ED" w:rsidP="00DE1B38">
            <w:pPr>
              <w:jc w:val="both"/>
            </w:pPr>
            <w:r>
              <w:t>Frame Processing Margin</w:t>
            </w:r>
          </w:p>
        </w:tc>
        <w:tc>
          <w:tcPr>
            <w:tcW w:w="1335" w:type="dxa"/>
          </w:tcPr>
          <w:p w14:paraId="3E2F26E4" w14:textId="77777777" w:rsidR="005176ED" w:rsidRPr="001834A0" w:rsidRDefault="005176ED" w:rsidP="00DE1B38">
            <w:pPr>
              <w:jc w:val="both"/>
            </w:pPr>
            <w:r>
              <w:t>Uint32</w:t>
            </w:r>
          </w:p>
        </w:tc>
        <w:tc>
          <w:tcPr>
            <w:tcW w:w="1701" w:type="dxa"/>
          </w:tcPr>
          <w:p w14:paraId="31F3DDFC" w14:textId="77777777" w:rsidR="005176ED" w:rsidRPr="001834A0" w:rsidRDefault="005176ED" w:rsidP="00DE1B38">
            <w:pPr>
              <w:jc w:val="both"/>
            </w:pPr>
            <w:r>
              <w:t>4</w:t>
            </w:r>
          </w:p>
        </w:tc>
        <w:tc>
          <w:tcPr>
            <w:tcW w:w="3492" w:type="dxa"/>
          </w:tcPr>
          <w:p w14:paraId="7397C843" w14:textId="77777777" w:rsidR="005176ED" w:rsidRPr="001834A0" w:rsidRDefault="005176ED" w:rsidP="00DE1B38">
            <w:pPr>
              <w:jc w:val="both"/>
            </w:pPr>
            <w:r>
              <w:t>-</w:t>
            </w:r>
          </w:p>
        </w:tc>
      </w:tr>
      <w:tr w:rsidR="005176ED" w14:paraId="2FB239D3" w14:textId="77777777" w:rsidTr="00DE1B38">
        <w:trPr>
          <w:trHeight w:val="249"/>
        </w:trPr>
        <w:tc>
          <w:tcPr>
            <w:tcW w:w="2488" w:type="dxa"/>
            <w:shd w:val="clear" w:color="auto" w:fill="auto"/>
          </w:tcPr>
          <w:p w14:paraId="657A3F8E" w14:textId="77777777" w:rsidR="005176ED" w:rsidRDefault="005176ED" w:rsidP="00DE1B38">
            <w:pPr>
              <w:jc w:val="both"/>
            </w:pPr>
            <w:r>
              <w:t>Track Processing Time</w:t>
            </w:r>
          </w:p>
        </w:tc>
        <w:tc>
          <w:tcPr>
            <w:tcW w:w="1335" w:type="dxa"/>
          </w:tcPr>
          <w:p w14:paraId="1DE52206" w14:textId="77777777" w:rsidR="005176ED" w:rsidRPr="001834A0" w:rsidRDefault="005176ED" w:rsidP="00DE1B38">
            <w:pPr>
              <w:jc w:val="both"/>
            </w:pPr>
            <w:r>
              <w:t>Uint32</w:t>
            </w:r>
          </w:p>
        </w:tc>
        <w:tc>
          <w:tcPr>
            <w:tcW w:w="1701" w:type="dxa"/>
          </w:tcPr>
          <w:p w14:paraId="7A57082F" w14:textId="77777777" w:rsidR="005176ED" w:rsidRPr="001834A0" w:rsidRDefault="005176ED" w:rsidP="00DE1B38">
            <w:pPr>
              <w:jc w:val="both"/>
            </w:pPr>
            <w:r>
              <w:t>4</w:t>
            </w:r>
          </w:p>
        </w:tc>
        <w:tc>
          <w:tcPr>
            <w:tcW w:w="3492" w:type="dxa"/>
          </w:tcPr>
          <w:p w14:paraId="77E1E244" w14:textId="77777777" w:rsidR="005176ED" w:rsidRPr="001834A0" w:rsidRDefault="005176ED" w:rsidP="00DE1B38">
            <w:pPr>
              <w:jc w:val="both"/>
            </w:pPr>
            <w:r>
              <w:t>-</w:t>
            </w:r>
          </w:p>
        </w:tc>
      </w:tr>
      <w:tr w:rsidR="005176ED" w14:paraId="51AAEE7C" w14:textId="77777777" w:rsidTr="00DE1B38">
        <w:trPr>
          <w:trHeight w:val="249"/>
        </w:trPr>
        <w:tc>
          <w:tcPr>
            <w:tcW w:w="2488" w:type="dxa"/>
            <w:shd w:val="clear" w:color="auto" w:fill="auto"/>
          </w:tcPr>
          <w:p w14:paraId="63611583" w14:textId="77777777" w:rsidR="005176ED" w:rsidRDefault="005176ED" w:rsidP="00DE1B38">
            <w:pPr>
              <w:jc w:val="both"/>
            </w:pPr>
            <w:r>
              <w:t>UART Sent Time</w:t>
            </w:r>
          </w:p>
        </w:tc>
        <w:tc>
          <w:tcPr>
            <w:tcW w:w="1335" w:type="dxa"/>
          </w:tcPr>
          <w:p w14:paraId="1E8335D5" w14:textId="77777777" w:rsidR="005176ED" w:rsidRPr="001834A0" w:rsidRDefault="005176ED" w:rsidP="00DE1B38">
            <w:pPr>
              <w:jc w:val="both"/>
            </w:pPr>
            <w:r>
              <w:t>Uint32</w:t>
            </w:r>
          </w:p>
        </w:tc>
        <w:tc>
          <w:tcPr>
            <w:tcW w:w="1701" w:type="dxa"/>
          </w:tcPr>
          <w:p w14:paraId="2AB4EDCB" w14:textId="77777777" w:rsidR="005176ED" w:rsidRPr="001834A0" w:rsidRDefault="005176ED" w:rsidP="00DE1B38">
            <w:pPr>
              <w:jc w:val="both"/>
            </w:pPr>
            <w:r>
              <w:t>4</w:t>
            </w:r>
          </w:p>
        </w:tc>
        <w:tc>
          <w:tcPr>
            <w:tcW w:w="3492" w:type="dxa"/>
          </w:tcPr>
          <w:p w14:paraId="7A134E2C" w14:textId="77777777" w:rsidR="005176ED" w:rsidRPr="001834A0" w:rsidRDefault="005176ED" w:rsidP="00DE1B38">
            <w:pPr>
              <w:jc w:val="both"/>
            </w:pPr>
            <w:r>
              <w:t>-</w:t>
            </w:r>
          </w:p>
        </w:tc>
      </w:tr>
      <w:tr w:rsidR="005176ED" w14:paraId="3C5F9A70" w14:textId="77777777" w:rsidTr="00DE1B38">
        <w:trPr>
          <w:trHeight w:val="249"/>
        </w:trPr>
        <w:tc>
          <w:tcPr>
            <w:tcW w:w="2488" w:type="dxa"/>
            <w:shd w:val="clear" w:color="auto" w:fill="auto"/>
          </w:tcPr>
          <w:p w14:paraId="258BF8AB" w14:textId="77777777" w:rsidR="005176ED" w:rsidRDefault="005176ED" w:rsidP="00DE1B38">
            <w:pPr>
              <w:jc w:val="both"/>
            </w:pPr>
            <w:r>
              <w:t>Number of TLVs</w:t>
            </w:r>
          </w:p>
        </w:tc>
        <w:tc>
          <w:tcPr>
            <w:tcW w:w="1335" w:type="dxa"/>
          </w:tcPr>
          <w:p w14:paraId="05CF8800" w14:textId="77777777" w:rsidR="005176ED" w:rsidRPr="001834A0" w:rsidRDefault="005176ED" w:rsidP="00DE1B38">
            <w:pPr>
              <w:jc w:val="both"/>
            </w:pPr>
            <w:r>
              <w:t>Uint16</w:t>
            </w:r>
          </w:p>
        </w:tc>
        <w:tc>
          <w:tcPr>
            <w:tcW w:w="1701" w:type="dxa"/>
          </w:tcPr>
          <w:p w14:paraId="05A10D3E" w14:textId="77777777" w:rsidR="005176ED" w:rsidRPr="001834A0" w:rsidRDefault="005176ED" w:rsidP="00DE1B38">
            <w:pPr>
              <w:jc w:val="both"/>
            </w:pPr>
            <w:r>
              <w:t>2</w:t>
            </w:r>
          </w:p>
        </w:tc>
        <w:tc>
          <w:tcPr>
            <w:tcW w:w="3492" w:type="dxa"/>
          </w:tcPr>
          <w:p w14:paraId="0E85C191" w14:textId="77777777" w:rsidR="005176ED" w:rsidRPr="001834A0" w:rsidRDefault="005176ED" w:rsidP="00DE1B38">
            <w:pPr>
              <w:jc w:val="both"/>
            </w:pPr>
            <w:r>
              <w:t>-</w:t>
            </w:r>
          </w:p>
        </w:tc>
      </w:tr>
      <w:tr w:rsidR="005176ED" w14:paraId="18FFBD07" w14:textId="77777777" w:rsidTr="00DE1B38">
        <w:trPr>
          <w:trHeight w:val="249"/>
        </w:trPr>
        <w:tc>
          <w:tcPr>
            <w:tcW w:w="2488" w:type="dxa"/>
            <w:shd w:val="clear" w:color="auto" w:fill="auto"/>
          </w:tcPr>
          <w:p w14:paraId="3AB48E75" w14:textId="77777777" w:rsidR="005176ED" w:rsidRDefault="005176ED" w:rsidP="00DE1B38">
            <w:pPr>
              <w:jc w:val="both"/>
            </w:pPr>
            <w:r>
              <w:t>Check Sum</w:t>
            </w:r>
          </w:p>
        </w:tc>
        <w:tc>
          <w:tcPr>
            <w:tcW w:w="1335" w:type="dxa"/>
          </w:tcPr>
          <w:p w14:paraId="3BC9FB31" w14:textId="77777777" w:rsidR="005176ED" w:rsidRPr="001834A0" w:rsidRDefault="005176ED" w:rsidP="00DE1B38">
            <w:pPr>
              <w:jc w:val="both"/>
            </w:pPr>
            <w:r>
              <w:t>Uint16</w:t>
            </w:r>
          </w:p>
        </w:tc>
        <w:tc>
          <w:tcPr>
            <w:tcW w:w="1701" w:type="dxa"/>
          </w:tcPr>
          <w:p w14:paraId="4EB654BA" w14:textId="77777777" w:rsidR="005176ED" w:rsidRPr="001834A0" w:rsidRDefault="005176ED" w:rsidP="00DE1B38">
            <w:pPr>
              <w:jc w:val="both"/>
            </w:pPr>
            <w:r>
              <w:t>2</w:t>
            </w:r>
          </w:p>
        </w:tc>
        <w:tc>
          <w:tcPr>
            <w:tcW w:w="3492" w:type="dxa"/>
          </w:tcPr>
          <w:p w14:paraId="43DD39D0" w14:textId="77777777" w:rsidR="005176ED" w:rsidRPr="001834A0" w:rsidRDefault="005176ED" w:rsidP="00DE1B38">
            <w:pPr>
              <w:jc w:val="both"/>
            </w:pPr>
            <w:r>
              <w:t>Header check sum</w:t>
            </w:r>
          </w:p>
        </w:tc>
      </w:tr>
    </w:tbl>
    <w:p w14:paraId="26036E91" w14:textId="77777777" w:rsidR="005176ED" w:rsidRDefault="005176ED" w:rsidP="005176ED">
      <w:pPr>
        <w:spacing w:after="0"/>
        <w:jc w:val="both"/>
        <w:rPr>
          <w:b/>
          <w:bCs/>
        </w:rPr>
      </w:pPr>
    </w:p>
    <w:p w14:paraId="6CB56CEA" w14:textId="77777777" w:rsidR="005176ED" w:rsidRDefault="005176ED" w:rsidP="005176ED">
      <w:pPr>
        <w:spacing w:after="0"/>
        <w:jc w:val="both"/>
        <w:rPr>
          <w:b/>
          <w:bCs/>
        </w:rPr>
      </w:pPr>
    </w:p>
    <w:p w14:paraId="07204EB6" w14:textId="77777777" w:rsidR="005176ED" w:rsidRDefault="005176ED" w:rsidP="005176ED">
      <w:pPr>
        <w:jc w:val="both"/>
      </w:pPr>
      <w:r>
        <w:t>For each TLV payload, there is a header which is encoded as follows:</w:t>
      </w:r>
    </w:p>
    <w:p w14:paraId="7D785FC6" w14:textId="77777777" w:rsidR="005176ED" w:rsidRDefault="005176ED" w:rsidP="005176ED">
      <w:pPr>
        <w:spacing w:after="0"/>
        <w:jc w:val="both"/>
      </w:pPr>
      <w:r>
        <w:rPr>
          <w:b/>
          <w:bCs/>
        </w:rPr>
        <w:t xml:space="preserve">TLV </w:t>
      </w:r>
      <w:r w:rsidRPr="00A311FD">
        <w:rPr>
          <w:b/>
          <w:bCs/>
        </w:rPr>
        <w:t>Header</w:t>
      </w:r>
      <w:r>
        <w:rPr>
          <w:b/>
          <w:bCs/>
        </w:rPr>
        <w:t xml:space="preserve"> (8 bytes)</w:t>
      </w:r>
    </w:p>
    <w:tbl>
      <w:tblPr>
        <w:tblStyle w:val="TableGrid"/>
        <w:tblW w:w="0" w:type="auto"/>
        <w:tblLook w:val="04A0" w:firstRow="1" w:lastRow="0" w:firstColumn="1" w:lastColumn="0" w:noHBand="0" w:noVBand="1"/>
      </w:tblPr>
      <w:tblGrid>
        <w:gridCol w:w="2254"/>
        <w:gridCol w:w="2254"/>
        <w:gridCol w:w="1583"/>
        <w:gridCol w:w="2925"/>
      </w:tblGrid>
      <w:tr w:rsidR="005176ED" w14:paraId="2E6258EC" w14:textId="77777777" w:rsidTr="00DE1B38">
        <w:tc>
          <w:tcPr>
            <w:tcW w:w="2254" w:type="dxa"/>
            <w:shd w:val="clear" w:color="auto" w:fill="E7E6E6" w:themeFill="background2"/>
          </w:tcPr>
          <w:p w14:paraId="0DFF2FF6" w14:textId="77777777" w:rsidR="005176ED" w:rsidRDefault="005176ED" w:rsidP="00DE1B38">
            <w:pPr>
              <w:jc w:val="both"/>
            </w:pPr>
            <w:r w:rsidRPr="001834A0">
              <w:t>Tag</w:t>
            </w:r>
          </w:p>
        </w:tc>
        <w:tc>
          <w:tcPr>
            <w:tcW w:w="2254" w:type="dxa"/>
            <w:shd w:val="clear" w:color="auto" w:fill="E7E6E6" w:themeFill="background2"/>
          </w:tcPr>
          <w:p w14:paraId="11DF9BC1" w14:textId="77777777" w:rsidR="005176ED" w:rsidRDefault="005176ED" w:rsidP="00DE1B38">
            <w:pPr>
              <w:jc w:val="both"/>
            </w:pPr>
            <w:r w:rsidRPr="001834A0">
              <w:t>Value Type</w:t>
            </w:r>
          </w:p>
        </w:tc>
        <w:tc>
          <w:tcPr>
            <w:tcW w:w="1583" w:type="dxa"/>
            <w:shd w:val="clear" w:color="auto" w:fill="E7E6E6" w:themeFill="background2"/>
          </w:tcPr>
          <w:p w14:paraId="4A66F51C" w14:textId="77777777" w:rsidR="005176ED" w:rsidRDefault="005176ED" w:rsidP="00DE1B38">
            <w:pPr>
              <w:jc w:val="both"/>
            </w:pPr>
            <w:r w:rsidRPr="001834A0">
              <w:t>Length (bytes)</w:t>
            </w:r>
          </w:p>
        </w:tc>
        <w:tc>
          <w:tcPr>
            <w:tcW w:w="2925" w:type="dxa"/>
            <w:shd w:val="clear" w:color="auto" w:fill="E7E6E6" w:themeFill="background2"/>
          </w:tcPr>
          <w:p w14:paraId="6AD5FD46" w14:textId="77777777" w:rsidR="005176ED" w:rsidRDefault="005176ED" w:rsidP="00DE1B38">
            <w:pPr>
              <w:jc w:val="both"/>
            </w:pPr>
            <w:r w:rsidRPr="001834A0">
              <w:t>Value</w:t>
            </w:r>
            <w:r>
              <w:t>/additional comments</w:t>
            </w:r>
          </w:p>
        </w:tc>
      </w:tr>
      <w:tr w:rsidR="005176ED" w14:paraId="34D61D1B" w14:textId="77777777" w:rsidTr="00DE1B38">
        <w:tc>
          <w:tcPr>
            <w:tcW w:w="2254" w:type="dxa"/>
          </w:tcPr>
          <w:p w14:paraId="0DFA1E32" w14:textId="77777777" w:rsidR="005176ED" w:rsidRDefault="005176ED" w:rsidP="00DE1B38">
            <w:pPr>
              <w:jc w:val="both"/>
            </w:pPr>
            <w:r>
              <w:t>Type</w:t>
            </w:r>
          </w:p>
        </w:tc>
        <w:tc>
          <w:tcPr>
            <w:tcW w:w="2254" w:type="dxa"/>
          </w:tcPr>
          <w:p w14:paraId="4F650A14" w14:textId="77777777" w:rsidR="005176ED" w:rsidRDefault="005176ED" w:rsidP="00DE1B38">
            <w:pPr>
              <w:jc w:val="both"/>
            </w:pPr>
            <w:r>
              <w:t>Uint32</w:t>
            </w:r>
          </w:p>
        </w:tc>
        <w:tc>
          <w:tcPr>
            <w:tcW w:w="1583" w:type="dxa"/>
          </w:tcPr>
          <w:p w14:paraId="724077A8" w14:textId="77777777" w:rsidR="005176ED" w:rsidRDefault="005176ED" w:rsidP="00DE1B38">
            <w:pPr>
              <w:jc w:val="both"/>
            </w:pPr>
            <w:r>
              <w:t>4</w:t>
            </w:r>
          </w:p>
        </w:tc>
        <w:tc>
          <w:tcPr>
            <w:tcW w:w="2925" w:type="dxa"/>
          </w:tcPr>
          <w:p w14:paraId="2E3B526E" w14:textId="77777777" w:rsidR="005176ED" w:rsidRDefault="005176ED" w:rsidP="00DE1B38">
            <w:pPr>
              <w:jc w:val="both"/>
            </w:pPr>
            <w:r>
              <w:t>“06”, “07” or “08”</w:t>
            </w:r>
          </w:p>
        </w:tc>
      </w:tr>
      <w:tr w:rsidR="005176ED" w14:paraId="02E6892A" w14:textId="77777777" w:rsidTr="00DE1B38">
        <w:tc>
          <w:tcPr>
            <w:tcW w:w="2254" w:type="dxa"/>
          </w:tcPr>
          <w:p w14:paraId="152751CE" w14:textId="77777777" w:rsidR="005176ED" w:rsidRDefault="005176ED" w:rsidP="00DE1B38">
            <w:pPr>
              <w:jc w:val="both"/>
            </w:pPr>
            <w:r>
              <w:t>Length</w:t>
            </w:r>
          </w:p>
        </w:tc>
        <w:tc>
          <w:tcPr>
            <w:tcW w:w="2254" w:type="dxa"/>
          </w:tcPr>
          <w:p w14:paraId="2079F9C5" w14:textId="77777777" w:rsidR="005176ED" w:rsidRDefault="005176ED" w:rsidP="00DE1B38">
            <w:pPr>
              <w:jc w:val="both"/>
            </w:pPr>
            <w:r>
              <w:t>Uint32</w:t>
            </w:r>
          </w:p>
        </w:tc>
        <w:tc>
          <w:tcPr>
            <w:tcW w:w="1583" w:type="dxa"/>
          </w:tcPr>
          <w:p w14:paraId="026FBB4F" w14:textId="77777777" w:rsidR="005176ED" w:rsidRDefault="005176ED" w:rsidP="00DE1B38">
            <w:pPr>
              <w:jc w:val="both"/>
            </w:pPr>
            <w:r>
              <w:t>4</w:t>
            </w:r>
          </w:p>
        </w:tc>
        <w:tc>
          <w:tcPr>
            <w:tcW w:w="2925" w:type="dxa"/>
          </w:tcPr>
          <w:p w14:paraId="137176C8" w14:textId="77777777" w:rsidR="005176ED" w:rsidRDefault="005176ED" w:rsidP="00DE1B38">
            <w:pPr>
              <w:jc w:val="both"/>
            </w:pPr>
            <w:r>
              <w:t>Length of current TLV inclusive of TLV header</w:t>
            </w:r>
          </w:p>
        </w:tc>
      </w:tr>
    </w:tbl>
    <w:p w14:paraId="6128C4B5" w14:textId="77777777" w:rsidR="005176ED" w:rsidRDefault="005176ED" w:rsidP="005176ED">
      <w:pPr>
        <w:jc w:val="both"/>
      </w:pPr>
    </w:p>
    <w:p w14:paraId="740F3349" w14:textId="77777777" w:rsidR="005176ED" w:rsidRDefault="005176ED" w:rsidP="005176ED">
      <w:pPr>
        <w:spacing w:after="0"/>
        <w:jc w:val="both"/>
      </w:pPr>
      <w:r>
        <w:t>There are 3 types of TLV payloads and they are:</w:t>
      </w:r>
    </w:p>
    <w:tbl>
      <w:tblPr>
        <w:tblStyle w:val="TableGrid"/>
        <w:tblW w:w="0" w:type="auto"/>
        <w:tblLook w:val="04A0" w:firstRow="1" w:lastRow="0" w:firstColumn="1" w:lastColumn="0" w:noHBand="0" w:noVBand="1"/>
      </w:tblPr>
      <w:tblGrid>
        <w:gridCol w:w="3005"/>
        <w:gridCol w:w="3005"/>
      </w:tblGrid>
      <w:tr w:rsidR="005176ED" w14:paraId="637B8B48" w14:textId="77777777" w:rsidTr="00DE1B38">
        <w:tc>
          <w:tcPr>
            <w:tcW w:w="3005" w:type="dxa"/>
            <w:shd w:val="clear" w:color="auto" w:fill="E7E6E6" w:themeFill="background2"/>
          </w:tcPr>
          <w:p w14:paraId="062F7F12" w14:textId="77777777" w:rsidR="005176ED" w:rsidRDefault="005176ED" w:rsidP="00DE1B38">
            <w:pPr>
              <w:jc w:val="both"/>
            </w:pPr>
            <w:r>
              <w:t>Type Number</w:t>
            </w:r>
          </w:p>
        </w:tc>
        <w:tc>
          <w:tcPr>
            <w:tcW w:w="3005" w:type="dxa"/>
            <w:shd w:val="clear" w:color="auto" w:fill="E7E6E6" w:themeFill="background2"/>
          </w:tcPr>
          <w:p w14:paraId="672A7947" w14:textId="77777777" w:rsidR="005176ED" w:rsidRDefault="005176ED" w:rsidP="00DE1B38">
            <w:pPr>
              <w:jc w:val="both"/>
            </w:pPr>
            <w:r>
              <w:t>Type</w:t>
            </w:r>
          </w:p>
        </w:tc>
      </w:tr>
      <w:tr w:rsidR="005176ED" w14:paraId="09BE1B7A" w14:textId="77777777" w:rsidTr="00DE1B38">
        <w:tc>
          <w:tcPr>
            <w:tcW w:w="3005" w:type="dxa"/>
          </w:tcPr>
          <w:p w14:paraId="159B37FA" w14:textId="77777777" w:rsidR="005176ED" w:rsidRDefault="005176ED" w:rsidP="00DE1B38">
            <w:pPr>
              <w:jc w:val="both"/>
            </w:pPr>
            <w:r>
              <w:t>06</w:t>
            </w:r>
          </w:p>
        </w:tc>
        <w:tc>
          <w:tcPr>
            <w:tcW w:w="3005" w:type="dxa"/>
          </w:tcPr>
          <w:p w14:paraId="7EBF3E18" w14:textId="77777777" w:rsidR="005176ED" w:rsidRDefault="005176ED" w:rsidP="00DE1B38">
            <w:pPr>
              <w:jc w:val="both"/>
            </w:pPr>
            <w:r>
              <w:t>Point cloud</w:t>
            </w:r>
          </w:p>
        </w:tc>
      </w:tr>
      <w:tr w:rsidR="005176ED" w14:paraId="722036C5" w14:textId="77777777" w:rsidTr="00DE1B38">
        <w:tc>
          <w:tcPr>
            <w:tcW w:w="3005" w:type="dxa"/>
          </w:tcPr>
          <w:p w14:paraId="5D30DB6E" w14:textId="77777777" w:rsidR="005176ED" w:rsidRDefault="005176ED" w:rsidP="00DE1B38">
            <w:pPr>
              <w:jc w:val="both"/>
            </w:pPr>
            <w:r>
              <w:t>07</w:t>
            </w:r>
          </w:p>
        </w:tc>
        <w:tc>
          <w:tcPr>
            <w:tcW w:w="3005" w:type="dxa"/>
          </w:tcPr>
          <w:p w14:paraId="365EE912" w14:textId="77777777" w:rsidR="005176ED" w:rsidRDefault="005176ED" w:rsidP="00DE1B38">
            <w:pPr>
              <w:jc w:val="both"/>
            </w:pPr>
            <w:r>
              <w:t>Target object list</w:t>
            </w:r>
          </w:p>
        </w:tc>
      </w:tr>
      <w:tr w:rsidR="005176ED" w14:paraId="63D148D5" w14:textId="77777777" w:rsidTr="00DE1B38">
        <w:tc>
          <w:tcPr>
            <w:tcW w:w="3005" w:type="dxa"/>
          </w:tcPr>
          <w:p w14:paraId="58E21E99" w14:textId="77777777" w:rsidR="005176ED" w:rsidRDefault="005176ED" w:rsidP="00DE1B38">
            <w:pPr>
              <w:jc w:val="both"/>
            </w:pPr>
            <w:r>
              <w:t>08</w:t>
            </w:r>
          </w:p>
        </w:tc>
        <w:tc>
          <w:tcPr>
            <w:tcW w:w="3005" w:type="dxa"/>
          </w:tcPr>
          <w:p w14:paraId="75BCB74F" w14:textId="77777777" w:rsidR="005176ED" w:rsidRDefault="005176ED" w:rsidP="00DE1B38">
            <w:pPr>
              <w:jc w:val="both"/>
            </w:pPr>
            <w:r>
              <w:t>Target index</w:t>
            </w:r>
          </w:p>
        </w:tc>
      </w:tr>
    </w:tbl>
    <w:p w14:paraId="6EE40C63" w14:textId="77777777" w:rsidR="005176ED" w:rsidRDefault="005176ED" w:rsidP="005176ED">
      <w:pPr>
        <w:jc w:val="both"/>
      </w:pPr>
    </w:p>
    <w:p w14:paraId="3DBC1937" w14:textId="77777777" w:rsidR="005176ED" w:rsidRPr="00454619" w:rsidRDefault="005176ED" w:rsidP="005176ED">
      <w:pPr>
        <w:jc w:val="both"/>
        <w:rPr>
          <w:b/>
          <w:bCs/>
        </w:rPr>
      </w:pPr>
      <w:r w:rsidRPr="00454619">
        <w:rPr>
          <w:b/>
          <w:bCs/>
        </w:rPr>
        <w:t>Point Cloud TLV (Type 06)</w:t>
      </w:r>
    </w:p>
    <w:p w14:paraId="74203881" w14:textId="77777777" w:rsidR="005176ED" w:rsidRDefault="005176ED" w:rsidP="005176ED">
      <w:pPr>
        <w:jc w:val="both"/>
      </w:pPr>
      <w:r>
        <w:t>For point cloud TLVs, the first section of this payload is a structure consisting of the units to be multiplied to each of the point’s attributes. This is so that data can be compressed into lesser bytes. The point unit structure encodings are as follows:</w:t>
      </w:r>
    </w:p>
    <w:tbl>
      <w:tblPr>
        <w:tblStyle w:val="TableGrid"/>
        <w:tblW w:w="0" w:type="auto"/>
        <w:tblLook w:val="04A0" w:firstRow="1" w:lastRow="0" w:firstColumn="1" w:lastColumn="0" w:noHBand="0" w:noVBand="1"/>
      </w:tblPr>
      <w:tblGrid>
        <w:gridCol w:w="2254"/>
        <w:gridCol w:w="2254"/>
        <w:gridCol w:w="2254"/>
        <w:gridCol w:w="2254"/>
      </w:tblGrid>
      <w:tr w:rsidR="005176ED" w14:paraId="6DB52838" w14:textId="77777777" w:rsidTr="00DE1B38">
        <w:tc>
          <w:tcPr>
            <w:tcW w:w="2254" w:type="dxa"/>
            <w:shd w:val="clear" w:color="auto" w:fill="E7E6E6" w:themeFill="background2"/>
          </w:tcPr>
          <w:p w14:paraId="1324B1CA" w14:textId="77777777" w:rsidR="005176ED" w:rsidRDefault="005176ED" w:rsidP="00DE1B38">
            <w:pPr>
              <w:jc w:val="both"/>
            </w:pPr>
            <w:r w:rsidRPr="001834A0">
              <w:t>Tag</w:t>
            </w:r>
          </w:p>
        </w:tc>
        <w:tc>
          <w:tcPr>
            <w:tcW w:w="2254" w:type="dxa"/>
            <w:shd w:val="clear" w:color="auto" w:fill="E7E6E6" w:themeFill="background2"/>
          </w:tcPr>
          <w:p w14:paraId="01C54EDB" w14:textId="77777777" w:rsidR="005176ED" w:rsidRDefault="005176ED" w:rsidP="00DE1B38">
            <w:pPr>
              <w:jc w:val="both"/>
            </w:pPr>
            <w:r w:rsidRPr="001834A0">
              <w:t>Value Type</w:t>
            </w:r>
          </w:p>
        </w:tc>
        <w:tc>
          <w:tcPr>
            <w:tcW w:w="2254" w:type="dxa"/>
            <w:shd w:val="clear" w:color="auto" w:fill="E7E6E6" w:themeFill="background2"/>
          </w:tcPr>
          <w:p w14:paraId="096ECB14" w14:textId="77777777" w:rsidR="005176ED" w:rsidRDefault="005176ED" w:rsidP="00DE1B38">
            <w:pPr>
              <w:jc w:val="both"/>
            </w:pPr>
            <w:r w:rsidRPr="001834A0">
              <w:t>Length (bytes)</w:t>
            </w:r>
          </w:p>
        </w:tc>
        <w:tc>
          <w:tcPr>
            <w:tcW w:w="2254" w:type="dxa"/>
            <w:shd w:val="clear" w:color="auto" w:fill="E7E6E6" w:themeFill="background2"/>
          </w:tcPr>
          <w:p w14:paraId="7A71757D" w14:textId="77777777" w:rsidR="005176ED" w:rsidRDefault="005176ED" w:rsidP="00DE1B38">
            <w:pPr>
              <w:jc w:val="both"/>
            </w:pPr>
            <w:r w:rsidRPr="001834A0">
              <w:t>Value</w:t>
            </w:r>
            <w:r>
              <w:t>/additional comments</w:t>
            </w:r>
          </w:p>
        </w:tc>
      </w:tr>
      <w:tr w:rsidR="005176ED" w14:paraId="681B563E" w14:textId="77777777" w:rsidTr="00DE1B38">
        <w:tc>
          <w:tcPr>
            <w:tcW w:w="2254" w:type="dxa"/>
          </w:tcPr>
          <w:p w14:paraId="59D4EBF2" w14:textId="77777777" w:rsidR="005176ED" w:rsidRDefault="005176ED" w:rsidP="00DE1B38">
            <w:pPr>
              <w:jc w:val="both"/>
            </w:pPr>
            <w:r>
              <w:t>Elevation Unit</w:t>
            </w:r>
          </w:p>
        </w:tc>
        <w:tc>
          <w:tcPr>
            <w:tcW w:w="2254" w:type="dxa"/>
          </w:tcPr>
          <w:p w14:paraId="586C89A4" w14:textId="77777777" w:rsidR="005176ED" w:rsidRDefault="005176ED" w:rsidP="00DE1B38">
            <w:pPr>
              <w:jc w:val="both"/>
            </w:pPr>
            <w:r>
              <w:t>Float</w:t>
            </w:r>
          </w:p>
        </w:tc>
        <w:tc>
          <w:tcPr>
            <w:tcW w:w="2254" w:type="dxa"/>
          </w:tcPr>
          <w:p w14:paraId="56E9338A" w14:textId="77777777" w:rsidR="005176ED" w:rsidRDefault="005176ED" w:rsidP="00DE1B38">
            <w:pPr>
              <w:jc w:val="both"/>
            </w:pPr>
            <w:r>
              <w:t>4</w:t>
            </w:r>
          </w:p>
        </w:tc>
        <w:tc>
          <w:tcPr>
            <w:tcW w:w="2254" w:type="dxa"/>
          </w:tcPr>
          <w:p w14:paraId="4B6B229A" w14:textId="77777777" w:rsidR="005176ED" w:rsidRDefault="005176ED" w:rsidP="00DE1B38">
            <w:pPr>
              <w:jc w:val="both"/>
            </w:pPr>
            <w:r>
              <w:t>-</w:t>
            </w:r>
          </w:p>
        </w:tc>
      </w:tr>
      <w:tr w:rsidR="005176ED" w14:paraId="0C984AD1" w14:textId="77777777" w:rsidTr="00DE1B38">
        <w:tc>
          <w:tcPr>
            <w:tcW w:w="2254" w:type="dxa"/>
          </w:tcPr>
          <w:p w14:paraId="7BC882BA" w14:textId="77777777" w:rsidR="005176ED" w:rsidRDefault="005176ED" w:rsidP="00DE1B38">
            <w:pPr>
              <w:jc w:val="both"/>
            </w:pPr>
            <w:r>
              <w:t>Azimuth Unit</w:t>
            </w:r>
          </w:p>
        </w:tc>
        <w:tc>
          <w:tcPr>
            <w:tcW w:w="2254" w:type="dxa"/>
          </w:tcPr>
          <w:p w14:paraId="564C2396" w14:textId="77777777" w:rsidR="005176ED" w:rsidRDefault="005176ED" w:rsidP="00DE1B38">
            <w:pPr>
              <w:jc w:val="both"/>
            </w:pPr>
            <w:r>
              <w:t>Float</w:t>
            </w:r>
          </w:p>
        </w:tc>
        <w:tc>
          <w:tcPr>
            <w:tcW w:w="2254" w:type="dxa"/>
          </w:tcPr>
          <w:p w14:paraId="41FE21CF" w14:textId="77777777" w:rsidR="005176ED" w:rsidRDefault="005176ED" w:rsidP="00DE1B38">
            <w:pPr>
              <w:jc w:val="both"/>
            </w:pPr>
            <w:r>
              <w:t>4</w:t>
            </w:r>
          </w:p>
        </w:tc>
        <w:tc>
          <w:tcPr>
            <w:tcW w:w="2254" w:type="dxa"/>
          </w:tcPr>
          <w:p w14:paraId="4D63E6C1" w14:textId="77777777" w:rsidR="005176ED" w:rsidRDefault="005176ED" w:rsidP="00DE1B38">
            <w:pPr>
              <w:jc w:val="both"/>
            </w:pPr>
            <w:r>
              <w:t>-</w:t>
            </w:r>
          </w:p>
        </w:tc>
      </w:tr>
      <w:tr w:rsidR="005176ED" w14:paraId="6724FB4F" w14:textId="77777777" w:rsidTr="00DE1B38">
        <w:tc>
          <w:tcPr>
            <w:tcW w:w="2254" w:type="dxa"/>
          </w:tcPr>
          <w:p w14:paraId="497AD917" w14:textId="77777777" w:rsidR="005176ED" w:rsidRDefault="005176ED" w:rsidP="00DE1B38">
            <w:pPr>
              <w:jc w:val="both"/>
            </w:pPr>
            <w:r>
              <w:t>Doppler Unit</w:t>
            </w:r>
          </w:p>
        </w:tc>
        <w:tc>
          <w:tcPr>
            <w:tcW w:w="2254" w:type="dxa"/>
          </w:tcPr>
          <w:p w14:paraId="08E724CB" w14:textId="77777777" w:rsidR="005176ED" w:rsidRDefault="005176ED" w:rsidP="00DE1B38">
            <w:pPr>
              <w:jc w:val="both"/>
            </w:pPr>
            <w:r>
              <w:t>Float</w:t>
            </w:r>
          </w:p>
        </w:tc>
        <w:tc>
          <w:tcPr>
            <w:tcW w:w="2254" w:type="dxa"/>
          </w:tcPr>
          <w:p w14:paraId="267B46A1" w14:textId="77777777" w:rsidR="005176ED" w:rsidRDefault="005176ED" w:rsidP="00DE1B38">
            <w:pPr>
              <w:jc w:val="both"/>
            </w:pPr>
            <w:r>
              <w:t>4</w:t>
            </w:r>
          </w:p>
        </w:tc>
        <w:tc>
          <w:tcPr>
            <w:tcW w:w="2254" w:type="dxa"/>
          </w:tcPr>
          <w:p w14:paraId="625161E2" w14:textId="77777777" w:rsidR="005176ED" w:rsidRDefault="005176ED" w:rsidP="00DE1B38">
            <w:pPr>
              <w:jc w:val="both"/>
            </w:pPr>
            <w:r>
              <w:t>-</w:t>
            </w:r>
          </w:p>
        </w:tc>
      </w:tr>
      <w:tr w:rsidR="005176ED" w14:paraId="3535EB2B" w14:textId="77777777" w:rsidTr="00DE1B38">
        <w:tc>
          <w:tcPr>
            <w:tcW w:w="2254" w:type="dxa"/>
          </w:tcPr>
          <w:p w14:paraId="10C9E83C" w14:textId="77777777" w:rsidR="005176ED" w:rsidRDefault="005176ED" w:rsidP="00DE1B38">
            <w:pPr>
              <w:jc w:val="both"/>
            </w:pPr>
            <w:r>
              <w:t>Range Unit</w:t>
            </w:r>
          </w:p>
        </w:tc>
        <w:tc>
          <w:tcPr>
            <w:tcW w:w="2254" w:type="dxa"/>
          </w:tcPr>
          <w:p w14:paraId="2CDEF3CE" w14:textId="77777777" w:rsidR="005176ED" w:rsidRDefault="005176ED" w:rsidP="00DE1B38">
            <w:pPr>
              <w:jc w:val="both"/>
            </w:pPr>
            <w:r>
              <w:t>Float</w:t>
            </w:r>
          </w:p>
        </w:tc>
        <w:tc>
          <w:tcPr>
            <w:tcW w:w="2254" w:type="dxa"/>
          </w:tcPr>
          <w:p w14:paraId="003BED8C" w14:textId="77777777" w:rsidR="005176ED" w:rsidRDefault="005176ED" w:rsidP="00DE1B38">
            <w:pPr>
              <w:jc w:val="both"/>
            </w:pPr>
            <w:r>
              <w:t>4</w:t>
            </w:r>
          </w:p>
        </w:tc>
        <w:tc>
          <w:tcPr>
            <w:tcW w:w="2254" w:type="dxa"/>
          </w:tcPr>
          <w:p w14:paraId="1614C0D2" w14:textId="77777777" w:rsidR="005176ED" w:rsidRDefault="005176ED" w:rsidP="00DE1B38">
            <w:pPr>
              <w:jc w:val="both"/>
            </w:pPr>
            <w:r>
              <w:t>-</w:t>
            </w:r>
          </w:p>
        </w:tc>
      </w:tr>
      <w:tr w:rsidR="005176ED" w14:paraId="2DCA4B0C" w14:textId="77777777" w:rsidTr="00DE1B38">
        <w:tc>
          <w:tcPr>
            <w:tcW w:w="2254" w:type="dxa"/>
          </w:tcPr>
          <w:p w14:paraId="708B9F46" w14:textId="77777777" w:rsidR="005176ED" w:rsidRDefault="005176ED" w:rsidP="00DE1B38">
            <w:pPr>
              <w:jc w:val="both"/>
            </w:pPr>
            <w:r>
              <w:t>SNR Unit</w:t>
            </w:r>
          </w:p>
        </w:tc>
        <w:tc>
          <w:tcPr>
            <w:tcW w:w="2254" w:type="dxa"/>
          </w:tcPr>
          <w:p w14:paraId="376A3DDC" w14:textId="77777777" w:rsidR="005176ED" w:rsidRDefault="005176ED" w:rsidP="00DE1B38">
            <w:pPr>
              <w:jc w:val="both"/>
            </w:pPr>
            <w:r>
              <w:t>Float</w:t>
            </w:r>
          </w:p>
        </w:tc>
        <w:tc>
          <w:tcPr>
            <w:tcW w:w="2254" w:type="dxa"/>
          </w:tcPr>
          <w:p w14:paraId="01D3FD76" w14:textId="77777777" w:rsidR="005176ED" w:rsidRDefault="005176ED" w:rsidP="00DE1B38">
            <w:pPr>
              <w:jc w:val="both"/>
            </w:pPr>
            <w:r>
              <w:t>4</w:t>
            </w:r>
          </w:p>
        </w:tc>
        <w:tc>
          <w:tcPr>
            <w:tcW w:w="2254" w:type="dxa"/>
          </w:tcPr>
          <w:p w14:paraId="3CAF57DB" w14:textId="77777777" w:rsidR="005176ED" w:rsidRDefault="005176ED" w:rsidP="00DE1B38">
            <w:pPr>
              <w:jc w:val="both"/>
            </w:pPr>
            <w:r>
              <w:t>-</w:t>
            </w:r>
          </w:p>
        </w:tc>
      </w:tr>
    </w:tbl>
    <w:p w14:paraId="44ADD7B6" w14:textId="77777777" w:rsidR="005176ED" w:rsidRDefault="005176ED" w:rsidP="005176ED">
      <w:pPr>
        <w:jc w:val="both"/>
      </w:pPr>
    </w:p>
    <w:p w14:paraId="5C393E7A" w14:textId="77777777" w:rsidR="005176ED" w:rsidRDefault="005176ED" w:rsidP="005176ED">
      <w:r>
        <w:br w:type="page"/>
      </w:r>
    </w:p>
    <w:p w14:paraId="1B1EB49A" w14:textId="77777777" w:rsidR="005176ED" w:rsidRDefault="005176ED" w:rsidP="005176ED">
      <w:pPr>
        <w:jc w:val="both"/>
      </w:pPr>
      <w:r>
        <w:lastRenderedPageBreak/>
        <w:t>The rest of this TLV payload are an array of point structure of 8 bytes each and the encodings are as follows:</w:t>
      </w:r>
    </w:p>
    <w:tbl>
      <w:tblPr>
        <w:tblStyle w:val="TableGrid"/>
        <w:tblW w:w="0" w:type="auto"/>
        <w:tblLook w:val="04A0" w:firstRow="1" w:lastRow="0" w:firstColumn="1" w:lastColumn="0" w:noHBand="0" w:noVBand="1"/>
      </w:tblPr>
      <w:tblGrid>
        <w:gridCol w:w="2254"/>
        <w:gridCol w:w="2254"/>
        <w:gridCol w:w="2254"/>
        <w:gridCol w:w="2254"/>
      </w:tblGrid>
      <w:tr w:rsidR="005176ED" w14:paraId="23692182" w14:textId="77777777" w:rsidTr="00DE1B38">
        <w:tc>
          <w:tcPr>
            <w:tcW w:w="2254" w:type="dxa"/>
            <w:shd w:val="clear" w:color="auto" w:fill="E7E6E6" w:themeFill="background2"/>
          </w:tcPr>
          <w:p w14:paraId="0403291A" w14:textId="77777777" w:rsidR="005176ED" w:rsidRDefault="005176ED" w:rsidP="00DE1B38">
            <w:pPr>
              <w:jc w:val="both"/>
            </w:pPr>
            <w:r w:rsidRPr="001834A0">
              <w:t>Tag</w:t>
            </w:r>
          </w:p>
        </w:tc>
        <w:tc>
          <w:tcPr>
            <w:tcW w:w="2254" w:type="dxa"/>
            <w:shd w:val="clear" w:color="auto" w:fill="E7E6E6" w:themeFill="background2"/>
          </w:tcPr>
          <w:p w14:paraId="084C83EB" w14:textId="77777777" w:rsidR="005176ED" w:rsidRDefault="005176ED" w:rsidP="00DE1B38">
            <w:pPr>
              <w:jc w:val="both"/>
            </w:pPr>
            <w:r w:rsidRPr="001834A0">
              <w:t>Value Typ</w:t>
            </w:r>
            <w:r>
              <w:t>e</w:t>
            </w:r>
          </w:p>
        </w:tc>
        <w:tc>
          <w:tcPr>
            <w:tcW w:w="2254" w:type="dxa"/>
            <w:shd w:val="clear" w:color="auto" w:fill="E7E6E6" w:themeFill="background2"/>
          </w:tcPr>
          <w:p w14:paraId="7A6D8E0F" w14:textId="77777777" w:rsidR="005176ED" w:rsidRDefault="005176ED" w:rsidP="00DE1B38">
            <w:pPr>
              <w:jc w:val="both"/>
            </w:pPr>
            <w:r w:rsidRPr="001834A0">
              <w:t>Length (bytes)</w:t>
            </w:r>
          </w:p>
        </w:tc>
        <w:tc>
          <w:tcPr>
            <w:tcW w:w="2254" w:type="dxa"/>
            <w:shd w:val="clear" w:color="auto" w:fill="E7E6E6" w:themeFill="background2"/>
          </w:tcPr>
          <w:p w14:paraId="57EFBE6C" w14:textId="77777777" w:rsidR="005176ED" w:rsidRDefault="005176ED" w:rsidP="00DE1B38">
            <w:pPr>
              <w:jc w:val="both"/>
            </w:pPr>
            <w:r w:rsidRPr="001834A0">
              <w:t>Value</w:t>
            </w:r>
            <w:r>
              <w:t>/additional comments</w:t>
            </w:r>
          </w:p>
        </w:tc>
      </w:tr>
      <w:tr w:rsidR="005176ED" w14:paraId="70DF2894" w14:textId="77777777" w:rsidTr="00DE1B38">
        <w:tc>
          <w:tcPr>
            <w:tcW w:w="2254" w:type="dxa"/>
          </w:tcPr>
          <w:p w14:paraId="13373DC3" w14:textId="77777777" w:rsidR="005176ED" w:rsidRDefault="005176ED" w:rsidP="00DE1B38">
            <w:pPr>
              <w:jc w:val="both"/>
            </w:pPr>
            <w:r>
              <w:t>Elevation</w:t>
            </w:r>
          </w:p>
        </w:tc>
        <w:tc>
          <w:tcPr>
            <w:tcW w:w="2254" w:type="dxa"/>
          </w:tcPr>
          <w:p w14:paraId="49492AE5" w14:textId="77777777" w:rsidR="005176ED" w:rsidRDefault="005176ED" w:rsidP="00DE1B38">
            <w:pPr>
              <w:jc w:val="both"/>
            </w:pPr>
            <w:r>
              <w:t>Int8_t</w:t>
            </w:r>
          </w:p>
        </w:tc>
        <w:tc>
          <w:tcPr>
            <w:tcW w:w="2254" w:type="dxa"/>
          </w:tcPr>
          <w:p w14:paraId="16FF70DB" w14:textId="77777777" w:rsidR="005176ED" w:rsidRDefault="005176ED" w:rsidP="00DE1B38">
            <w:pPr>
              <w:jc w:val="both"/>
            </w:pPr>
            <w:r>
              <w:t>1</w:t>
            </w:r>
          </w:p>
        </w:tc>
        <w:tc>
          <w:tcPr>
            <w:tcW w:w="2254" w:type="dxa"/>
          </w:tcPr>
          <w:p w14:paraId="609936FB" w14:textId="77777777" w:rsidR="005176ED" w:rsidRDefault="005176ED" w:rsidP="00DE1B38">
            <w:pPr>
              <w:jc w:val="both"/>
            </w:pPr>
            <w:r>
              <w:t>-</w:t>
            </w:r>
          </w:p>
        </w:tc>
      </w:tr>
      <w:tr w:rsidR="005176ED" w14:paraId="52F55A58" w14:textId="77777777" w:rsidTr="00DE1B38">
        <w:tc>
          <w:tcPr>
            <w:tcW w:w="2254" w:type="dxa"/>
          </w:tcPr>
          <w:p w14:paraId="3C249719" w14:textId="77777777" w:rsidR="005176ED" w:rsidRDefault="005176ED" w:rsidP="00DE1B38">
            <w:pPr>
              <w:jc w:val="both"/>
            </w:pPr>
            <w:r>
              <w:t>Azimuth</w:t>
            </w:r>
          </w:p>
        </w:tc>
        <w:tc>
          <w:tcPr>
            <w:tcW w:w="2254" w:type="dxa"/>
          </w:tcPr>
          <w:p w14:paraId="62C5721F" w14:textId="77777777" w:rsidR="005176ED" w:rsidRDefault="005176ED" w:rsidP="00DE1B38">
            <w:pPr>
              <w:jc w:val="both"/>
            </w:pPr>
            <w:r>
              <w:t>Int8_t</w:t>
            </w:r>
          </w:p>
        </w:tc>
        <w:tc>
          <w:tcPr>
            <w:tcW w:w="2254" w:type="dxa"/>
          </w:tcPr>
          <w:p w14:paraId="4BB7F982" w14:textId="77777777" w:rsidR="005176ED" w:rsidRDefault="005176ED" w:rsidP="00DE1B38">
            <w:pPr>
              <w:jc w:val="both"/>
            </w:pPr>
            <w:r>
              <w:t>1</w:t>
            </w:r>
          </w:p>
        </w:tc>
        <w:tc>
          <w:tcPr>
            <w:tcW w:w="2254" w:type="dxa"/>
          </w:tcPr>
          <w:p w14:paraId="6BEBDFCB" w14:textId="77777777" w:rsidR="005176ED" w:rsidRDefault="005176ED" w:rsidP="00DE1B38">
            <w:pPr>
              <w:jc w:val="both"/>
            </w:pPr>
            <w:r>
              <w:t>-</w:t>
            </w:r>
          </w:p>
        </w:tc>
      </w:tr>
      <w:tr w:rsidR="005176ED" w14:paraId="3E5E40B3" w14:textId="77777777" w:rsidTr="00DE1B38">
        <w:tc>
          <w:tcPr>
            <w:tcW w:w="2254" w:type="dxa"/>
          </w:tcPr>
          <w:p w14:paraId="2997B584" w14:textId="77777777" w:rsidR="005176ED" w:rsidRDefault="005176ED" w:rsidP="00DE1B38">
            <w:pPr>
              <w:jc w:val="both"/>
            </w:pPr>
            <w:r>
              <w:t>Doppler</w:t>
            </w:r>
          </w:p>
        </w:tc>
        <w:tc>
          <w:tcPr>
            <w:tcW w:w="2254" w:type="dxa"/>
          </w:tcPr>
          <w:p w14:paraId="3C1B50BC" w14:textId="77777777" w:rsidR="005176ED" w:rsidRDefault="005176ED" w:rsidP="00DE1B38">
            <w:pPr>
              <w:jc w:val="both"/>
            </w:pPr>
            <w:r>
              <w:t>Int16_t</w:t>
            </w:r>
          </w:p>
        </w:tc>
        <w:tc>
          <w:tcPr>
            <w:tcW w:w="2254" w:type="dxa"/>
          </w:tcPr>
          <w:p w14:paraId="7EF51695" w14:textId="77777777" w:rsidR="005176ED" w:rsidRDefault="005176ED" w:rsidP="00DE1B38">
            <w:pPr>
              <w:jc w:val="both"/>
            </w:pPr>
            <w:r>
              <w:t>2</w:t>
            </w:r>
          </w:p>
        </w:tc>
        <w:tc>
          <w:tcPr>
            <w:tcW w:w="2254" w:type="dxa"/>
          </w:tcPr>
          <w:p w14:paraId="1B704D9D" w14:textId="77777777" w:rsidR="005176ED" w:rsidRDefault="005176ED" w:rsidP="00DE1B38">
            <w:pPr>
              <w:jc w:val="both"/>
            </w:pPr>
            <w:r>
              <w:t>-</w:t>
            </w:r>
          </w:p>
        </w:tc>
      </w:tr>
      <w:tr w:rsidR="005176ED" w14:paraId="54BDD8D1" w14:textId="77777777" w:rsidTr="00DE1B38">
        <w:tc>
          <w:tcPr>
            <w:tcW w:w="2254" w:type="dxa"/>
          </w:tcPr>
          <w:p w14:paraId="40E4E380" w14:textId="77777777" w:rsidR="005176ED" w:rsidRDefault="005176ED" w:rsidP="00DE1B38">
            <w:pPr>
              <w:jc w:val="both"/>
            </w:pPr>
            <w:r>
              <w:t>Range</w:t>
            </w:r>
          </w:p>
        </w:tc>
        <w:tc>
          <w:tcPr>
            <w:tcW w:w="2254" w:type="dxa"/>
          </w:tcPr>
          <w:p w14:paraId="27F8827D" w14:textId="77777777" w:rsidR="005176ED" w:rsidRDefault="005176ED" w:rsidP="00DE1B38">
            <w:pPr>
              <w:jc w:val="both"/>
            </w:pPr>
            <w:r>
              <w:t>Uint16_t</w:t>
            </w:r>
          </w:p>
        </w:tc>
        <w:tc>
          <w:tcPr>
            <w:tcW w:w="2254" w:type="dxa"/>
          </w:tcPr>
          <w:p w14:paraId="03B2B8DA" w14:textId="77777777" w:rsidR="005176ED" w:rsidRDefault="005176ED" w:rsidP="00DE1B38">
            <w:pPr>
              <w:jc w:val="both"/>
            </w:pPr>
            <w:r>
              <w:t>2</w:t>
            </w:r>
          </w:p>
        </w:tc>
        <w:tc>
          <w:tcPr>
            <w:tcW w:w="2254" w:type="dxa"/>
          </w:tcPr>
          <w:p w14:paraId="7A6A2296" w14:textId="77777777" w:rsidR="005176ED" w:rsidRDefault="005176ED" w:rsidP="00DE1B38">
            <w:pPr>
              <w:jc w:val="both"/>
            </w:pPr>
            <w:r>
              <w:t>-</w:t>
            </w:r>
          </w:p>
        </w:tc>
      </w:tr>
      <w:tr w:rsidR="005176ED" w14:paraId="1782A464" w14:textId="77777777" w:rsidTr="00DE1B38">
        <w:tc>
          <w:tcPr>
            <w:tcW w:w="2254" w:type="dxa"/>
          </w:tcPr>
          <w:p w14:paraId="12339B60" w14:textId="77777777" w:rsidR="005176ED" w:rsidRDefault="005176ED" w:rsidP="00DE1B38">
            <w:pPr>
              <w:jc w:val="both"/>
            </w:pPr>
            <w:r>
              <w:t>SNR</w:t>
            </w:r>
          </w:p>
        </w:tc>
        <w:tc>
          <w:tcPr>
            <w:tcW w:w="2254" w:type="dxa"/>
          </w:tcPr>
          <w:p w14:paraId="60DC765C" w14:textId="77777777" w:rsidR="005176ED" w:rsidRDefault="005176ED" w:rsidP="00DE1B38">
            <w:pPr>
              <w:jc w:val="both"/>
            </w:pPr>
            <w:r>
              <w:t>Uint_16</w:t>
            </w:r>
          </w:p>
        </w:tc>
        <w:tc>
          <w:tcPr>
            <w:tcW w:w="2254" w:type="dxa"/>
          </w:tcPr>
          <w:p w14:paraId="04B58204" w14:textId="77777777" w:rsidR="005176ED" w:rsidRDefault="005176ED" w:rsidP="00DE1B38">
            <w:pPr>
              <w:jc w:val="both"/>
            </w:pPr>
            <w:r>
              <w:t>2</w:t>
            </w:r>
          </w:p>
        </w:tc>
        <w:tc>
          <w:tcPr>
            <w:tcW w:w="2254" w:type="dxa"/>
          </w:tcPr>
          <w:p w14:paraId="424977B8" w14:textId="77777777" w:rsidR="005176ED" w:rsidRDefault="005176ED" w:rsidP="00DE1B38">
            <w:pPr>
              <w:jc w:val="both"/>
            </w:pPr>
            <w:r>
              <w:t>-</w:t>
            </w:r>
          </w:p>
        </w:tc>
      </w:tr>
    </w:tbl>
    <w:p w14:paraId="09E93BF1" w14:textId="77777777" w:rsidR="005176ED" w:rsidRDefault="005176ED" w:rsidP="005176ED">
      <w:pPr>
        <w:jc w:val="both"/>
      </w:pPr>
    </w:p>
    <w:p w14:paraId="53AD3516" w14:textId="77777777" w:rsidR="005176ED" w:rsidRDefault="005176ED" w:rsidP="005176ED">
      <w:pPr>
        <w:jc w:val="both"/>
        <w:rPr>
          <w:b/>
          <w:bCs/>
        </w:rPr>
      </w:pPr>
      <w:r>
        <w:rPr>
          <w:b/>
          <w:bCs/>
        </w:rPr>
        <w:t>Target List TLV (Type 07)</w:t>
      </w:r>
    </w:p>
    <w:p w14:paraId="36DA7119" w14:textId="77777777" w:rsidR="005176ED" w:rsidRDefault="005176ED" w:rsidP="005176ED">
      <w:pPr>
        <w:jc w:val="both"/>
      </w:pPr>
      <w:r w:rsidRPr="00BD7402">
        <w:t>Target Object List TLVs contains an array of targets and their respective metadata</w:t>
      </w:r>
      <w:r>
        <w:t>. Each target are encoded in 112 bytes and the encodings are as follows:</w:t>
      </w:r>
    </w:p>
    <w:tbl>
      <w:tblPr>
        <w:tblStyle w:val="TableGrid"/>
        <w:tblW w:w="0" w:type="auto"/>
        <w:tblLook w:val="04A0" w:firstRow="1" w:lastRow="0" w:firstColumn="1" w:lastColumn="0" w:noHBand="0" w:noVBand="1"/>
      </w:tblPr>
      <w:tblGrid>
        <w:gridCol w:w="2254"/>
        <w:gridCol w:w="1427"/>
        <w:gridCol w:w="1559"/>
        <w:gridCol w:w="3776"/>
      </w:tblGrid>
      <w:tr w:rsidR="005176ED" w14:paraId="1E1E362A" w14:textId="77777777" w:rsidTr="00DE1B38">
        <w:tc>
          <w:tcPr>
            <w:tcW w:w="2254" w:type="dxa"/>
            <w:shd w:val="clear" w:color="auto" w:fill="E7E6E6" w:themeFill="background2"/>
          </w:tcPr>
          <w:p w14:paraId="75319955" w14:textId="77777777" w:rsidR="005176ED" w:rsidRDefault="005176ED" w:rsidP="00DE1B38">
            <w:pPr>
              <w:jc w:val="both"/>
            </w:pPr>
            <w:r w:rsidRPr="001834A0">
              <w:t>Tag</w:t>
            </w:r>
          </w:p>
        </w:tc>
        <w:tc>
          <w:tcPr>
            <w:tcW w:w="1427" w:type="dxa"/>
            <w:shd w:val="clear" w:color="auto" w:fill="E7E6E6" w:themeFill="background2"/>
          </w:tcPr>
          <w:p w14:paraId="0AD43623" w14:textId="77777777" w:rsidR="005176ED" w:rsidRDefault="005176ED" w:rsidP="00DE1B38">
            <w:pPr>
              <w:jc w:val="both"/>
            </w:pPr>
            <w:r w:rsidRPr="001834A0">
              <w:t>Value Type</w:t>
            </w:r>
          </w:p>
        </w:tc>
        <w:tc>
          <w:tcPr>
            <w:tcW w:w="1559" w:type="dxa"/>
            <w:shd w:val="clear" w:color="auto" w:fill="E7E6E6" w:themeFill="background2"/>
          </w:tcPr>
          <w:p w14:paraId="0A2D91B1" w14:textId="77777777" w:rsidR="005176ED" w:rsidRDefault="005176ED" w:rsidP="00DE1B38">
            <w:pPr>
              <w:jc w:val="both"/>
            </w:pPr>
            <w:r w:rsidRPr="001834A0">
              <w:t>Length (bytes)</w:t>
            </w:r>
          </w:p>
        </w:tc>
        <w:tc>
          <w:tcPr>
            <w:tcW w:w="3776" w:type="dxa"/>
            <w:shd w:val="clear" w:color="auto" w:fill="E7E6E6" w:themeFill="background2"/>
          </w:tcPr>
          <w:p w14:paraId="113AF6E4" w14:textId="77777777" w:rsidR="005176ED" w:rsidRDefault="005176ED" w:rsidP="00DE1B38">
            <w:pPr>
              <w:jc w:val="both"/>
            </w:pPr>
            <w:r w:rsidRPr="001834A0">
              <w:t>Value</w:t>
            </w:r>
            <w:r>
              <w:t>/additional comments</w:t>
            </w:r>
          </w:p>
        </w:tc>
      </w:tr>
      <w:tr w:rsidR="005176ED" w14:paraId="0DEB62A2" w14:textId="77777777" w:rsidTr="00DE1B38">
        <w:tc>
          <w:tcPr>
            <w:tcW w:w="2254" w:type="dxa"/>
          </w:tcPr>
          <w:p w14:paraId="0810989E" w14:textId="77777777" w:rsidR="005176ED" w:rsidRDefault="005176ED" w:rsidP="00DE1B38">
            <w:pPr>
              <w:jc w:val="both"/>
            </w:pPr>
            <w:r>
              <w:t>ID</w:t>
            </w:r>
          </w:p>
        </w:tc>
        <w:tc>
          <w:tcPr>
            <w:tcW w:w="1427" w:type="dxa"/>
          </w:tcPr>
          <w:p w14:paraId="7FBB9114" w14:textId="77777777" w:rsidR="005176ED" w:rsidRDefault="005176ED" w:rsidP="00DE1B38">
            <w:pPr>
              <w:jc w:val="both"/>
            </w:pPr>
            <w:r>
              <w:t>Uint32</w:t>
            </w:r>
          </w:p>
        </w:tc>
        <w:tc>
          <w:tcPr>
            <w:tcW w:w="1559" w:type="dxa"/>
          </w:tcPr>
          <w:p w14:paraId="59B9A87F" w14:textId="77777777" w:rsidR="005176ED" w:rsidRDefault="005176ED" w:rsidP="00DE1B38">
            <w:pPr>
              <w:jc w:val="both"/>
            </w:pPr>
            <w:r>
              <w:t>4</w:t>
            </w:r>
          </w:p>
        </w:tc>
        <w:tc>
          <w:tcPr>
            <w:tcW w:w="3776" w:type="dxa"/>
          </w:tcPr>
          <w:p w14:paraId="4281F045" w14:textId="77777777" w:rsidR="005176ED" w:rsidRDefault="005176ED" w:rsidP="00DE1B38">
            <w:pPr>
              <w:jc w:val="both"/>
            </w:pPr>
            <w:r>
              <w:t>ID of target</w:t>
            </w:r>
          </w:p>
        </w:tc>
      </w:tr>
      <w:tr w:rsidR="005176ED" w14:paraId="624F0EA2" w14:textId="77777777" w:rsidTr="00DE1B38">
        <w:tc>
          <w:tcPr>
            <w:tcW w:w="2254" w:type="dxa"/>
          </w:tcPr>
          <w:p w14:paraId="1A3392FB" w14:textId="77777777" w:rsidR="005176ED" w:rsidRDefault="005176ED" w:rsidP="00DE1B38">
            <w:pPr>
              <w:jc w:val="both"/>
            </w:pPr>
            <w:r>
              <w:t>x-coordinate</w:t>
            </w:r>
          </w:p>
        </w:tc>
        <w:tc>
          <w:tcPr>
            <w:tcW w:w="1427" w:type="dxa"/>
          </w:tcPr>
          <w:p w14:paraId="479A6E84" w14:textId="77777777" w:rsidR="005176ED" w:rsidRDefault="005176ED" w:rsidP="00DE1B38">
            <w:pPr>
              <w:jc w:val="both"/>
            </w:pPr>
            <w:r>
              <w:t>Float</w:t>
            </w:r>
          </w:p>
        </w:tc>
        <w:tc>
          <w:tcPr>
            <w:tcW w:w="1559" w:type="dxa"/>
          </w:tcPr>
          <w:p w14:paraId="0A8E94CC" w14:textId="77777777" w:rsidR="005176ED" w:rsidRDefault="005176ED" w:rsidP="00DE1B38">
            <w:pPr>
              <w:jc w:val="both"/>
            </w:pPr>
            <w:r>
              <w:t>4</w:t>
            </w:r>
          </w:p>
        </w:tc>
        <w:tc>
          <w:tcPr>
            <w:tcW w:w="3776" w:type="dxa"/>
          </w:tcPr>
          <w:p w14:paraId="1AEF1D98" w14:textId="77777777" w:rsidR="005176ED" w:rsidRDefault="005176ED" w:rsidP="00DE1B38">
            <w:pPr>
              <w:jc w:val="both"/>
            </w:pPr>
            <w:r>
              <w:t>-</w:t>
            </w:r>
          </w:p>
        </w:tc>
      </w:tr>
      <w:tr w:rsidR="005176ED" w14:paraId="668D00E0" w14:textId="77777777" w:rsidTr="00DE1B38">
        <w:tc>
          <w:tcPr>
            <w:tcW w:w="2254" w:type="dxa"/>
          </w:tcPr>
          <w:p w14:paraId="0DF14275" w14:textId="77777777" w:rsidR="005176ED" w:rsidRDefault="005176ED" w:rsidP="00DE1B38">
            <w:pPr>
              <w:jc w:val="both"/>
            </w:pPr>
            <w:r>
              <w:t>y-coordinate</w:t>
            </w:r>
          </w:p>
        </w:tc>
        <w:tc>
          <w:tcPr>
            <w:tcW w:w="1427" w:type="dxa"/>
          </w:tcPr>
          <w:p w14:paraId="7B8F41AA" w14:textId="77777777" w:rsidR="005176ED" w:rsidRDefault="005176ED" w:rsidP="00DE1B38">
            <w:pPr>
              <w:jc w:val="both"/>
            </w:pPr>
            <w:r>
              <w:t>Float</w:t>
            </w:r>
          </w:p>
        </w:tc>
        <w:tc>
          <w:tcPr>
            <w:tcW w:w="1559" w:type="dxa"/>
          </w:tcPr>
          <w:p w14:paraId="41D71BAE" w14:textId="77777777" w:rsidR="005176ED" w:rsidRDefault="005176ED" w:rsidP="00DE1B38">
            <w:pPr>
              <w:jc w:val="both"/>
            </w:pPr>
            <w:r>
              <w:t>4</w:t>
            </w:r>
          </w:p>
        </w:tc>
        <w:tc>
          <w:tcPr>
            <w:tcW w:w="3776" w:type="dxa"/>
          </w:tcPr>
          <w:p w14:paraId="744DC50A" w14:textId="77777777" w:rsidR="005176ED" w:rsidRDefault="005176ED" w:rsidP="00DE1B38">
            <w:pPr>
              <w:jc w:val="both"/>
            </w:pPr>
            <w:r>
              <w:t>-</w:t>
            </w:r>
          </w:p>
        </w:tc>
      </w:tr>
      <w:tr w:rsidR="005176ED" w14:paraId="7DF496A8" w14:textId="77777777" w:rsidTr="00DE1B38">
        <w:tc>
          <w:tcPr>
            <w:tcW w:w="2254" w:type="dxa"/>
          </w:tcPr>
          <w:p w14:paraId="4A676F1C" w14:textId="77777777" w:rsidR="005176ED" w:rsidRDefault="005176ED" w:rsidP="00DE1B38">
            <w:pPr>
              <w:jc w:val="both"/>
            </w:pPr>
            <w:r>
              <w:t>z-coordinate</w:t>
            </w:r>
          </w:p>
        </w:tc>
        <w:tc>
          <w:tcPr>
            <w:tcW w:w="1427" w:type="dxa"/>
          </w:tcPr>
          <w:p w14:paraId="7D1E67ED" w14:textId="77777777" w:rsidR="005176ED" w:rsidRDefault="005176ED" w:rsidP="00DE1B38">
            <w:pPr>
              <w:jc w:val="both"/>
            </w:pPr>
            <w:r>
              <w:t>Float</w:t>
            </w:r>
          </w:p>
        </w:tc>
        <w:tc>
          <w:tcPr>
            <w:tcW w:w="1559" w:type="dxa"/>
          </w:tcPr>
          <w:p w14:paraId="1285D860" w14:textId="77777777" w:rsidR="005176ED" w:rsidRDefault="005176ED" w:rsidP="00DE1B38">
            <w:pPr>
              <w:jc w:val="both"/>
            </w:pPr>
            <w:r>
              <w:t>4</w:t>
            </w:r>
          </w:p>
        </w:tc>
        <w:tc>
          <w:tcPr>
            <w:tcW w:w="3776" w:type="dxa"/>
          </w:tcPr>
          <w:p w14:paraId="33CA964B" w14:textId="77777777" w:rsidR="005176ED" w:rsidRDefault="005176ED" w:rsidP="00DE1B38">
            <w:pPr>
              <w:jc w:val="both"/>
            </w:pPr>
            <w:r>
              <w:t>-</w:t>
            </w:r>
          </w:p>
        </w:tc>
      </w:tr>
      <w:tr w:rsidR="005176ED" w14:paraId="74EA069C" w14:textId="77777777" w:rsidTr="00DE1B38">
        <w:tc>
          <w:tcPr>
            <w:tcW w:w="2254" w:type="dxa"/>
          </w:tcPr>
          <w:p w14:paraId="2B449BF3" w14:textId="77777777" w:rsidR="005176ED" w:rsidRDefault="005176ED" w:rsidP="00DE1B38">
            <w:pPr>
              <w:jc w:val="both"/>
            </w:pPr>
            <w:r>
              <w:t>x-velocity</w:t>
            </w:r>
          </w:p>
        </w:tc>
        <w:tc>
          <w:tcPr>
            <w:tcW w:w="1427" w:type="dxa"/>
          </w:tcPr>
          <w:p w14:paraId="021F88EE" w14:textId="77777777" w:rsidR="005176ED" w:rsidRDefault="005176ED" w:rsidP="00DE1B38">
            <w:pPr>
              <w:jc w:val="both"/>
            </w:pPr>
            <w:r>
              <w:t>Float</w:t>
            </w:r>
          </w:p>
        </w:tc>
        <w:tc>
          <w:tcPr>
            <w:tcW w:w="1559" w:type="dxa"/>
          </w:tcPr>
          <w:p w14:paraId="0ED4C929" w14:textId="77777777" w:rsidR="005176ED" w:rsidRDefault="005176ED" w:rsidP="00DE1B38">
            <w:pPr>
              <w:jc w:val="both"/>
            </w:pPr>
            <w:r>
              <w:t>4</w:t>
            </w:r>
          </w:p>
        </w:tc>
        <w:tc>
          <w:tcPr>
            <w:tcW w:w="3776" w:type="dxa"/>
          </w:tcPr>
          <w:p w14:paraId="1435F44E" w14:textId="77777777" w:rsidR="005176ED" w:rsidRDefault="005176ED" w:rsidP="00DE1B38">
            <w:pPr>
              <w:jc w:val="both"/>
            </w:pPr>
            <w:r>
              <w:t>-</w:t>
            </w:r>
          </w:p>
        </w:tc>
      </w:tr>
      <w:tr w:rsidR="005176ED" w14:paraId="1756628C" w14:textId="77777777" w:rsidTr="00DE1B38">
        <w:tc>
          <w:tcPr>
            <w:tcW w:w="2254" w:type="dxa"/>
          </w:tcPr>
          <w:p w14:paraId="510C8A4E" w14:textId="77777777" w:rsidR="005176ED" w:rsidRDefault="005176ED" w:rsidP="00DE1B38">
            <w:pPr>
              <w:jc w:val="both"/>
            </w:pPr>
            <w:r>
              <w:t>y-velocity</w:t>
            </w:r>
          </w:p>
        </w:tc>
        <w:tc>
          <w:tcPr>
            <w:tcW w:w="1427" w:type="dxa"/>
          </w:tcPr>
          <w:p w14:paraId="6922A115" w14:textId="77777777" w:rsidR="005176ED" w:rsidRDefault="005176ED" w:rsidP="00DE1B38">
            <w:pPr>
              <w:jc w:val="both"/>
            </w:pPr>
            <w:r>
              <w:t>Float</w:t>
            </w:r>
          </w:p>
        </w:tc>
        <w:tc>
          <w:tcPr>
            <w:tcW w:w="1559" w:type="dxa"/>
          </w:tcPr>
          <w:p w14:paraId="708A9F28" w14:textId="77777777" w:rsidR="005176ED" w:rsidRDefault="005176ED" w:rsidP="00DE1B38">
            <w:pPr>
              <w:jc w:val="both"/>
            </w:pPr>
            <w:r>
              <w:t>4</w:t>
            </w:r>
          </w:p>
        </w:tc>
        <w:tc>
          <w:tcPr>
            <w:tcW w:w="3776" w:type="dxa"/>
          </w:tcPr>
          <w:p w14:paraId="1108BD64" w14:textId="77777777" w:rsidR="005176ED" w:rsidRDefault="005176ED" w:rsidP="00DE1B38">
            <w:pPr>
              <w:jc w:val="both"/>
            </w:pPr>
            <w:r>
              <w:t>-</w:t>
            </w:r>
          </w:p>
        </w:tc>
      </w:tr>
      <w:tr w:rsidR="005176ED" w14:paraId="4F756D8D" w14:textId="77777777" w:rsidTr="00DE1B38">
        <w:tc>
          <w:tcPr>
            <w:tcW w:w="2254" w:type="dxa"/>
          </w:tcPr>
          <w:p w14:paraId="680F57B1" w14:textId="77777777" w:rsidR="005176ED" w:rsidRDefault="005176ED" w:rsidP="00DE1B38">
            <w:pPr>
              <w:jc w:val="both"/>
            </w:pPr>
            <w:r>
              <w:t>z-velocity</w:t>
            </w:r>
          </w:p>
        </w:tc>
        <w:tc>
          <w:tcPr>
            <w:tcW w:w="1427" w:type="dxa"/>
          </w:tcPr>
          <w:p w14:paraId="2FA42267" w14:textId="77777777" w:rsidR="005176ED" w:rsidRDefault="005176ED" w:rsidP="00DE1B38">
            <w:pPr>
              <w:jc w:val="both"/>
            </w:pPr>
            <w:r>
              <w:t>Float</w:t>
            </w:r>
          </w:p>
        </w:tc>
        <w:tc>
          <w:tcPr>
            <w:tcW w:w="1559" w:type="dxa"/>
          </w:tcPr>
          <w:p w14:paraId="46C8A1FC" w14:textId="77777777" w:rsidR="005176ED" w:rsidRDefault="005176ED" w:rsidP="00DE1B38">
            <w:pPr>
              <w:jc w:val="both"/>
            </w:pPr>
            <w:r>
              <w:t>4</w:t>
            </w:r>
          </w:p>
        </w:tc>
        <w:tc>
          <w:tcPr>
            <w:tcW w:w="3776" w:type="dxa"/>
          </w:tcPr>
          <w:p w14:paraId="19FB0ED9" w14:textId="77777777" w:rsidR="005176ED" w:rsidRDefault="005176ED" w:rsidP="00DE1B38">
            <w:pPr>
              <w:jc w:val="both"/>
            </w:pPr>
            <w:r>
              <w:t>-</w:t>
            </w:r>
          </w:p>
        </w:tc>
      </w:tr>
      <w:tr w:rsidR="005176ED" w14:paraId="49BF53FF" w14:textId="77777777" w:rsidTr="00DE1B38">
        <w:tc>
          <w:tcPr>
            <w:tcW w:w="2254" w:type="dxa"/>
          </w:tcPr>
          <w:p w14:paraId="66F8A871" w14:textId="77777777" w:rsidR="005176ED" w:rsidRDefault="005176ED" w:rsidP="00DE1B38">
            <w:pPr>
              <w:jc w:val="both"/>
            </w:pPr>
            <w:r>
              <w:t>x-acceleration</w:t>
            </w:r>
          </w:p>
        </w:tc>
        <w:tc>
          <w:tcPr>
            <w:tcW w:w="1427" w:type="dxa"/>
          </w:tcPr>
          <w:p w14:paraId="6C62D84E" w14:textId="77777777" w:rsidR="005176ED" w:rsidRDefault="005176ED" w:rsidP="00DE1B38">
            <w:pPr>
              <w:jc w:val="both"/>
            </w:pPr>
            <w:r>
              <w:t>Float</w:t>
            </w:r>
          </w:p>
        </w:tc>
        <w:tc>
          <w:tcPr>
            <w:tcW w:w="1559" w:type="dxa"/>
          </w:tcPr>
          <w:p w14:paraId="27111FB3" w14:textId="77777777" w:rsidR="005176ED" w:rsidRDefault="005176ED" w:rsidP="00DE1B38">
            <w:pPr>
              <w:jc w:val="both"/>
            </w:pPr>
            <w:r>
              <w:t>4</w:t>
            </w:r>
          </w:p>
        </w:tc>
        <w:tc>
          <w:tcPr>
            <w:tcW w:w="3776" w:type="dxa"/>
          </w:tcPr>
          <w:p w14:paraId="56F9D724" w14:textId="77777777" w:rsidR="005176ED" w:rsidRDefault="005176ED" w:rsidP="00DE1B38">
            <w:pPr>
              <w:jc w:val="both"/>
            </w:pPr>
            <w:r>
              <w:t>-</w:t>
            </w:r>
          </w:p>
        </w:tc>
      </w:tr>
      <w:tr w:rsidR="005176ED" w14:paraId="1AB621F5" w14:textId="77777777" w:rsidTr="00DE1B38">
        <w:tc>
          <w:tcPr>
            <w:tcW w:w="2254" w:type="dxa"/>
          </w:tcPr>
          <w:p w14:paraId="4C064842" w14:textId="77777777" w:rsidR="005176ED" w:rsidRDefault="005176ED" w:rsidP="00DE1B38">
            <w:pPr>
              <w:jc w:val="both"/>
            </w:pPr>
            <w:r>
              <w:t>y-acceleration</w:t>
            </w:r>
          </w:p>
        </w:tc>
        <w:tc>
          <w:tcPr>
            <w:tcW w:w="1427" w:type="dxa"/>
          </w:tcPr>
          <w:p w14:paraId="280EF806" w14:textId="77777777" w:rsidR="005176ED" w:rsidRDefault="005176ED" w:rsidP="00DE1B38">
            <w:pPr>
              <w:jc w:val="both"/>
            </w:pPr>
            <w:r>
              <w:t>Float</w:t>
            </w:r>
          </w:p>
        </w:tc>
        <w:tc>
          <w:tcPr>
            <w:tcW w:w="1559" w:type="dxa"/>
          </w:tcPr>
          <w:p w14:paraId="614DD52B" w14:textId="77777777" w:rsidR="005176ED" w:rsidRDefault="005176ED" w:rsidP="00DE1B38">
            <w:pPr>
              <w:jc w:val="both"/>
            </w:pPr>
            <w:r>
              <w:t>4</w:t>
            </w:r>
          </w:p>
        </w:tc>
        <w:tc>
          <w:tcPr>
            <w:tcW w:w="3776" w:type="dxa"/>
          </w:tcPr>
          <w:p w14:paraId="01F7CE68" w14:textId="77777777" w:rsidR="005176ED" w:rsidRDefault="005176ED" w:rsidP="00DE1B38">
            <w:pPr>
              <w:jc w:val="both"/>
            </w:pPr>
            <w:r>
              <w:t>-</w:t>
            </w:r>
          </w:p>
        </w:tc>
      </w:tr>
      <w:tr w:rsidR="005176ED" w14:paraId="7AACF422" w14:textId="77777777" w:rsidTr="00DE1B38">
        <w:tc>
          <w:tcPr>
            <w:tcW w:w="2254" w:type="dxa"/>
          </w:tcPr>
          <w:p w14:paraId="584173FE" w14:textId="77777777" w:rsidR="005176ED" w:rsidRDefault="005176ED" w:rsidP="00DE1B38">
            <w:pPr>
              <w:jc w:val="both"/>
            </w:pPr>
            <w:r>
              <w:t>z-acceleration</w:t>
            </w:r>
          </w:p>
        </w:tc>
        <w:tc>
          <w:tcPr>
            <w:tcW w:w="1427" w:type="dxa"/>
          </w:tcPr>
          <w:p w14:paraId="620BCCC2" w14:textId="77777777" w:rsidR="005176ED" w:rsidRDefault="005176ED" w:rsidP="00DE1B38">
            <w:pPr>
              <w:jc w:val="both"/>
            </w:pPr>
            <w:r>
              <w:t>Float</w:t>
            </w:r>
          </w:p>
        </w:tc>
        <w:tc>
          <w:tcPr>
            <w:tcW w:w="1559" w:type="dxa"/>
          </w:tcPr>
          <w:p w14:paraId="79BB277C" w14:textId="77777777" w:rsidR="005176ED" w:rsidRDefault="005176ED" w:rsidP="00DE1B38">
            <w:pPr>
              <w:jc w:val="both"/>
            </w:pPr>
            <w:r>
              <w:t>4</w:t>
            </w:r>
          </w:p>
        </w:tc>
        <w:tc>
          <w:tcPr>
            <w:tcW w:w="3776" w:type="dxa"/>
          </w:tcPr>
          <w:p w14:paraId="1BE6A74D" w14:textId="77777777" w:rsidR="005176ED" w:rsidRDefault="005176ED" w:rsidP="00DE1B38">
            <w:pPr>
              <w:jc w:val="both"/>
            </w:pPr>
            <w:r>
              <w:t>-</w:t>
            </w:r>
          </w:p>
        </w:tc>
      </w:tr>
      <w:tr w:rsidR="005176ED" w14:paraId="40370148" w14:textId="77777777" w:rsidTr="00DE1B38">
        <w:tc>
          <w:tcPr>
            <w:tcW w:w="2254" w:type="dxa"/>
          </w:tcPr>
          <w:p w14:paraId="581EC146" w14:textId="77777777" w:rsidR="005176ED" w:rsidRDefault="005176ED" w:rsidP="00DE1B38">
            <w:pPr>
              <w:jc w:val="both"/>
            </w:pPr>
            <w:proofErr w:type="spellStart"/>
            <w:r>
              <w:t>Ec</w:t>
            </w:r>
            <w:proofErr w:type="spellEnd"/>
            <w:r>
              <w:t>[16]</w:t>
            </w:r>
          </w:p>
        </w:tc>
        <w:tc>
          <w:tcPr>
            <w:tcW w:w="1427" w:type="dxa"/>
          </w:tcPr>
          <w:p w14:paraId="2EE97D43" w14:textId="77777777" w:rsidR="005176ED" w:rsidRDefault="005176ED" w:rsidP="00DE1B38">
            <w:pPr>
              <w:jc w:val="both"/>
            </w:pPr>
            <w:r>
              <w:t>Float</w:t>
            </w:r>
          </w:p>
        </w:tc>
        <w:tc>
          <w:tcPr>
            <w:tcW w:w="1559" w:type="dxa"/>
          </w:tcPr>
          <w:p w14:paraId="4E773D38" w14:textId="77777777" w:rsidR="005176ED" w:rsidRDefault="005176ED" w:rsidP="00DE1B38">
            <w:pPr>
              <w:jc w:val="both"/>
            </w:pPr>
            <w:r>
              <w:t>16 x 4</w:t>
            </w:r>
          </w:p>
        </w:tc>
        <w:tc>
          <w:tcPr>
            <w:tcW w:w="3776" w:type="dxa"/>
          </w:tcPr>
          <w:p w14:paraId="4F746AEE" w14:textId="77777777" w:rsidR="005176ED" w:rsidRDefault="005176ED" w:rsidP="00DE1B38">
            <w:pPr>
              <w:jc w:val="both"/>
            </w:pPr>
            <w:r>
              <w:t>4 x 4 error covariance matrix (range, azimuth, elevation, doppler)</w:t>
            </w:r>
          </w:p>
        </w:tc>
      </w:tr>
      <w:tr w:rsidR="005176ED" w14:paraId="1B7FD390" w14:textId="77777777" w:rsidTr="00DE1B38">
        <w:tc>
          <w:tcPr>
            <w:tcW w:w="2254" w:type="dxa"/>
          </w:tcPr>
          <w:p w14:paraId="1938F250" w14:textId="77777777" w:rsidR="005176ED" w:rsidRDefault="005176ED" w:rsidP="00DE1B38">
            <w:pPr>
              <w:jc w:val="both"/>
            </w:pPr>
            <w:r>
              <w:t>Gating function gain</w:t>
            </w:r>
          </w:p>
        </w:tc>
        <w:tc>
          <w:tcPr>
            <w:tcW w:w="1427" w:type="dxa"/>
          </w:tcPr>
          <w:p w14:paraId="38B4A1A8" w14:textId="77777777" w:rsidR="005176ED" w:rsidRDefault="005176ED" w:rsidP="00DE1B38">
            <w:pPr>
              <w:jc w:val="both"/>
            </w:pPr>
            <w:r>
              <w:t>Float</w:t>
            </w:r>
          </w:p>
        </w:tc>
        <w:tc>
          <w:tcPr>
            <w:tcW w:w="1559" w:type="dxa"/>
          </w:tcPr>
          <w:p w14:paraId="04AA8586" w14:textId="77777777" w:rsidR="005176ED" w:rsidRDefault="005176ED" w:rsidP="00DE1B38">
            <w:pPr>
              <w:jc w:val="both"/>
            </w:pPr>
            <w:r>
              <w:t>4</w:t>
            </w:r>
          </w:p>
        </w:tc>
        <w:tc>
          <w:tcPr>
            <w:tcW w:w="3776" w:type="dxa"/>
          </w:tcPr>
          <w:p w14:paraId="1CD110D7" w14:textId="77777777" w:rsidR="005176ED" w:rsidRDefault="005176ED" w:rsidP="00DE1B38">
            <w:pPr>
              <w:jc w:val="both"/>
            </w:pPr>
            <w:r>
              <w:t>-</w:t>
            </w:r>
          </w:p>
        </w:tc>
      </w:tr>
      <w:tr w:rsidR="005176ED" w14:paraId="7477AC01" w14:textId="77777777" w:rsidTr="00DE1B38">
        <w:tc>
          <w:tcPr>
            <w:tcW w:w="2254" w:type="dxa"/>
          </w:tcPr>
          <w:p w14:paraId="11E3EB6B" w14:textId="77777777" w:rsidR="005176ED" w:rsidRDefault="005176ED" w:rsidP="00DE1B38">
            <w:pPr>
              <w:jc w:val="both"/>
            </w:pPr>
            <w:r>
              <w:t>Confidence level</w:t>
            </w:r>
          </w:p>
        </w:tc>
        <w:tc>
          <w:tcPr>
            <w:tcW w:w="1427" w:type="dxa"/>
          </w:tcPr>
          <w:p w14:paraId="6FCB32DF" w14:textId="77777777" w:rsidR="005176ED" w:rsidRDefault="005176ED" w:rsidP="00DE1B38">
            <w:pPr>
              <w:jc w:val="both"/>
            </w:pPr>
            <w:r>
              <w:t>Float</w:t>
            </w:r>
          </w:p>
        </w:tc>
        <w:tc>
          <w:tcPr>
            <w:tcW w:w="1559" w:type="dxa"/>
          </w:tcPr>
          <w:p w14:paraId="616B8E65" w14:textId="77777777" w:rsidR="005176ED" w:rsidRDefault="005176ED" w:rsidP="00DE1B38">
            <w:pPr>
              <w:jc w:val="both"/>
            </w:pPr>
            <w:r>
              <w:t>4</w:t>
            </w:r>
          </w:p>
        </w:tc>
        <w:tc>
          <w:tcPr>
            <w:tcW w:w="3776" w:type="dxa"/>
          </w:tcPr>
          <w:p w14:paraId="76429C6B" w14:textId="77777777" w:rsidR="005176ED" w:rsidRDefault="005176ED" w:rsidP="00DE1B38">
            <w:pPr>
              <w:jc w:val="both"/>
            </w:pPr>
            <w:r>
              <w:t>-</w:t>
            </w:r>
          </w:p>
        </w:tc>
      </w:tr>
    </w:tbl>
    <w:p w14:paraId="2E0E9B60" w14:textId="77777777" w:rsidR="005176ED" w:rsidRPr="00BD7402" w:rsidRDefault="005176ED" w:rsidP="005176ED">
      <w:pPr>
        <w:jc w:val="both"/>
      </w:pPr>
    </w:p>
    <w:p w14:paraId="016B72D8" w14:textId="77777777" w:rsidR="005176ED" w:rsidRDefault="005176ED" w:rsidP="005176ED">
      <w:pPr>
        <w:jc w:val="both"/>
        <w:rPr>
          <w:b/>
          <w:bCs/>
        </w:rPr>
      </w:pPr>
      <w:r>
        <w:rPr>
          <w:b/>
          <w:bCs/>
        </w:rPr>
        <w:t>Target Index TLV (Type 08)</w:t>
      </w:r>
    </w:p>
    <w:p w14:paraId="12216817" w14:textId="77777777" w:rsidR="005176ED" w:rsidRDefault="005176ED" w:rsidP="005176ED">
      <w:pPr>
        <w:jc w:val="both"/>
      </w:pPr>
      <w:r>
        <w:t>Target Index TLV consist of a list of target ID of 1 byte each and are encoded as follows:</w:t>
      </w:r>
    </w:p>
    <w:tbl>
      <w:tblPr>
        <w:tblStyle w:val="TableGrid"/>
        <w:tblW w:w="0" w:type="auto"/>
        <w:tblLook w:val="04A0" w:firstRow="1" w:lastRow="0" w:firstColumn="1" w:lastColumn="0" w:noHBand="0" w:noVBand="1"/>
      </w:tblPr>
      <w:tblGrid>
        <w:gridCol w:w="2254"/>
        <w:gridCol w:w="1427"/>
        <w:gridCol w:w="1559"/>
        <w:gridCol w:w="3776"/>
      </w:tblGrid>
      <w:tr w:rsidR="005176ED" w14:paraId="3645B0E6" w14:textId="77777777" w:rsidTr="00DE1B38">
        <w:tc>
          <w:tcPr>
            <w:tcW w:w="2254" w:type="dxa"/>
            <w:shd w:val="clear" w:color="auto" w:fill="E7E6E6" w:themeFill="background2"/>
          </w:tcPr>
          <w:p w14:paraId="26A306DC" w14:textId="77777777" w:rsidR="005176ED" w:rsidRDefault="005176ED" w:rsidP="00DE1B38">
            <w:pPr>
              <w:jc w:val="both"/>
            </w:pPr>
            <w:r w:rsidRPr="001834A0">
              <w:t>Tag</w:t>
            </w:r>
          </w:p>
        </w:tc>
        <w:tc>
          <w:tcPr>
            <w:tcW w:w="1427" w:type="dxa"/>
            <w:shd w:val="clear" w:color="auto" w:fill="E7E6E6" w:themeFill="background2"/>
          </w:tcPr>
          <w:p w14:paraId="574AF65B" w14:textId="77777777" w:rsidR="005176ED" w:rsidRDefault="005176ED" w:rsidP="00DE1B38">
            <w:pPr>
              <w:jc w:val="both"/>
            </w:pPr>
            <w:r w:rsidRPr="001834A0">
              <w:t>Value Type</w:t>
            </w:r>
          </w:p>
        </w:tc>
        <w:tc>
          <w:tcPr>
            <w:tcW w:w="1559" w:type="dxa"/>
            <w:shd w:val="clear" w:color="auto" w:fill="E7E6E6" w:themeFill="background2"/>
          </w:tcPr>
          <w:p w14:paraId="71D9EDBD" w14:textId="77777777" w:rsidR="005176ED" w:rsidRDefault="005176ED" w:rsidP="00DE1B38">
            <w:pPr>
              <w:jc w:val="both"/>
            </w:pPr>
            <w:r w:rsidRPr="001834A0">
              <w:t>Length (bytes)</w:t>
            </w:r>
          </w:p>
        </w:tc>
        <w:tc>
          <w:tcPr>
            <w:tcW w:w="3776" w:type="dxa"/>
            <w:shd w:val="clear" w:color="auto" w:fill="E7E6E6" w:themeFill="background2"/>
          </w:tcPr>
          <w:p w14:paraId="50826ABD" w14:textId="77777777" w:rsidR="005176ED" w:rsidRDefault="005176ED" w:rsidP="00DE1B38">
            <w:pPr>
              <w:jc w:val="both"/>
            </w:pPr>
            <w:r w:rsidRPr="001834A0">
              <w:t>Value</w:t>
            </w:r>
            <w:r>
              <w:t>/additional comments</w:t>
            </w:r>
          </w:p>
        </w:tc>
      </w:tr>
      <w:tr w:rsidR="005176ED" w14:paraId="6FCCDE82" w14:textId="77777777" w:rsidTr="00DE1B38">
        <w:tc>
          <w:tcPr>
            <w:tcW w:w="2254" w:type="dxa"/>
          </w:tcPr>
          <w:p w14:paraId="2AA03209" w14:textId="77777777" w:rsidR="005176ED" w:rsidRDefault="005176ED" w:rsidP="00DE1B38">
            <w:pPr>
              <w:jc w:val="both"/>
            </w:pPr>
            <w:r>
              <w:t>ID</w:t>
            </w:r>
          </w:p>
        </w:tc>
        <w:tc>
          <w:tcPr>
            <w:tcW w:w="1427" w:type="dxa"/>
          </w:tcPr>
          <w:p w14:paraId="5EAC4BE0" w14:textId="77777777" w:rsidR="005176ED" w:rsidRDefault="005176ED" w:rsidP="00DE1B38">
            <w:pPr>
              <w:jc w:val="both"/>
            </w:pPr>
            <w:r>
              <w:t>Uint32</w:t>
            </w:r>
          </w:p>
        </w:tc>
        <w:tc>
          <w:tcPr>
            <w:tcW w:w="1559" w:type="dxa"/>
          </w:tcPr>
          <w:p w14:paraId="12E7AA97" w14:textId="77777777" w:rsidR="005176ED" w:rsidRDefault="005176ED" w:rsidP="00DE1B38">
            <w:pPr>
              <w:jc w:val="both"/>
            </w:pPr>
            <w:r>
              <w:t>4</w:t>
            </w:r>
          </w:p>
        </w:tc>
        <w:tc>
          <w:tcPr>
            <w:tcW w:w="3776" w:type="dxa"/>
          </w:tcPr>
          <w:p w14:paraId="5C883101" w14:textId="77777777" w:rsidR="005176ED" w:rsidRDefault="005176ED" w:rsidP="00DE1B38">
            <w:pPr>
              <w:jc w:val="both"/>
            </w:pPr>
            <w:r>
              <w:t>ID of target</w:t>
            </w:r>
          </w:p>
        </w:tc>
      </w:tr>
    </w:tbl>
    <w:p w14:paraId="52DCD3B4" w14:textId="77777777" w:rsidR="005176ED" w:rsidRDefault="005176ED" w:rsidP="003E5C56"/>
    <w:p w14:paraId="741CD5AF" w14:textId="77777777" w:rsidR="008439C8" w:rsidRPr="008439C8" w:rsidRDefault="008439C8" w:rsidP="008439C8"/>
    <w:p w14:paraId="6CA8B444" w14:textId="77777777" w:rsidR="008439C8" w:rsidRPr="008439C8" w:rsidRDefault="008439C8" w:rsidP="008439C8"/>
    <w:p w14:paraId="0032441B" w14:textId="2907513C" w:rsidR="52E05C8E" w:rsidRDefault="52E05C8E" w:rsidP="007C28B3">
      <w:pPr>
        <w:jc w:val="both"/>
      </w:pPr>
    </w:p>
    <w:p w14:paraId="639C9F43" w14:textId="52ABC38A" w:rsidR="005718B8" w:rsidRPr="00FF460D" w:rsidRDefault="005718B8" w:rsidP="00113B12">
      <w:pPr>
        <w:rPr>
          <w:rFonts w:eastAsiaTheme="minorEastAsia"/>
          <w:color w:val="292929"/>
        </w:rPr>
      </w:pPr>
    </w:p>
    <w:sectPr w:rsidR="005718B8" w:rsidRPr="00FF460D" w:rsidSect="00B633EE">
      <w:headerReference w:type="even" r:id="rId31"/>
      <w:headerReference w:type="default" r:id="rId32"/>
      <w:footerReference w:type="even" r:id="rId33"/>
      <w:footerReference w:type="default" r:id="rId34"/>
      <w:headerReference w:type="first" r:id="rId35"/>
      <w:footerReference w:type="first" r:id="rId36"/>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89046C" w14:textId="77777777" w:rsidR="00071BFA" w:rsidRDefault="00071BFA" w:rsidP="00254070">
      <w:pPr>
        <w:spacing w:after="0" w:line="240" w:lineRule="auto"/>
      </w:pPr>
      <w:r>
        <w:separator/>
      </w:r>
    </w:p>
  </w:endnote>
  <w:endnote w:type="continuationSeparator" w:id="0">
    <w:p w14:paraId="48D0D239" w14:textId="77777777" w:rsidR="00071BFA" w:rsidRDefault="00071BFA" w:rsidP="00254070">
      <w:pPr>
        <w:spacing w:after="0" w:line="240" w:lineRule="auto"/>
      </w:pPr>
      <w:r>
        <w:continuationSeparator/>
      </w:r>
    </w:p>
  </w:endnote>
  <w:endnote w:type="continuationNotice" w:id="1">
    <w:p w14:paraId="265324CA" w14:textId="77777777" w:rsidR="00071BFA" w:rsidRDefault="00071BF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2FF" w:usb1="5000205B" w:usb2="00000020" w:usb3="00000000" w:csb0="0000019F" w:csb1="00000000"/>
  </w:font>
  <w:font w:name="Microsoft YaHei">
    <w:panose1 w:val="020B0503020204020204"/>
    <w:charset w:val="86"/>
    <w:family w:val="swiss"/>
    <w:pitch w:val="variable"/>
    <w:sig w:usb0="80000287" w:usb1="2ACF3C50" w:usb2="00000016" w:usb3="00000000" w:csb0="0004001F" w:csb1="00000000"/>
  </w:font>
  <w:font w:name="Apple Color Emoji">
    <w:altName w:val="Calibri"/>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2865655"/>
      <w:docPartObj>
        <w:docPartGallery w:val="Page Numbers (Bottom of Page)"/>
        <w:docPartUnique/>
      </w:docPartObj>
    </w:sdtPr>
    <w:sdtEndPr>
      <w:rPr>
        <w:rStyle w:val="PageNumber"/>
      </w:rPr>
    </w:sdtEndPr>
    <w:sdtContent>
      <w:p w14:paraId="33B50809" w14:textId="4232FA37" w:rsidR="006723B4" w:rsidRDefault="006723B4" w:rsidP="006723B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21D696" w14:textId="77777777" w:rsidR="006723B4" w:rsidRDefault="006723B4" w:rsidP="006723B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10442348"/>
      <w:docPartObj>
        <w:docPartGallery w:val="Page Numbers (Bottom of Page)"/>
        <w:docPartUnique/>
      </w:docPartObj>
    </w:sdtPr>
    <w:sdtEndPr>
      <w:rPr>
        <w:rStyle w:val="PageNumber"/>
      </w:rPr>
    </w:sdtEndPr>
    <w:sdtContent>
      <w:p w14:paraId="45A4C086" w14:textId="28B395DD" w:rsidR="006723B4" w:rsidRDefault="006723B4" w:rsidP="006723B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8686556" w14:textId="77777777" w:rsidR="006723B4" w:rsidRDefault="006723B4" w:rsidP="006723B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2D8A7" w14:textId="77777777" w:rsidR="006723B4" w:rsidRDefault="006723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0A74D4" w14:textId="77777777" w:rsidR="00071BFA" w:rsidRDefault="00071BFA" w:rsidP="00254070">
      <w:pPr>
        <w:spacing w:after="0" w:line="240" w:lineRule="auto"/>
      </w:pPr>
      <w:r>
        <w:separator/>
      </w:r>
    </w:p>
  </w:footnote>
  <w:footnote w:type="continuationSeparator" w:id="0">
    <w:p w14:paraId="1FA6FB2A" w14:textId="77777777" w:rsidR="00071BFA" w:rsidRDefault="00071BFA" w:rsidP="00254070">
      <w:pPr>
        <w:spacing w:after="0" w:line="240" w:lineRule="auto"/>
      </w:pPr>
      <w:r>
        <w:continuationSeparator/>
      </w:r>
    </w:p>
  </w:footnote>
  <w:footnote w:type="continuationNotice" w:id="1">
    <w:p w14:paraId="2DD6414D" w14:textId="77777777" w:rsidR="00071BFA" w:rsidRDefault="00071BFA">
      <w:pPr>
        <w:spacing w:after="0" w:line="240" w:lineRule="auto"/>
      </w:pPr>
    </w:p>
  </w:footnote>
  <w:footnote w:id="2">
    <w:p w14:paraId="06A33B5B" w14:textId="77777777" w:rsidR="00150EB4" w:rsidRPr="00DA1B45" w:rsidRDefault="00150EB4" w:rsidP="00150EB4">
      <w:pPr>
        <w:pStyle w:val="FootnoteText"/>
        <w:rPr>
          <w:lang w:val="en-GB"/>
        </w:rPr>
      </w:pPr>
      <w:r>
        <w:rPr>
          <w:rStyle w:val="FootnoteReference"/>
        </w:rPr>
        <w:footnoteRef/>
      </w:r>
      <w:r>
        <w:t xml:space="preserve"> Refers to the average percentage number of violations detected by the system. If false positive detections are considered, the accuracy drops to </w:t>
      </w:r>
      <w:r w:rsidR="00206CD7">
        <w:t>62%.</w:t>
      </w:r>
    </w:p>
  </w:footnote>
  <w:footnote w:id="3">
    <w:p w14:paraId="71D2582C" w14:textId="792486A8" w:rsidR="00AD5064" w:rsidRPr="00AD5064" w:rsidRDefault="00AD5064">
      <w:pPr>
        <w:pStyle w:val="FootnoteText"/>
        <w:rPr>
          <w:lang w:val="en-GB"/>
        </w:rPr>
      </w:pPr>
      <w:r>
        <w:rPr>
          <w:rStyle w:val="FootnoteReference"/>
        </w:rPr>
        <w:footnoteRef/>
      </w:r>
      <w:r>
        <w:t xml:space="preserve"> </w:t>
      </w:r>
      <w:r w:rsidR="00BE27E3">
        <w:rPr>
          <w:lang w:val="en-GB"/>
        </w:rPr>
        <w:t>The</w:t>
      </w:r>
      <w:r>
        <w:rPr>
          <w:lang w:val="en-GB"/>
        </w:rPr>
        <w:t xml:space="preserve"> non-linear version of the </w:t>
      </w:r>
      <w:r w:rsidR="00E40E40">
        <w:rPr>
          <w:lang w:val="en-GB"/>
        </w:rPr>
        <w:t>classical Kalman F</w:t>
      </w:r>
      <w:r w:rsidR="00DE55F4">
        <w:rPr>
          <w:lang w:val="en-GB"/>
        </w:rPr>
        <w:t xml:space="preserve">ilter </w:t>
      </w:r>
      <w:r w:rsidR="00DE55F4">
        <w:rPr>
          <w:lang w:val="en-GB"/>
        </w:rPr>
        <w:fldChar w:fldCharType="begin"/>
      </w:r>
      <w:r w:rsidR="00DE55F4">
        <w:rPr>
          <w:lang w:val="en-GB"/>
        </w:rPr>
        <w:instrText xml:space="preserve"> ADDIN ZOTERO_ITEM CSL_CITATION {"citationID":"yD7nUoOi","properties":{"formattedCitation":"[8]","plainCitation":"[8]","noteIndex":2},"citationItems":[{"id":598,"uris":["http://zotero.org/users/7413925/items/8TY9MTKH"],"uri":["http://zotero.org/users/7413925/items/8TY9MTKH"],"itemData":{"id":598,"type":"webpage","title":"Estimate states of discrete-time nonlinear system using extended Kalman filter - Simulink - MathWorks </w:instrText>
      </w:r>
      <w:r w:rsidR="00DE55F4">
        <w:rPr>
          <w:rFonts w:ascii="Microsoft YaHei" w:eastAsia="Microsoft YaHei" w:hAnsi="Microsoft YaHei" w:cs="Microsoft YaHei" w:hint="eastAsia"/>
          <w:lang w:val="en-GB"/>
        </w:rPr>
        <w:instrText>中国</w:instrText>
      </w:r>
      <w:r w:rsidR="00DE55F4">
        <w:rPr>
          <w:lang w:val="en-GB"/>
        </w:rPr>
        <w:instrText xml:space="preserve">","URL":"https://ww2.mathworks.cn/help/control/ref/ekf_block.html","accessed":{"date-parts":[["2021",11,15]]}}}],"schema":"https://github.com/citation-style-language/schema/raw/master/csl-citation.json"} </w:instrText>
      </w:r>
      <w:r w:rsidR="00DE55F4">
        <w:rPr>
          <w:lang w:val="en-GB"/>
        </w:rPr>
        <w:fldChar w:fldCharType="separate"/>
      </w:r>
      <w:r w:rsidR="00DE55F4">
        <w:rPr>
          <w:noProof/>
          <w:lang w:val="en-GB"/>
        </w:rPr>
        <w:t>[8]</w:t>
      </w:r>
      <w:r w:rsidR="00DE55F4">
        <w:rPr>
          <w:lang w:val="en-GB"/>
        </w:rPr>
        <w:fldChar w:fldCharType="end"/>
      </w:r>
      <w:r w:rsidR="007911D4">
        <w:rPr>
          <w:lang w:val="en-GB"/>
        </w:rPr>
        <w:t>.</w:t>
      </w:r>
    </w:p>
  </w:footnote>
  <w:footnote w:id="4">
    <w:p w14:paraId="7F5796F9" w14:textId="744870D4" w:rsidR="00BE27E3" w:rsidRPr="00BE27E3" w:rsidRDefault="00BE27E3">
      <w:pPr>
        <w:pStyle w:val="FootnoteText"/>
        <w:rPr>
          <w:lang w:val="en-GB"/>
        </w:rPr>
      </w:pPr>
      <w:r>
        <w:rPr>
          <w:rStyle w:val="FootnoteReference"/>
        </w:rPr>
        <w:footnoteRef/>
      </w:r>
      <w:r>
        <w:t xml:space="preserve"> </w:t>
      </w:r>
      <w:r w:rsidR="00975D5A">
        <w:t xml:space="preserve">DBSCAN is a </w:t>
      </w:r>
      <w:r w:rsidR="003E0F44">
        <w:t>data clustering algorithm</w:t>
      </w:r>
      <w:r w:rsidR="00DB3FD4">
        <w:t xml:space="preserve"> that unlike K-means clustering, is able to cluster </w:t>
      </w:r>
      <w:r w:rsidR="004964B8">
        <w:t xml:space="preserve">non-spherical </w:t>
      </w:r>
      <w:r w:rsidR="00053078">
        <w:t>data</w:t>
      </w:r>
      <w:r w:rsidR="00642203">
        <w:t xml:space="preserve"> </w:t>
      </w:r>
      <w:r w:rsidR="00DE55F4">
        <w:fldChar w:fldCharType="begin"/>
      </w:r>
      <w:r w:rsidR="00DE55F4">
        <w:instrText xml:space="preserve"> ADDIN ZOTERO_ITEM CSL_CITATION {"citationID":"ON2UOchU","properties":{"formattedCitation":"[9]","plainCitation":"[9]","noteIndex":3},"citationItems":[{"id":600,"uris":["http://zotero.org/users/7413925/items/6IB4AGQU"],"uri":["http://zotero.org/users/7413925/items/6IB4AGQU"],"itemData":{"id":600,"type":"webpage","abstract":"First of all, this is my first story on medium, then sorry if I’m doing something wrong. Secondly, I’m not fluent in English, then I will…","container-title":"Medium","language":"en","title":"How DBSCAN works and why should we use it?","URL":"https://towardsdatascience.com/how-dbscan-works-and-why-should-i-use-it-443b4a191c80","author":[{"family":"Prado","given":"Kelvin Salton","dropping-particle":"do"}],"accessed":{"date-parts":[["2021",11,15]]},"issued":{"date-parts":[["2019",6,3]]}}}],"schema":"https://github.com/citation-style-language/schema/raw/master/csl-citation.json"} </w:instrText>
      </w:r>
      <w:r w:rsidR="00DE55F4">
        <w:fldChar w:fldCharType="separate"/>
      </w:r>
      <w:r w:rsidR="00DE55F4">
        <w:rPr>
          <w:noProof/>
        </w:rPr>
        <w:t>[9]</w:t>
      </w:r>
      <w:r w:rsidR="00DE55F4">
        <w:fldChar w:fldCharType="end"/>
      </w:r>
      <w:r w:rsidR="00770A42">
        <w:t>.</w:t>
      </w:r>
    </w:p>
  </w:footnote>
  <w:footnote w:id="5">
    <w:p w14:paraId="616B5EE9" w14:textId="0E086CF3" w:rsidR="00194443" w:rsidRPr="00194443" w:rsidRDefault="00194443">
      <w:pPr>
        <w:pStyle w:val="FootnoteText"/>
        <w:rPr>
          <w:lang w:val="en-GB"/>
        </w:rPr>
      </w:pPr>
      <w:r>
        <w:rPr>
          <w:rStyle w:val="FootnoteReference"/>
        </w:rPr>
        <w:footnoteRef/>
      </w:r>
      <w:r>
        <w:t xml:space="preserve"> Euclidean distance b</w:t>
      </w:r>
      <w:r w:rsidR="009A556E">
        <w:t>etween a data point and a distribution of data</w:t>
      </w:r>
      <w:r w:rsidR="00DE55F4">
        <w:t xml:space="preserve"> </w:t>
      </w:r>
      <w:r w:rsidR="00DE55F4">
        <w:fldChar w:fldCharType="begin"/>
      </w:r>
      <w:r w:rsidR="00DE55F4">
        <w:instrText xml:space="preserve"> ADDIN ZOTERO_ITEM CSL_CITATION {"citationID":"zajCxM2t","properties":{"formattedCitation":"[10]","plainCitation":"[10]","noteIndex":4},"citationItems":[{"id":602,"uris":["http://zotero.org/users/7413925/items/YCD9EKUD"],"uri":["http://zotero.org/users/7413925/items/YCD9EKUD"],"itemData":{"id":602,"type":"webpage","abstract":"Regression Analysis &gt; What is the Mahalanobis distance? The Mahalanobis distance (MD) is the distance between two points in multivariate space. In a","container-title":"Statistics How To","language":"en-US","title":"Mahalanobis Distance: Simple Definition, Examples","title-short":"Mahalanobis Distance","URL":"https://www.statisticshowto.com/mahalanobis-distance/","author":[{"literal":"Stephanie"}],"accessed":{"date-parts":[["2021",11,15]]},"issued":{"date-parts":[["2017",11,21]]}}}],"schema":"https://github.com/citation-style-language/schema/raw/master/csl-citation.json"} </w:instrText>
      </w:r>
      <w:r w:rsidR="00DE55F4">
        <w:fldChar w:fldCharType="separate"/>
      </w:r>
      <w:r w:rsidR="00DE55F4">
        <w:rPr>
          <w:noProof/>
        </w:rPr>
        <w:t>[10]</w:t>
      </w:r>
      <w:r w:rsidR="00DE55F4">
        <w:fldChar w:fldCharType="end"/>
      </w:r>
      <w:r w:rsidR="00770A42">
        <w:t>.</w:t>
      </w:r>
    </w:p>
  </w:footnote>
  <w:footnote w:id="6">
    <w:p w14:paraId="5D0ECDB6" w14:textId="2CBCF871" w:rsidR="003276DD" w:rsidRPr="003276DD" w:rsidRDefault="003276DD">
      <w:pPr>
        <w:pStyle w:val="FootnoteText"/>
        <w:rPr>
          <w:lang w:val="en-GB"/>
        </w:rPr>
      </w:pPr>
      <w:r>
        <w:rPr>
          <w:rStyle w:val="FootnoteReference"/>
        </w:rPr>
        <w:footnoteRef/>
      </w:r>
      <w:r>
        <w:t xml:space="preserve"> </w:t>
      </w:r>
      <w:r w:rsidR="005C58D0">
        <w:t>Efficient c</w:t>
      </w:r>
      <w:r w:rsidR="00B97C72">
        <w:t>ombinatorial</w:t>
      </w:r>
      <w:r w:rsidR="00F52C35">
        <w:t xml:space="preserve"> </w:t>
      </w:r>
      <w:r w:rsidR="005C58D0">
        <w:t>solver</w:t>
      </w:r>
      <w:r w:rsidR="00F52C35">
        <w:t xml:space="preserve"> </w:t>
      </w:r>
      <w:r w:rsidR="005C58D0">
        <w:t>using bipartite graph data structu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51915" w14:textId="77777777" w:rsidR="006723B4" w:rsidRDefault="00672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D1882" w14:textId="77777777" w:rsidR="006723B4" w:rsidRDefault="006723B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50F8F" w14:textId="77777777" w:rsidR="006723B4" w:rsidRDefault="006723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75F3C"/>
    <w:multiLevelType w:val="hybridMultilevel"/>
    <w:tmpl w:val="48DA696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2C916CD8"/>
    <w:multiLevelType w:val="hybridMultilevel"/>
    <w:tmpl w:val="AB02F24A"/>
    <w:lvl w:ilvl="0" w:tplc="5C92B4E8">
      <w:start w:val="1"/>
      <w:numFmt w:val="bullet"/>
      <w:lvlText w:val="-"/>
      <w:lvlJc w:val="left"/>
      <w:pPr>
        <w:ind w:left="405" w:hanging="360"/>
      </w:pPr>
      <w:rPr>
        <w:rFonts w:ascii="Calibri" w:eastAsiaTheme="minorHAnsi" w:hAnsi="Calibri" w:cs="Calibri" w:hint="default"/>
      </w:rPr>
    </w:lvl>
    <w:lvl w:ilvl="1" w:tplc="48090003" w:tentative="1">
      <w:start w:val="1"/>
      <w:numFmt w:val="bullet"/>
      <w:lvlText w:val="o"/>
      <w:lvlJc w:val="left"/>
      <w:pPr>
        <w:ind w:left="1125" w:hanging="360"/>
      </w:pPr>
      <w:rPr>
        <w:rFonts w:ascii="Courier New" w:hAnsi="Courier New" w:cs="Courier New" w:hint="default"/>
      </w:rPr>
    </w:lvl>
    <w:lvl w:ilvl="2" w:tplc="48090005" w:tentative="1">
      <w:start w:val="1"/>
      <w:numFmt w:val="bullet"/>
      <w:lvlText w:val=""/>
      <w:lvlJc w:val="left"/>
      <w:pPr>
        <w:ind w:left="1845" w:hanging="360"/>
      </w:pPr>
      <w:rPr>
        <w:rFonts w:ascii="Wingdings" w:hAnsi="Wingdings" w:hint="default"/>
      </w:rPr>
    </w:lvl>
    <w:lvl w:ilvl="3" w:tplc="48090001" w:tentative="1">
      <w:start w:val="1"/>
      <w:numFmt w:val="bullet"/>
      <w:lvlText w:val=""/>
      <w:lvlJc w:val="left"/>
      <w:pPr>
        <w:ind w:left="2565" w:hanging="360"/>
      </w:pPr>
      <w:rPr>
        <w:rFonts w:ascii="Symbol" w:hAnsi="Symbol" w:hint="default"/>
      </w:rPr>
    </w:lvl>
    <w:lvl w:ilvl="4" w:tplc="48090003" w:tentative="1">
      <w:start w:val="1"/>
      <w:numFmt w:val="bullet"/>
      <w:lvlText w:val="o"/>
      <w:lvlJc w:val="left"/>
      <w:pPr>
        <w:ind w:left="3285" w:hanging="360"/>
      </w:pPr>
      <w:rPr>
        <w:rFonts w:ascii="Courier New" w:hAnsi="Courier New" w:cs="Courier New" w:hint="default"/>
      </w:rPr>
    </w:lvl>
    <w:lvl w:ilvl="5" w:tplc="48090005" w:tentative="1">
      <w:start w:val="1"/>
      <w:numFmt w:val="bullet"/>
      <w:lvlText w:val=""/>
      <w:lvlJc w:val="left"/>
      <w:pPr>
        <w:ind w:left="4005" w:hanging="360"/>
      </w:pPr>
      <w:rPr>
        <w:rFonts w:ascii="Wingdings" w:hAnsi="Wingdings" w:hint="default"/>
      </w:rPr>
    </w:lvl>
    <w:lvl w:ilvl="6" w:tplc="48090001" w:tentative="1">
      <w:start w:val="1"/>
      <w:numFmt w:val="bullet"/>
      <w:lvlText w:val=""/>
      <w:lvlJc w:val="left"/>
      <w:pPr>
        <w:ind w:left="4725" w:hanging="360"/>
      </w:pPr>
      <w:rPr>
        <w:rFonts w:ascii="Symbol" w:hAnsi="Symbol" w:hint="default"/>
      </w:rPr>
    </w:lvl>
    <w:lvl w:ilvl="7" w:tplc="48090003" w:tentative="1">
      <w:start w:val="1"/>
      <w:numFmt w:val="bullet"/>
      <w:lvlText w:val="o"/>
      <w:lvlJc w:val="left"/>
      <w:pPr>
        <w:ind w:left="5445" w:hanging="360"/>
      </w:pPr>
      <w:rPr>
        <w:rFonts w:ascii="Courier New" w:hAnsi="Courier New" w:cs="Courier New" w:hint="default"/>
      </w:rPr>
    </w:lvl>
    <w:lvl w:ilvl="8" w:tplc="48090005" w:tentative="1">
      <w:start w:val="1"/>
      <w:numFmt w:val="bullet"/>
      <w:lvlText w:val=""/>
      <w:lvlJc w:val="left"/>
      <w:pPr>
        <w:ind w:left="6165" w:hanging="360"/>
      </w:pPr>
      <w:rPr>
        <w:rFonts w:ascii="Wingdings" w:hAnsi="Wingdings" w:hint="default"/>
      </w:rPr>
    </w:lvl>
  </w:abstractNum>
  <w:abstractNum w:abstractNumId="2" w15:restartNumberingAfterBreak="0">
    <w:nsid w:val="2E105590"/>
    <w:multiLevelType w:val="hybridMultilevel"/>
    <w:tmpl w:val="5EC2A406"/>
    <w:lvl w:ilvl="0" w:tplc="D948183E">
      <w:start w:val="1"/>
      <w:numFmt w:val="decimal"/>
      <w:lvlText w:val="%1."/>
      <w:lvlJc w:val="left"/>
      <w:pPr>
        <w:ind w:left="644"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3" w15:restartNumberingAfterBreak="0">
    <w:nsid w:val="33B31F8F"/>
    <w:multiLevelType w:val="hybridMultilevel"/>
    <w:tmpl w:val="DAE4FAF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4BC33EB3"/>
    <w:multiLevelType w:val="multilevel"/>
    <w:tmpl w:val="1770A76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226355B"/>
    <w:multiLevelType w:val="hybridMultilevel"/>
    <w:tmpl w:val="7970494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58074695"/>
    <w:multiLevelType w:val="hybridMultilevel"/>
    <w:tmpl w:val="8518815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5CE87081"/>
    <w:multiLevelType w:val="hybridMultilevel"/>
    <w:tmpl w:val="49E8B14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669F240B"/>
    <w:multiLevelType w:val="hybridMultilevel"/>
    <w:tmpl w:val="D16A6B2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72A03F1D"/>
    <w:multiLevelType w:val="multilevel"/>
    <w:tmpl w:val="E236B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3D9208A"/>
    <w:multiLevelType w:val="multilevel"/>
    <w:tmpl w:val="F8DCB3C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7ACD51F4"/>
    <w:multiLevelType w:val="hybridMultilevel"/>
    <w:tmpl w:val="F986354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16cid:durableId="399136245">
    <w:abstractNumId w:val="8"/>
  </w:num>
  <w:num w:numId="2" w16cid:durableId="589242362">
    <w:abstractNumId w:val="3"/>
  </w:num>
  <w:num w:numId="3" w16cid:durableId="107091990">
    <w:abstractNumId w:val="0"/>
  </w:num>
  <w:num w:numId="4" w16cid:durableId="370544171">
    <w:abstractNumId w:val="11"/>
  </w:num>
  <w:num w:numId="5" w16cid:durableId="7827863">
    <w:abstractNumId w:val="5"/>
  </w:num>
  <w:num w:numId="6" w16cid:durableId="2010328128">
    <w:abstractNumId w:val="10"/>
  </w:num>
  <w:num w:numId="7" w16cid:durableId="530533351">
    <w:abstractNumId w:val="1"/>
  </w:num>
  <w:num w:numId="8" w16cid:durableId="949631764">
    <w:abstractNumId w:val="4"/>
  </w:num>
  <w:num w:numId="9" w16cid:durableId="66342540">
    <w:abstractNumId w:val="2"/>
  </w:num>
  <w:num w:numId="10" w16cid:durableId="1786540150">
    <w:abstractNumId w:val="6"/>
  </w:num>
  <w:num w:numId="11" w16cid:durableId="1999919319">
    <w:abstractNumId w:val="7"/>
  </w:num>
  <w:num w:numId="12" w16cid:durableId="183699418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displayBackgroundShape/>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011C"/>
    <w:rsid w:val="00000290"/>
    <w:rsid w:val="00000CAE"/>
    <w:rsid w:val="00001BB0"/>
    <w:rsid w:val="00001DE1"/>
    <w:rsid w:val="000021AC"/>
    <w:rsid w:val="0000254F"/>
    <w:rsid w:val="000027D6"/>
    <w:rsid w:val="00002885"/>
    <w:rsid w:val="000028F4"/>
    <w:rsid w:val="000035CF"/>
    <w:rsid w:val="00003D81"/>
    <w:rsid w:val="000058E8"/>
    <w:rsid w:val="00006814"/>
    <w:rsid w:val="000069A2"/>
    <w:rsid w:val="00006E33"/>
    <w:rsid w:val="0000718D"/>
    <w:rsid w:val="0000794F"/>
    <w:rsid w:val="00007D40"/>
    <w:rsid w:val="00007DC0"/>
    <w:rsid w:val="00010058"/>
    <w:rsid w:val="0001021A"/>
    <w:rsid w:val="00010D80"/>
    <w:rsid w:val="00011376"/>
    <w:rsid w:val="00011D98"/>
    <w:rsid w:val="0001237C"/>
    <w:rsid w:val="00012547"/>
    <w:rsid w:val="00013430"/>
    <w:rsid w:val="0001347F"/>
    <w:rsid w:val="000136AD"/>
    <w:rsid w:val="000140A1"/>
    <w:rsid w:val="000146E1"/>
    <w:rsid w:val="00014CDA"/>
    <w:rsid w:val="000153F0"/>
    <w:rsid w:val="0001658F"/>
    <w:rsid w:val="000170E9"/>
    <w:rsid w:val="00020619"/>
    <w:rsid w:val="000209D2"/>
    <w:rsid w:val="00020B79"/>
    <w:rsid w:val="00020E37"/>
    <w:rsid w:val="00020E53"/>
    <w:rsid w:val="00021970"/>
    <w:rsid w:val="00021C41"/>
    <w:rsid w:val="00022109"/>
    <w:rsid w:val="000221D4"/>
    <w:rsid w:val="000246DC"/>
    <w:rsid w:val="00024E30"/>
    <w:rsid w:val="00025027"/>
    <w:rsid w:val="00025777"/>
    <w:rsid w:val="000262EB"/>
    <w:rsid w:val="00026DE3"/>
    <w:rsid w:val="00026E3B"/>
    <w:rsid w:val="000277B4"/>
    <w:rsid w:val="000278DC"/>
    <w:rsid w:val="00027998"/>
    <w:rsid w:val="000300F2"/>
    <w:rsid w:val="00030B0F"/>
    <w:rsid w:val="00031093"/>
    <w:rsid w:val="00031659"/>
    <w:rsid w:val="0003208D"/>
    <w:rsid w:val="00032095"/>
    <w:rsid w:val="000323BD"/>
    <w:rsid w:val="00032A71"/>
    <w:rsid w:val="00032A7A"/>
    <w:rsid w:val="00032FE7"/>
    <w:rsid w:val="000334CD"/>
    <w:rsid w:val="00033E0E"/>
    <w:rsid w:val="00033F64"/>
    <w:rsid w:val="00034020"/>
    <w:rsid w:val="00034892"/>
    <w:rsid w:val="00034BDB"/>
    <w:rsid w:val="00035051"/>
    <w:rsid w:val="000350A3"/>
    <w:rsid w:val="000350E0"/>
    <w:rsid w:val="000354F2"/>
    <w:rsid w:val="00035959"/>
    <w:rsid w:val="00036939"/>
    <w:rsid w:val="00036C76"/>
    <w:rsid w:val="0003700C"/>
    <w:rsid w:val="000370B5"/>
    <w:rsid w:val="000372F4"/>
    <w:rsid w:val="0003742C"/>
    <w:rsid w:val="00037450"/>
    <w:rsid w:val="00037B2C"/>
    <w:rsid w:val="00040528"/>
    <w:rsid w:val="000407ED"/>
    <w:rsid w:val="00040A88"/>
    <w:rsid w:val="00040A99"/>
    <w:rsid w:val="00040D04"/>
    <w:rsid w:val="000415E3"/>
    <w:rsid w:val="00041F9C"/>
    <w:rsid w:val="000428A1"/>
    <w:rsid w:val="0004316F"/>
    <w:rsid w:val="00043434"/>
    <w:rsid w:val="0004365D"/>
    <w:rsid w:val="000439A7"/>
    <w:rsid w:val="00044001"/>
    <w:rsid w:val="000441EB"/>
    <w:rsid w:val="00045CCF"/>
    <w:rsid w:val="00046673"/>
    <w:rsid w:val="00046D30"/>
    <w:rsid w:val="00047242"/>
    <w:rsid w:val="00047B73"/>
    <w:rsid w:val="00047E71"/>
    <w:rsid w:val="00050325"/>
    <w:rsid w:val="00051782"/>
    <w:rsid w:val="0005186E"/>
    <w:rsid w:val="00051BB3"/>
    <w:rsid w:val="0005296F"/>
    <w:rsid w:val="00053078"/>
    <w:rsid w:val="0005348C"/>
    <w:rsid w:val="00054302"/>
    <w:rsid w:val="00054B04"/>
    <w:rsid w:val="00054CBE"/>
    <w:rsid w:val="00054D6F"/>
    <w:rsid w:val="00055452"/>
    <w:rsid w:val="0005593F"/>
    <w:rsid w:val="00055FC2"/>
    <w:rsid w:val="000563FE"/>
    <w:rsid w:val="000564B2"/>
    <w:rsid w:val="00056DD5"/>
    <w:rsid w:val="000571A7"/>
    <w:rsid w:val="000574B1"/>
    <w:rsid w:val="00057DA2"/>
    <w:rsid w:val="00057F63"/>
    <w:rsid w:val="00060886"/>
    <w:rsid w:val="00061521"/>
    <w:rsid w:val="00062028"/>
    <w:rsid w:val="00062526"/>
    <w:rsid w:val="0006276C"/>
    <w:rsid w:val="00062A99"/>
    <w:rsid w:val="00062B4B"/>
    <w:rsid w:val="00063E69"/>
    <w:rsid w:val="00064209"/>
    <w:rsid w:val="00065B46"/>
    <w:rsid w:val="000660DD"/>
    <w:rsid w:val="00066621"/>
    <w:rsid w:val="000671B0"/>
    <w:rsid w:val="00067506"/>
    <w:rsid w:val="000700C1"/>
    <w:rsid w:val="000702C9"/>
    <w:rsid w:val="000705BD"/>
    <w:rsid w:val="000709CD"/>
    <w:rsid w:val="00070A89"/>
    <w:rsid w:val="0007124E"/>
    <w:rsid w:val="0007135B"/>
    <w:rsid w:val="00071931"/>
    <w:rsid w:val="00071BFA"/>
    <w:rsid w:val="00071CCF"/>
    <w:rsid w:val="00072404"/>
    <w:rsid w:val="00072583"/>
    <w:rsid w:val="00073C49"/>
    <w:rsid w:val="000740D9"/>
    <w:rsid w:val="00074756"/>
    <w:rsid w:val="000747B4"/>
    <w:rsid w:val="00074F1B"/>
    <w:rsid w:val="00074F41"/>
    <w:rsid w:val="00074F8B"/>
    <w:rsid w:val="000750BF"/>
    <w:rsid w:val="00075221"/>
    <w:rsid w:val="000754A1"/>
    <w:rsid w:val="0007586A"/>
    <w:rsid w:val="00075D07"/>
    <w:rsid w:val="0007672B"/>
    <w:rsid w:val="00076E11"/>
    <w:rsid w:val="00077CC7"/>
    <w:rsid w:val="00080026"/>
    <w:rsid w:val="00080037"/>
    <w:rsid w:val="00081FB4"/>
    <w:rsid w:val="000820CF"/>
    <w:rsid w:val="000822B3"/>
    <w:rsid w:val="0008280F"/>
    <w:rsid w:val="00083ABD"/>
    <w:rsid w:val="000844F4"/>
    <w:rsid w:val="00084663"/>
    <w:rsid w:val="0008522C"/>
    <w:rsid w:val="000854C5"/>
    <w:rsid w:val="00085C73"/>
    <w:rsid w:val="00086249"/>
    <w:rsid w:val="0008732A"/>
    <w:rsid w:val="00087D6A"/>
    <w:rsid w:val="0009033D"/>
    <w:rsid w:val="00090FE6"/>
    <w:rsid w:val="00091B8F"/>
    <w:rsid w:val="00091D39"/>
    <w:rsid w:val="00091D7D"/>
    <w:rsid w:val="00091E0D"/>
    <w:rsid w:val="000923F3"/>
    <w:rsid w:val="0009259D"/>
    <w:rsid w:val="00092A5A"/>
    <w:rsid w:val="00093C85"/>
    <w:rsid w:val="00094730"/>
    <w:rsid w:val="00095E87"/>
    <w:rsid w:val="0009629F"/>
    <w:rsid w:val="000979FF"/>
    <w:rsid w:val="000A0AFE"/>
    <w:rsid w:val="000A0D8B"/>
    <w:rsid w:val="000A0D8D"/>
    <w:rsid w:val="000A0DC6"/>
    <w:rsid w:val="000A10E6"/>
    <w:rsid w:val="000A1F61"/>
    <w:rsid w:val="000A2373"/>
    <w:rsid w:val="000A2E6A"/>
    <w:rsid w:val="000A2FD0"/>
    <w:rsid w:val="000A305E"/>
    <w:rsid w:val="000A385C"/>
    <w:rsid w:val="000A3B75"/>
    <w:rsid w:val="000A4165"/>
    <w:rsid w:val="000A4A31"/>
    <w:rsid w:val="000A4C3E"/>
    <w:rsid w:val="000A4EA8"/>
    <w:rsid w:val="000A56EE"/>
    <w:rsid w:val="000A5913"/>
    <w:rsid w:val="000A5FA6"/>
    <w:rsid w:val="000A62FF"/>
    <w:rsid w:val="000A63B6"/>
    <w:rsid w:val="000A6718"/>
    <w:rsid w:val="000A6A7C"/>
    <w:rsid w:val="000A6C93"/>
    <w:rsid w:val="000A7319"/>
    <w:rsid w:val="000A7D95"/>
    <w:rsid w:val="000B09BF"/>
    <w:rsid w:val="000B0A8C"/>
    <w:rsid w:val="000B1098"/>
    <w:rsid w:val="000B1626"/>
    <w:rsid w:val="000B16FB"/>
    <w:rsid w:val="000B1A83"/>
    <w:rsid w:val="000B2037"/>
    <w:rsid w:val="000B3112"/>
    <w:rsid w:val="000B34CC"/>
    <w:rsid w:val="000B3C6C"/>
    <w:rsid w:val="000B4118"/>
    <w:rsid w:val="000B4366"/>
    <w:rsid w:val="000B496F"/>
    <w:rsid w:val="000B4EE3"/>
    <w:rsid w:val="000B4F4A"/>
    <w:rsid w:val="000B4FE7"/>
    <w:rsid w:val="000B5BBB"/>
    <w:rsid w:val="000B5C51"/>
    <w:rsid w:val="000B5D30"/>
    <w:rsid w:val="000B707F"/>
    <w:rsid w:val="000B7273"/>
    <w:rsid w:val="000B7806"/>
    <w:rsid w:val="000B7B5E"/>
    <w:rsid w:val="000B7CAB"/>
    <w:rsid w:val="000B7CCE"/>
    <w:rsid w:val="000C0258"/>
    <w:rsid w:val="000C0754"/>
    <w:rsid w:val="000C0F71"/>
    <w:rsid w:val="000C0FB2"/>
    <w:rsid w:val="000C0FD3"/>
    <w:rsid w:val="000C107D"/>
    <w:rsid w:val="000C1365"/>
    <w:rsid w:val="000C1602"/>
    <w:rsid w:val="000C16B0"/>
    <w:rsid w:val="000C1960"/>
    <w:rsid w:val="000C25C3"/>
    <w:rsid w:val="000C263F"/>
    <w:rsid w:val="000C31F9"/>
    <w:rsid w:val="000C3651"/>
    <w:rsid w:val="000C38F2"/>
    <w:rsid w:val="000C3B3A"/>
    <w:rsid w:val="000C3DE0"/>
    <w:rsid w:val="000C41D8"/>
    <w:rsid w:val="000C4FEB"/>
    <w:rsid w:val="000C5409"/>
    <w:rsid w:val="000C55A2"/>
    <w:rsid w:val="000C5BE6"/>
    <w:rsid w:val="000C6757"/>
    <w:rsid w:val="000C685C"/>
    <w:rsid w:val="000C73EA"/>
    <w:rsid w:val="000C7B97"/>
    <w:rsid w:val="000D083B"/>
    <w:rsid w:val="000D0C2E"/>
    <w:rsid w:val="000D0DEC"/>
    <w:rsid w:val="000D3068"/>
    <w:rsid w:val="000D3CDA"/>
    <w:rsid w:val="000D4B1D"/>
    <w:rsid w:val="000D4D24"/>
    <w:rsid w:val="000D4EC9"/>
    <w:rsid w:val="000D54CE"/>
    <w:rsid w:val="000D54FF"/>
    <w:rsid w:val="000D57DD"/>
    <w:rsid w:val="000D62D6"/>
    <w:rsid w:val="000D66AA"/>
    <w:rsid w:val="000E0848"/>
    <w:rsid w:val="000E0CD9"/>
    <w:rsid w:val="000E1187"/>
    <w:rsid w:val="000E1B19"/>
    <w:rsid w:val="000E1FEB"/>
    <w:rsid w:val="000E2284"/>
    <w:rsid w:val="000E3976"/>
    <w:rsid w:val="000E3F37"/>
    <w:rsid w:val="000E490A"/>
    <w:rsid w:val="000E4964"/>
    <w:rsid w:val="000E4C2A"/>
    <w:rsid w:val="000E4C9E"/>
    <w:rsid w:val="000E4DB0"/>
    <w:rsid w:val="000E4FC8"/>
    <w:rsid w:val="000E5AE0"/>
    <w:rsid w:val="000E5E78"/>
    <w:rsid w:val="000E623C"/>
    <w:rsid w:val="000E6965"/>
    <w:rsid w:val="000E6EA9"/>
    <w:rsid w:val="000E6F42"/>
    <w:rsid w:val="000E6FCA"/>
    <w:rsid w:val="000E703A"/>
    <w:rsid w:val="000E7533"/>
    <w:rsid w:val="000F02AD"/>
    <w:rsid w:val="000F0A7A"/>
    <w:rsid w:val="000F0D6E"/>
    <w:rsid w:val="000F0DA4"/>
    <w:rsid w:val="000F1016"/>
    <w:rsid w:val="000F1752"/>
    <w:rsid w:val="000F1853"/>
    <w:rsid w:val="000F1CC6"/>
    <w:rsid w:val="000F28FD"/>
    <w:rsid w:val="000F2BB0"/>
    <w:rsid w:val="000F3449"/>
    <w:rsid w:val="000F41ED"/>
    <w:rsid w:val="000F42EC"/>
    <w:rsid w:val="000F45DF"/>
    <w:rsid w:val="000F46B3"/>
    <w:rsid w:val="000F4BBC"/>
    <w:rsid w:val="000F4BFA"/>
    <w:rsid w:val="000F544C"/>
    <w:rsid w:val="000F5A9B"/>
    <w:rsid w:val="000F5EC4"/>
    <w:rsid w:val="000F6328"/>
    <w:rsid w:val="000F6C30"/>
    <w:rsid w:val="000F6F59"/>
    <w:rsid w:val="000F7AB7"/>
    <w:rsid w:val="000F7E16"/>
    <w:rsid w:val="00100274"/>
    <w:rsid w:val="001006BF"/>
    <w:rsid w:val="0010081A"/>
    <w:rsid w:val="00101722"/>
    <w:rsid w:val="001019E4"/>
    <w:rsid w:val="001020CF"/>
    <w:rsid w:val="00102494"/>
    <w:rsid w:val="001024C9"/>
    <w:rsid w:val="00102752"/>
    <w:rsid w:val="00102D0A"/>
    <w:rsid w:val="001032E9"/>
    <w:rsid w:val="00103AF0"/>
    <w:rsid w:val="00103B76"/>
    <w:rsid w:val="00103F78"/>
    <w:rsid w:val="00104583"/>
    <w:rsid w:val="00104B65"/>
    <w:rsid w:val="00105ED3"/>
    <w:rsid w:val="00105FB5"/>
    <w:rsid w:val="001068ED"/>
    <w:rsid w:val="0010768C"/>
    <w:rsid w:val="00107A2D"/>
    <w:rsid w:val="001114F0"/>
    <w:rsid w:val="0011154B"/>
    <w:rsid w:val="0011258F"/>
    <w:rsid w:val="00112C23"/>
    <w:rsid w:val="00112D4D"/>
    <w:rsid w:val="00113B12"/>
    <w:rsid w:val="00113CBD"/>
    <w:rsid w:val="00113DC1"/>
    <w:rsid w:val="00115469"/>
    <w:rsid w:val="00117564"/>
    <w:rsid w:val="001178E9"/>
    <w:rsid w:val="00117BAE"/>
    <w:rsid w:val="001206DF"/>
    <w:rsid w:val="00121083"/>
    <w:rsid w:val="00121412"/>
    <w:rsid w:val="00122AFD"/>
    <w:rsid w:val="001241CB"/>
    <w:rsid w:val="0012495B"/>
    <w:rsid w:val="00124CB3"/>
    <w:rsid w:val="0012546B"/>
    <w:rsid w:val="00125557"/>
    <w:rsid w:val="00125A7D"/>
    <w:rsid w:val="0012645C"/>
    <w:rsid w:val="00126AE4"/>
    <w:rsid w:val="00127484"/>
    <w:rsid w:val="00130E33"/>
    <w:rsid w:val="00131341"/>
    <w:rsid w:val="0013135D"/>
    <w:rsid w:val="0013203B"/>
    <w:rsid w:val="0013273B"/>
    <w:rsid w:val="00132DB7"/>
    <w:rsid w:val="00132FEE"/>
    <w:rsid w:val="001330D4"/>
    <w:rsid w:val="001335E0"/>
    <w:rsid w:val="001349AD"/>
    <w:rsid w:val="00134E80"/>
    <w:rsid w:val="00135061"/>
    <w:rsid w:val="00135B1F"/>
    <w:rsid w:val="00136127"/>
    <w:rsid w:val="001361AE"/>
    <w:rsid w:val="00136D01"/>
    <w:rsid w:val="00137816"/>
    <w:rsid w:val="0014047C"/>
    <w:rsid w:val="001404EC"/>
    <w:rsid w:val="00140C15"/>
    <w:rsid w:val="00141018"/>
    <w:rsid w:val="001415F6"/>
    <w:rsid w:val="00141A03"/>
    <w:rsid w:val="00142636"/>
    <w:rsid w:val="001426C4"/>
    <w:rsid w:val="001429A4"/>
    <w:rsid w:val="00142E43"/>
    <w:rsid w:val="001432DD"/>
    <w:rsid w:val="001439EE"/>
    <w:rsid w:val="00143F16"/>
    <w:rsid w:val="001447F7"/>
    <w:rsid w:val="00144F84"/>
    <w:rsid w:val="001456A2"/>
    <w:rsid w:val="00145E59"/>
    <w:rsid w:val="001461C0"/>
    <w:rsid w:val="001463E8"/>
    <w:rsid w:val="00147285"/>
    <w:rsid w:val="001476CE"/>
    <w:rsid w:val="00147966"/>
    <w:rsid w:val="0014797B"/>
    <w:rsid w:val="00147AA0"/>
    <w:rsid w:val="00150242"/>
    <w:rsid w:val="00150D2C"/>
    <w:rsid w:val="00150E2B"/>
    <w:rsid w:val="00150EB4"/>
    <w:rsid w:val="001514FD"/>
    <w:rsid w:val="001519A3"/>
    <w:rsid w:val="0015243D"/>
    <w:rsid w:val="00153EAF"/>
    <w:rsid w:val="00153FD8"/>
    <w:rsid w:val="001548E0"/>
    <w:rsid w:val="00154F3C"/>
    <w:rsid w:val="00155035"/>
    <w:rsid w:val="00155196"/>
    <w:rsid w:val="00155A97"/>
    <w:rsid w:val="0015627A"/>
    <w:rsid w:val="00156513"/>
    <w:rsid w:val="00157152"/>
    <w:rsid w:val="00157B41"/>
    <w:rsid w:val="001600CC"/>
    <w:rsid w:val="0016106A"/>
    <w:rsid w:val="001614A0"/>
    <w:rsid w:val="00162EBA"/>
    <w:rsid w:val="001633B8"/>
    <w:rsid w:val="00163CFD"/>
    <w:rsid w:val="001642BE"/>
    <w:rsid w:val="00164DCA"/>
    <w:rsid w:val="00165301"/>
    <w:rsid w:val="00165330"/>
    <w:rsid w:val="0016534A"/>
    <w:rsid w:val="001653F4"/>
    <w:rsid w:val="00165DA9"/>
    <w:rsid w:val="00166D3A"/>
    <w:rsid w:val="00167543"/>
    <w:rsid w:val="001676A4"/>
    <w:rsid w:val="00167878"/>
    <w:rsid w:val="001701D2"/>
    <w:rsid w:val="00170370"/>
    <w:rsid w:val="001707EF"/>
    <w:rsid w:val="00170F02"/>
    <w:rsid w:val="00171BED"/>
    <w:rsid w:val="00171C10"/>
    <w:rsid w:val="00171C34"/>
    <w:rsid w:val="00171F4F"/>
    <w:rsid w:val="001720EB"/>
    <w:rsid w:val="0017279E"/>
    <w:rsid w:val="00172A1C"/>
    <w:rsid w:val="00173344"/>
    <w:rsid w:val="001739C6"/>
    <w:rsid w:val="001739F3"/>
    <w:rsid w:val="0017469D"/>
    <w:rsid w:val="0017488E"/>
    <w:rsid w:val="00174E1B"/>
    <w:rsid w:val="001756B9"/>
    <w:rsid w:val="00175BAA"/>
    <w:rsid w:val="001769F0"/>
    <w:rsid w:val="001778B2"/>
    <w:rsid w:val="00177BB5"/>
    <w:rsid w:val="0018044E"/>
    <w:rsid w:val="00180F75"/>
    <w:rsid w:val="0018284E"/>
    <w:rsid w:val="00182926"/>
    <w:rsid w:val="00183199"/>
    <w:rsid w:val="001834A0"/>
    <w:rsid w:val="001838FB"/>
    <w:rsid w:val="00183EA8"/>
    <w:rsid w:val="00184087"/>
    <w:rsid w:val="00184469"/>
    <w:rsid w:val="001845C4"/>
    <w:rsid w:val="00184EB8"/>
    <w:rsid w:val="0018567B"/>
    <w:rsid w:val="0018584B"/>
    <w:rsid w:val="00185A21"/>
    <w:rsid w:val="00185CBD"/>
    <w:rsid w:val="0018636A"/>
    <w:rsid w:val="00186E37"/>
    <w:rsid w:val="00186EC4"/>
    <w:rsid w:val="00190096"/>
    <w:rsid w:val="00191354"/>
    <w:rsid w:val="00194074"/>
    <w:rsid w:val="00194216"/>
    <w:rsid w:val="00194443"/>
    <w:rsid w:val="001946E9"/>
    <w:rsid w:val="001956C4"/>
    <w:rsid w:val="001957D2"/>
    <w:rsid w:val="001958FC"/>
    <w:rsid w:val="00195C4F"/>
    <w:rsid w:val="00195DD4"/>
    <w:rsid w:val="00196C53"/>
    <w:rsid w:val="00197292"/>
    <w:rsid w:val="001975E5"/>
    <w:rsid w:val="001976B0"/>
    <w:rsid w:val="00197D4B"/>
    <w:rsid w:val="001A0437"/>
    <w:rsid w:val="001A0952"/>
    <w:rsid w:val="001A0F88"/>
    <w:rsid w:val="001A10BA"/>
    <w:rsid w:val="001A2096"/>
    <w:rsid w:val="001A3889"/>
    <w:rsid w:val="001A3930"/>
    <w:rsid w:val="001A3FD2"/>
    <w:rsid w:val="001A4BDF"/>
    <w:rsid w:val="001A4E46"/>
    <w:rsid w:val="001A4E5A"/>
    <w:rsid w:val="001A69FB"/>
    <w:rsid w:val="001A6BB1"/>
    <w:rsid w:val="001A7C51"/>
    <w:rsid w:val="001B197E"/>
    <w:rsid w:val="001B1F17"/>
    <w:rsid w:val="001B3254"/>
    <w:rsid w:val="001B348A"/>
    <w:rsid w:val="001B40E4"/>
    <w:rsid w:val="001B65E0"/>
    <w:rsid w:val="001B6EAD"/>
    <w:rsid w:val="001B72E2"/>
    <w:rsid w:val="001B791D"/>
    <w:rsid w:val="001C0D6D"/>
    <w:rsid w:val="001C16EA"/>
    <w:rsid w:val="001C1B7F"/>
    <w:rsid w:val="001C1F7B"/>
    <w:rsid w:val="001C25EF"/>
    <w:rsid w:val="001C3385"/>
    <w:rsid w:val="001C3A5F"/>
    <w:rsid w:val="001C4029"/>
    <w:rsid w:val="001C4A35"/>
    <w:rsid w:val="001C4DB7"/>
    <w:rsid w:val="001C5B20"/>
    <w:rsid w:val="001C5D95"/>
    <w:rsid w:val="001C6178"/>
    <w:rsid w:val="001C74E9"/>
    <w:rsid w:val="001C762F"/>
    <w:rsid w:val="001C76C0"/>
    <w:rsid w:val="001D0243"/>
    <w:rsid w:val="001D0DEE"/>
    <w:rsid w:val="001D0F8F"/>
    <w:rsid w:val="001D105D"/>
    <w:rsid w:val="001D1344"/>
    <w:rsid w:val="001D1A3B"/>
    <w:rsid w:val="001D2ABC"/>
    <w:rsid w:val="001D2F07"/>
    <w:rsid w:val="001D3113"/>
    <w:rsid w:val="001D457C"/>
    <w:rsid w:val="001D53C7"/>
    <w:rsid w:val="001D572B"/>
    <w:rsid w:val="001D5F50"/>
    <w:rsid w:val="001D65E2"/>
    <w:rsid w:val="001D6B0B"/>
    <w:rsid w:val="001D6C72"/>
    <w:rsid w:val="001D755E"/>
    <w:rsid w:val="001D7DAD"/>
    <w:rsid w:val="001E04C2"/>
    <w:rsid w:val="001E0D2D"/>
    <w:rsid w:val="001E1515"/>
    <w:rsid w:val="001E1830"/>
    <w:rsid w:val="001E205E"/>
    <w:rsid w:val="001E3255"/>
    <w:rsid w:val="001E3AE1"/>
    <w:rsid w:val="001E3B73"/>
    <w:rsid w:val="001E3E91"/>
    <w:rsid w:val="001E41B3"/>
    <w:rsid w:val="001E439D"/>
    <w:rsid w:val="001E4428"/>
    <w:rsid w:val="001E492A"/>
    <w:rsid w:val="001E523E"/>
    <w:rsid w:val="001E570E"/>
    <w:rsid w:val="001E6A36"/>
    <w:rsid w:val="001E6B9E"/>
    <w:rsid w:val="001F032A"/>
    <w:rsid w:val="001F0683"/>
    <w:rsid w:val="001F0CC2"/>
    <w:rsid w:val="001F0D4E"/>
    <w:rsid w:val="001F1043"/>
    <w:rsid w:val="001F1391"/>
    <w:rsid w:val="001F2332"/>
    <w:rsid w:val="001F2BAB"/>
    <w:rsid w:val="001F2C3B"/>
    <w:rsid w:val="001F325E"/>
    <w:rsid w:val="001F35BA"/>
    <w:rsid w:val="001F38E0"/>
    <w:rsid w:val="001F3B4A"/>
    <w:rsid w:val="001F3C4D"/>
    <w:rsid w:val="001F4E97"/>
    <w:rsid w:val="001F5F2B"/>
    <w:rsid w:val="001F65E0"/>
    <w:rsid w:val="001F681B"/>
    <w:rsid w:val="001F7008"/>
    <w:rsid w:val="001F745F"/>
    <w:rsid w:val="001F77DD"/>
    <w:rsid w:val="001F7C80"/>
    <w:rsid w:val="00200D48"/>
    <w:rsid w:val="00200EA6"/>
    <w:rsid w:val="00201939"/>
    <w:rsid w:val="00201B83"/>
    <w:rsid w:val="00201C53"/>
    <w:rsid w:val="00201FDC"/>
    <w:rsid w:val="00203163"/>
    <w:rsid w:val="00203738"/>
    <w:rsid w:val="00204142"/>
    <w:rsid w:val="00204206"/>
    <w:rsid w:val="00204CC3"/>
    <w:rsid w:val="00205239"/>
    <w:rsid w:val="002058F0"/>
    <w:rsid w:val="00205B22"/>
    <w:rsid w:val="002064D8"/>
    <w:rsid w:val="00206950"/>
    <w:rsid w:val="00206CD7"/>
    <w:rsid w:val="00207323"/>
    <w:rsid w:val="00207D48"/>
    <w:rsid w:val="00210ACA"/>
    <w:rsid w:val="00210AEB"/>
    <w:rsid w:val="00211B19"/>
    <w:rsid w:val="0021226E"/>
    <w:rsid w:val="00213146"/>
    <w:rsid w:val="002136A5"/>
    <w:rsid w:val="00213BED"/>
    <w:rsid w:val="00214510"/>
    <w:rsid w:val="002156CA"/>
    <w:rsid w:val="00215D03"/>
    <w:rsid w:val="00216B87"/>
    <w:rsid w:val="00216C56"/>
    <w:rsid w:val="00216D2A"/>
    <w:rsid w:val="00216ED9"/>
    <w:rsid w:val="0021756B"/>
    <w:rsid w:val="002177E1"/>
    <w:rsid w:val="00217CF1"/>
    <w:rsid w:val="00217EB4"/>
    <w:rsid w:val="00217FDB"/>
    <w:rsid w:val="00220242"/>
    <w:rsid w:val="0022050D"/>
    <w:rsid w:val="00220FED"/>
    <w:rsid w:val="002217A6"/>
    <w:rsid w:val="00222AB4"/>
    <w:rsid w:val="00222CD3"/>
    <w:rsid w:val="00222D07"/>
    <w:rsid w:val="00223044"/>
    <w:rsid w:val="002239EB"/>
    <w:rsid w:val="00223AA5"/>
    <w:rsid w:val="00224F6D"/>
    <w:rsid w:val="0022549D"/>
    <w:rsid w:val="00225801"/>
    <w:rsid w:val="00226B6C"/>
    <w:rsid w:val="00226F8F"/>
    <w:rsid w:val="00227058"/>
    <w:rsid w:val="002272DD"/>
    <w:rsid w:val="002278AA"/>
    <w:rsid w:val="00230271"/>
    <w:rsid w:val="002302AB"/>
    <w:rsid w:val="002304CC"/>
    <w:rsid w:val="00230A30"/>
    <w:rsid w:val="00230BD3"/>
    <w:rsid w:val="00231097"/>
    <w:rsid w:val="00232324"/>
    <w:rsid w:val="00232400"/>
    <w:rsid w:val="00232C0F"/>
    <w:rsid w:val="00232F46"/>
    <w:rsid w:val="00233526"/>
    <w:rsid w:val="00233C76"/>
    <w:rsid w:val="00233C92"/>
    <w:rsid w:val="00235951"/>
    <w:rsid w:val="00235F59"/>
    <w:rsid w:val="00236EFB"/>
    <w:rsid w:val="00236F12"/>
    <w:rsid w:val="0023783E"/>
    <w:rsid w:val="00237B46"/>
    <w:rsid w:val="00237B69"/>
    <w:rsid w:val="00240200"/>
    <w:rsid w:val="002406E5"/>
    <w:rsid w:val="00240FA7"/>
    <w:rsid w:val="002416B8"/>
    <w:rsid w:val="002417F2"/>
    <w:rsid w:val="00241FDB"/>
    <w:rsid w:val="002424C4"/>
    <w:rsid w:val="002429A2"/>
    <w:rsid w:val="00243BA2"/>
    <w:rsid w:val="00246159"/>
    <w:rsid w:val="002467CB"/>
    <w:rsid w:val="00246955"/>
    <w:rsid w:val="0024725B"/>
    <w:rsid w:val="002477A0"/>
    <w:rsid w:val="00252180"/>
    <w:rsid w:val="00252443"/>
    <w:rsid w:val="00252514"/>
    <w:rsid w:val="0025322F"/>
    <w:rsid w:val="002539AF"/>
    <w:rsid w:val="00253D27"/>
    <w:rsid w:val="00254070"/>
    <w:rsid w:val="00254647"/>
    <w:rsid w:val="00254CB8"/>
    <w:rsid w:val="00254F1F"/>
    <w:rsid w:val="00255018"/>
    <w:rsid w:val="00255DD6"/>
    <w:rsid w:val="00255FE3"/>
    <w:rsid w:val="0025634C"/>
    <w:rsid w:val="00256677"/>
    <w:rsid w:val="00257708"/>
    <w:rsid w:val="00257A2C"/>
    <w:rsid w:val="00261207"/>
    <w:rsid w:val="00261E4C"/>
    <w:rsid w:val="002623F8"/>
    <w:rsid w:val="00262DD4"/>
    <w:rsid w:val="00263810"/>
    <w:rsid w:val="00264266"/>
    <w:rsid w:val="002643BB"/>
    <w:rsid w:val="00265780"/>
    <w:rsid w:val="00266820"/>
    <w:rsid w:val="00267003"/>
    <w:rsid w:val="00267B68"/>
    <w:rsid w:val="0027002B"/>
    <w:rsid w:val="00271984"/>
    <w:rsid w:val="002721AC"/>
    <w:rsid w:val="002721BC"/>
    <w:rsid w:val="0027279A"/>
    <w:rsid w:val="00272E5A"/>
    <w:rsid w:val="002733C9"/>
    <w:rsid w:val="00273460"/>
    <w:rsid w:val="00273D7D"/>
    <w:rsid w:val="002742A7"/>
    <w:rsid w:val="00275176"/>
    <w:rsid w:val="00276C0C"/>
    <w:rsid w:val="00276DF4"/>
    <w:rsid w:val="00276F66"/>
    <w:rsid w:val="00277136"/>
    <w:rsid w:val="00280114"/>
    <w:rsid w:val="00280513"/>
    <w:rsid w:val="002813AE"/>
    <w:rsid w:val="00281567"/>
    <w:rsid w:val="00281B34"/>
    <w:rsid w:val="00281FD8"/>
    <w:rsid w:val="00282A37"/>
    <w:rsid w:val="00282F46"/>
    <w:rsid w:val="00282FB5"/>
    <w:rsid w:val="00282FF4"/>
    <w:rsid w:val="0028366F"/>
    <w:rsid w:val="00283A74"/>
    <w:rsid w:val="00284DAB"/>
    <w:rsid w:val="00285667"/>
    <w:rsid w:val="00286AAD"/>
    <w:rsid w:val="0029042E"/>
    <w:rsid w:val="002905FD"/>
    <w:rsid w:val="00290660"/>
    <w:rsid w:val="002914E9"/>
    <w:rsid w:val="00291754"/>
    <w:rsid w:val="002918DC"/>
    <w:rsid w:val="002919D2"/>
    <w:rsid w:val="00291D4D"/>
    <w:rsid w:val="00292105"/>
    <w:rsid w:val="00292339"/>
    <w:rsid w:val="00293269"/>
    <w:rsid w:val="002935B9"/>
    <w:rsid w:val="00294073"/>
    <w:rsid w:val="0029519F"/>
    <w:rsid w:val="00295374"/>
    <w:rsid w:val="00295491"/>
    <w:rsid w:val="002954D5"/>
    <w:rsid w:val="00296AA9"/>
    <w:rsid w:val="0029723B"/>
    <w:rsid w:val="00297930"/>
    <w:rsid w:val="002A0849"/>
    <w:rsid w:val="002A0B85"/>
    <w:rsid w:val="002A149B"/>
    <w:rsid w:val="002A1736"/>
    <w:rsid w:val="002A19B6"/>
    <w:rsid w:val="002A1C79"/>
    <w:rsid w:val="002A2216"/>
    <w:rsid w:val="002A2E5F"/>
    <w:rsid w:val="002A3145"/>
    <w:rsid w:val="002A34C6"/>
    <w:rsid w:val="002A353A"/>
    <w:rsid w:val="002A35EE"/>
    <w:rsid w:val="002A3AD6"/>
    <w:rsid w:val="002A4054"/>
    <w:rsid w:val="002A4150"/>
    <w:rsid w:val="002A41FB"/>
    <w:rsid w:val="002A4FA1"/>
    <w:rsid w:val="002A5195"/>
    <w:rsid w:val="002A573E"/>
    <w:rsid w:val="002A58FC"/>
    <w:rsid w:val="002A5B84"/>
    <w:rsid w:val="002A64B2"/>
    <w:rsid w:val="002A6882"/>
    <w:rsid w:val="002A6C16"/>
    <w:rsid w:val="002A7E47"/>
    <w:rsid w:val="002A7FF4"/>
    <w:rsid w:val="002B066C"/>
    <w:rsid w:val="002B1188"/>
    <w:rsid w:val="002B185B"/>
    <w:rsid w:val="002B23BB"/>
    <w:rsid w:val="002B2A82"/>
    <w:rsid w:val="002B3144"/>
    <w:rsid w:val="002B3314"/>
    <w:rsid w:val="002B4575"/>
    <w:rsid w:val="002B4AED"/>
    <w:rsid w:val="002B4E9C"/>
    <w:rsid w:val="002B5334"/>
    <w:rsid w:val="002B60F6"/>
    <w:rsid w:val="002B79C3"/>
    <w:rsid w:val="002C0550"/>
    <w:rsid w:val="002C07E4"/>
    <w:rsid w:val="002C0879"/>
    <w:rsid w:val="002C0AA4"/>
    <w:rsid w:val="002C0B53"/>
    <w:rsid w:val="002C0F96"/>
    <w:rsid w:val="002C17B6"/>
    <w:rsid w:val="002C19BD"/>
    <w:rsid w:val="002C2BFE"/>
    <w:rsid w:val="002C2FEC"/>
    <w:rsid w:val="002C3B40"/>
    <w:rsid w:val="002C4536"/>
    <w:rsid w:val="002C46DC"/>
    <w:rsid w:val="002C5148"/>
    <w:rsid w:val="002C52DC"/>
    <w:rsid w:val="002C581F"/>
    <w:rsid w:val="002C5C65"/>
    <w:rsid w:val="002C62BC"/>
    <w:rsid w:val="002C6579"/>
    <w:rsid w:val="002C7B04"/>
    <w:rsid w:val="002C7B58"/>
    <w:rsid w:val="002D0285"/>
    <w:rsid w:val="002D04FF"/>
    <w:rsid w:val="002D0DD4"/>
    <w:rsid w:val="002D1772"/>
    <w:rsid w:val="002D29CF"/>
    <w:rsid w:val="002D2AC4"/>
    <w:rsid w:val="002D35C6"/>
    <w:rsid w:val="002D3943"/>
    <w:rsid w:val="002D3CA7"/>
    <w:rsid w:val="002D3D8B"/>
    <w:rsid w:val="002D4F09"/>
    <w:rsid w:val="002D5101"/>
    <w:rsid w:val="002D521C"/>
    <w:rsid w:val="002D5B12"/>
    <w:rsid w:val="002D5C19"/>
    <w:rsid w:val="002D5D1A"/>
    <w:rsid w:val="002D5F70"/>
    <w:rsid w:val="002D601B"/>
    <w:rsid w:val="002D7ACF"/>
    <w:rsid w:val="002E0193"/>
    <w:rsid w:val="002E1414"/>
    <w:rsid w:val="002E1A06"/>
    <w:rsid w:val="002E1AEC"/>
    <w:rsid w:val="002E21CC"/>
    <w:rsid w:val="002E2D39"/>
    <w:rsid w:val="002E2E12"/>
    <w:rsid w:val="002E3407"/>
    <w:rsid w:val="002E3DB6"/>
    <w:rsid w:val="002E517F"/>
    <w:rsid w:val="002E548F"/>
    <w:rsid w:val="002E5C02"/>
    <w:rsid w:val="002E5D1F"/>
    <w:rsid w:val="002E623A"/>
    <w:rsid w:val="002E6743"/>
    <w:rsid w:val="002E67A6"/>
    <w:rsid w:val="002E724E"/>
    <w:rsid w:val="002E77B5"/>
    <w:rsid w:val="002E7D05"/>
    <w:rsid w:val="002F0098"/>
    <w:rsid w:val="002F1C9F"/>
    <w:rsid w:val="002F245B"/>
    <w:rsid w:val="002F2DDF"/>
    <w:rsid w:val="002F3561"/>
    <w:rsid w:val="002F3A19"/>
    <w:rsid w:val="002F3AB8"/>
    <w:rsid w:val="002F3FEE"/>
    <w:rsid w:val="002F40F1"/>
    <w:rsid w:val="002F439A"/>
    <w:rsid w:val="002F4411"/>
    <w:rsid w:val="002F451E"/>
    <w:rsid w:val="002F4E8B"/>
    <w:rsid w:val="002F4E96"/>
    <w:rsid w:val="002F51BE"/>
    <w:rsid w:val="002F5A4A"/>
    <w:rsid w:val="002F5BE8"/>
    <w:rsid w:val="002F6556"/>
    <w:rsid w:val="002F77A5"/>
    <w:rsid w:val="003003D0"/>
    <w:rsid w:val="00300DC8"/>
    <w:rsid w:val="0030163F"/>
    <w:rsid w:val="00301E6D"/>
    <w:rsid w:val="00302BC9"/>
    <w:rsid w:val="00303667"/>
    <w:rsid w:val="003050A3"/>
    <w:rsid w:val="003051E4"/>
    <w:rsid w:val="00305307"/>
    <w:rsid w:val="00305AE4"/>
    <w:rsid w:val="003066E4"/>
    <w:rsid w:val="00306B67"/>
    <w:rsid w:val="00306C02"/>
    <w:rsid w:val="00306CCE"/>
    <w:rsid w:val="00306F5F"/>
    <w:rsid w:val="00306FB2"/>
    <w:rsid w:val="003073FB"/>
    <w:rsid w:val="003104B0"/>
    <w:rsid w:val="00311686"/>
    <w:rsid w:val="00311905"/>
    <w:rsid w:val="00311ADC"/>
    <w:rsid w:val="00311D7C"/>
    <w:rsid w:val="00312421"/>
    <w:rsid w:val="00312B0E"/>
    <w:rsid w:val="00312D10"/>
    <w:rsid w:val="00314733"/>
    <w:rsid w:val="00315487"/>
    <w:rsid w:val="003154B8"/>
    <w:rsid w:val="0031582F"/>
    <w:rsid w:val="00315F81"/>
    <w:rsid w:val="00316BFA"/>
    <w:rsid w:val="0032022F"/>
    <w:rsid w:val="00320356"/>
    <w:rsid w:val="00320423"/>
    <w:rsid w:val="003213AD"/>
    <w:rsid w:val="0032150B"/>
    <w:rsid w:val="00321FB1"/>
    <w:rsid w:val="003221F0"/>
    <w:rsid w:val="0032273A"/>
    <w:rsid w:val="0032276F"/>
    <w:rsid w:val="00322A12"/>
    <w:rsid w:val="00322D51"/>
    <w:rsid w:val="00322E6F"/>
    <w:rsid w:val="003232D1"/>
    <w:rsid w:val="00323C3D"/>
    <w:rsid w:val="00324D1D"/>
    <w:rsid w:val="0032630E"/>
    <w:rsid w:val="0032636A"/>
    <w:rsid w:val="00326CF4"/>
    <w:rsid w:val="00326D85"/>
    <w:rsid w:val="003272E9"/>
    <w:rsid w:val="003276DD"/>
    <w:rsid w:val="003277AA"/>
    <w:rsid w:val="00327F43"/>
    <w:rsid w:val="003307B4"/>
    <w:rsid w:val="0033089F"/>
    <w:rsid w:val="00330E3C"/>
    <w:rsid w:val="00330E8F"/>
    <w:rsid w:val="00331101"/>
    <w:rsid w:val="003316B4"/>
    <w:rsid w:val="00332D70"/>
    <w:rsid w:val="00332E5C"/>
    <w:rsid w:val="003346C4"/>
    <w:rsid w:val="00334C65"/>
    <w:rsid w:val="00335BB5"/>
    <w:rsid w:val="00335CE7"/>
    <w:rsid w:val="00335FA2"/>
    <w:rsid w:val="003361C4"/>
    <w:rsid w:val="00336657"/>
    <w:rsid w:val="00336700"/>
    <w:rsid w:val="0033780B"/>
    <w:rsid w:val="0033799F"/>
    <w:rsid w:val="00337CBA"/>
    <w:rsid w:val="00340866"/>
    <w:rsid w:val="0034116E"/>
    <w:rsid w:val="00341560"/>
    <w:rsid w:val="00342A53"/>
    <w:rsid w:val="003433BE"/>
    <w:rsid w:val="003443A8"/>
    <w:rsid w:val="00344612"/>
    <w:rsid w:val="00344778"/>
    <w:rsid w:val="003447ED"/>
    <w:rsid w:val="003448A1"/>
    <w:rsid w:val="00344F62"/>
    <w:rsid w:val="003459BC"/>
    <w:rsid w:val="00346021"/>
    <w:rsid w:val="00346531"/>
    <w:rsid w:val="003468E4"/>
    <w:rsid w:val="003473AC"/>
    <w:rsid w:val="0034743C"/>
    <w:rsid w:val="00347611"/>
    <w:rsid w:val="00347913"/>
    <w:rsid w:val="00350E5A"/>
    <w:rsid w:val="00351A92"/>
    <w:rsid w:val="00352708"/>
    <w:rsid w:val="00352BD8"/>
    <w:rsid w:val="00352E3B"/>
    <w:rsid w:val="00353166"/>
    <w:rsid w:val="003535C9"/>
    <w:rsid w:val="00354134"/>
    <w:rsid w:val="00354AC7"/>
    <w:rsid w:val="00354C15"/>
    <w:rsid w:val="00355BF0"/>
    <w:rsid w:val="00355F18"/>
    <w:rsid w:val="00356106"/>
    <w:rsid w:val="003561AF"/>
    <w:rsid w:val="00356E33"/>
    <w:rsid w:val="00360E41"/>
    <w:rsid w:val="00361029"/>
    <w:rsid w:val="00361446"/>
    <w:rsid w:val="00361528"/>
    <w:rsid w:val="00361AE8"/>
    <w:rsid w:val="00361D08"/>
    <w:rsid w:val="00361E70"/>
    <w:rsid w:val="00361FA9"/>
    <w:rsid w:val="003629C5"/>
    <w:rsid w:val="00362B0E"/>
    <w:rsid w:val="00362C3E"/>
    <w:rsid w:val="003632C1"/>
    <w:rsid w:val="00363D82"/>
    <w:rsid w:val="00364F4C"/>
    <w:rsid w:val="003657FA"/>
    <w:rsid w:val="00365AB5"/>
    <w:rsid w:val="00365D75"/>
    <w:rsid w:val="003674E8"/>
    <w:rsid w:val="003678C5"/>
    <w:rsid w:val="00371596"/>
    <w:rsid w:val="00371893"/>
    <w:rsid w:val="00371AC9"/>
    <w:rsid w:val="00371C40"/>
    <w:rsid w:val="0037208F"/>
    <w:rsid w:val="003728F8"/>
    <w:rsid w:val="003732B2"/>
    <w:rsid w:val="00373439"/>
    <w:rsid w:val="003744EE"/>
    <w:rsid w:val="00375B18"/>
    <w:rsid w:val="0037606E"/>
    <w:rsid w:val="00376790"/>
    <w:rsid w:val="00376C24"/>
    <w:rsid w:val="00376D96"/>
    <w:rsid w:val="003777DC"/>
    <w:rsid w:val="003777FB"/>
    <w:rsid w:val="00377FC5"/>
    <w:rsid w:val="003801D5"/>
    <w:rsid w:val="003807CD"/>
    <w:rsid w:val="00380A76"/>
    <w:rsid w:val="00380CB6"/>
    <w:rsid w:val="00380E2F"/>
    <w:rsid w:val="00381F0A"/>
    <w:rsid w:val="003823D8"/>
    <w:rsid w:val="00383330"/>
    <w:rsid w:val="00383FA4"/>
    <w:rsid w:val="003843CD"/>
    <w:rsid w:val="00384B97"/>
    <w:rsid w:val="00384C49"/>
    <w:rsid w:val="00384F16"/>
    <w:rsid w:val="003862B3"/>
    <w:rsid w:val="00386571"/>
    <w:rsid w:val="00386669"/>
    <w:rsid w:val="0038783D"/>
    <w:rsid w:val="003878C7"/>
    <w:rsid w:val="00387AD0"/>
    <w:rsid w:val="003901B9"/>
    <w:rsid w:val="00390507"/>
    <w:rsid w:val="00390872"/>
    <w:rsid w:val="00390915"/>
    <w:rsid w:val="0039091A"/>
    <w:rsid w:val="00390C49"/>
    <w:rsid w:val="00390D68"/>
    <w:rsid w:val="00390F6B"/>
    <w:rsid w:val="00391130"/>
    <w:rsid w:val="003911C7"/>
    <w:rsid w:val="00391580"/>
    <w:rsid w:val="00391D9C"/>
    <w:rsid w:val="0039222F"/>
    <w:rsid w:val="003928B1"/>
    <w:rsid w:val="0039295D"/>
    <w:rsid w:val="00392D8F"/>
    <w:rsid w:val="00392ED7"/>
    <w:rsid w:val="00392F1D"/>
    <w:rsid w:val="00393467"/>
    <w:rsid w:val="00393B80"/>
    <w:rsid w:val="0039532A"/>
    <w:rsid w:val="0039558F"/>
    <w:rsid w:val="003959E5"/>
    <w:rsid w:val="00395F99"/>
    <w:rsid w:val="00397F40"/>
    <w:rsid w:val="003A0126"/>
    <w:rsid w:val="003A0451"/>
    <w:rsid w:val="003A1150"/>
    <w:rsid w:val="003A12D3"/>
    <w:rsid w:val="003A2157"/>
    <w:rsid w:val="003A3288"/>
    <w:rsid w:val="003A3A2D"/>
    <w:rsid w:val="003A3B3D"/>
    <w:rsid w:val="003A3C6C"/>
    <w:rsid w:val="003A3CFC"/>
    <w:rsid w:val="003A4655"/>
    <w:rsid w:val="003A5039"/>
    <w:rsid w:val="003A5D78"/>
    <w:rsid w:val="003A5DDE"/>
    <w:rsid w:val="003A6275"/>
    <w:rsid w:val="003A6617"/>
    <w:rsid w:val="003A670E"/>
    <w:rsid w:val="003A67F3"/>
    <w:rsid w:val="003A7397"/>
    <w:rsid w:val="003B08AD"/>
    <w:rsid w:val="003B0E5B"/>
    <w:rsid w:val="003B0ED7"/>
    <w:rsid w:val="003B1365"/>
    <w:rsid w:val="003B143F"/>
    <w:rsid w:val="003B1CBF"/>
    <w:rsid w:val="003B1FAE"/>
    <w:rsid w:val="003B236A"/>
    <w:rsid w:val="003B3912"/>
    <w:rsid w:val="003B412B"/>
    <w:rsid w:val="003B4F89"/>
    <w:rsid w:val="003B52F0"/>
    <w:rsid w:val="003B59E9"/>
    <w:rsid w:val="003B5E8F"/>
    <w:rsid w:val="003B5FA3"/>
    <w:rsid w:val="003B6EBA"/>
    <w:rsid w:val="003B70B2"/>
    <w:rsid w:val="003B7C78"/>
    <w:rsid w:val="003C0BFB"/>
    <w:rsid w:val="003C1138"/>
    <w:rsid w:val="003C13D5"/>
    <w:rsid w:val="003C161F"/>
    <w:rsid w:val="003C16C5"/>
    <w:rsid w:val="003C1762"/>
    <w:rsid w:val="003C1AC3"/>
    <w:rsid w:val="003C2248"/>
    <w:rsid w:val="003C2302"/>
    <w:rsid w:val="003C2D2C"/>
    <w:rsid w:val="003C49CA"/>
    <w:rsid w:val="003C4A98"/>
    <w:rsid w:val="003C4AAE"/>
    <w:rsid w:val="003C4B7E"/>
    <w:rsid w:val="003C4E4D"/>
    <w:rsid w:val="003C5045"/>
    <w:rsid w:val="003C5353"/>
    <w:rsid w:val="003C54EA"/>
    <w:rsid w:val="003C6B45"/>
    <w:rsid w:val="003C73EE"/>
    <w:rsid w:val="003C7D3C"/>
    <w:rsid w:val="003D04F8"/>
    <w:rsid w:val="003D0817"/>
    <w:rsid w:val="003D08B1"/>
    <w:rsid w:val="003D09AD"/>
    <w:rsid w:val="003D1A24"/>
    <w:rsid w:val="003D1AD7"/>
    <w:rsid w:val="003D3178"/>
    <w:rsid w:val="003D3416"/>
    <w:rsid w:val="003D4611"/>
    <w:rsid w:val="003D4905"/>
    <w:rsid w:val="003D5727"/>
    <w:rsid w:val="003D5FC2"/>
    <w:rsid w:val="003D5FFB"/>
    <w:rsid w:val="003D66E5"/>
    <w:rsid w:val="003D68AA"/>
    <w:rsid w:val="003D6ED5"/>
    <w:rsid w:val="003D743B"/>
    <w:rsid w:val="003D7C25"/>
    <w:rsid w:val="003D7CBC"/>
    <w:rsid w:val="003E0641"/>
    <w:rsid w:val="003E0ACB"/>
    <w:rsid w:val="003E0CF1"/>
    <w:rsid w:val="003E0F44"/>
    <w:rsid w:val="003E1F6C"/>
    <w:rsid w:val="003E28A3"/>
    <w:rsid w:val="003E2ECC"/>
    <w:rsid w:val="003E306F"/>
    <w:rsid w:val="003E4628"/>
    <w:rsid w:val="003E53DC"/>
    <w:rsid w:val="003E5C56"/>
    <w:rsid w:val="003E634E"/>
    <w:rsid w:val="003E69DB"/>
    <w:rsid w:val="003E713F"/>
    <w:rsid w:val="003E745D"/>
    <w:rsid w:val="003E7FFC"/>
    <w:rsid w:val="003F0628"/>
    <w:rsid w:val="003F0638"/>
    <w:rsid w:val="003F07FB"/>
    <w:rsid w:val="003F1415"/>
    <w:rsid w:val="003F1D97"/>
    <w:rsid w:val="003F1E1C"/>
    <w:rsid w:val="003F1F83"/>
    <w:rsid w:val="003F213F"/>
    <w:rsid w:val="003F2274"/>
    <w:rsid w:val="003F240B"/>
    <w:rsid w:val="003F244E"/>
    <w:rsid w:val="003F2C9A"/>
    <w:rsid w:val="003F32E6"/>
    <w:rsid w:val="003F44ED"/>
    <w:rsid w:val="003F4C4D"/>
    <w:rsid w:val="003F5878"/>
    <w:rsid w:val="003F5983"/>
    <w:rsid w:val="003F5E8F"/>
    <w:rsid w:val="003F705B"/>
    <w:rsid w:val="003F7AA4"/>
    <w:rsid w:val="003F7B08"/>
    <w:rsid w:val="003F7FDE"/>
    <w:rsid w:val="004006A6"/>
    <w:rsid w:val="004006FE"/>
    <w:rsid w:val="00401165"/>
    <w:rsid w:val="0040264E"/>
    <w:rsid w:val="00402A39"/>
    <w:rsid w:val="00402C9F"/>
    <w:rsid w:val="00402ED2"/>
    <w:rsid w:val="00402F3D"/>
    <w:rsid w:val="00403BE0"/>
    <w:rsid w:val="00404263"/>
    <w:rsid w:val="00404671"/>
    <w:rsid w:val="0040542A"/>
    <w:rsid w:val="00405768"/>
    <w:rsid w:val="00405AC6"/>
    <w:rsid w:val="004065D6"/>
    <w:rsid w:val="00407FAC"/>
    <w:rsid w:val="00410256"/>
    <w:rsid w:val="004102A4"/>
    <w:rsid w:val="00410C0D"/>
    <w:rsid w:val="00410D46"/>
    <w:rsid w:val="00411174"/>
    <w:rsid w:val="00412557"/>
    <w:rsid w:val="00412B52"/>
    <w:rsid w:val="004151E2"/>
    <w:rsid w:val="00415A9D"/>
    <w:rsid w:val="00415DC6"/>
    <w:rsid w:val="00415DF2"/>
    <w:rsid w:val="00416697"/>
    <w:rsid w:val="00416942"/>
    <w:rsid w:val="00416C2F"/>
    <w:rsid w:val="00416F02"/>
    <w:rsid w:val="00417070"/>
    <w:rsid w:val="00417535"/>
    <w:rsid w:val="00417AF9"/>
    <w:rsid w:val="00420221"/>
    <w:rsid w:val="004202E4"/>
    <w:rsid w:val="004214ED"/>
    <w:rsid w:val="00421ACC"/>
    <w:rsid w:val="00422553"/>
    <w:rsid w:val="004232D7"/>
    <w:rsid w:val="0042345F"/>
    <w:rsid w:val="00423F91"/>
    <w:rsid w:val="0042468B"/>
    <w:rsid w:val="004248CA"/>
    <w:rsid w:val="00424E63"/>
    <w:rsid w:val="0042553C"/>
    <w:rsid w:val="00425E65"/>
    <w:rsid w:val="004261CD"/>
    <w:rsid w:val="00426D36"/>
    <w:rsid w:val="00427B93"/>
    <w:rsid w:val="0043017A"/>
    <w:rsid w:val="004305C4"/>
    <w:rsid w:val="00431632"/>
    <w:rsid w:val="00431A21"/>
    <w:rsid w:val="00432433"/>
    <w:rsid w:val="0043274F"/>
    <w:rsid w:val="00432EF3"/>
    <w:rsid w:val="00434AC5"/>
    <w:rsid w:val="00435F76"/>
    <w:rsid w:val="004367FF"/>
    <w:rsid w:val="004368B4"/>
    <w:rsid w:val="004376C8"/>
    <w:rsid w:val="00437970"/>
    <w:rsid w:val="00437F5B"/>
    <w:rsid w:val="00437F9F"/>
    <w:rsid w:val="00440FD9"/>
    <w:rsid w:val="00441421"/>
    <w:rsid w:val="00441737"/>
    <w:rsid w:val="00442265"/>
    <w:rsid w:val="00442ECF"/>
    <w:rsid w:val="0044302F"/>
    <w:rsid w:val="00443985"/>
    <w:rsid w:val="00444271"/>
    <w:rsid w:val="004444A2"/>
    <w:rsid w:val="00444BF5"/>
    <w:rsid w:val="00444D71"/>
    <w:rsid w:val="004460C6"/>
    <w:rsid w:val="00446D65"/>
    <w:rsid w:val="00447597"/>
    <w:rsid w:val="004475C3"/>
    <w:rsid w:val="004477E2"/>
    <w:rsid w:val="00447E00"/>
    <w:rsid w:val="0045030A"/>
    <w:rsid w:val="00450728"/>
    <w:rsid w:val="00450BCF"/>
    <w:rsid w:val="00450C5A"/>
    <w:rsid w:val="00451F93"/>
    <w:rsid w:val="004520BA"/>
    <w:rsid w:val="00452155"/>
    <w:rsid w:val="0045227F"/>
    <w:rsid w:val="004522F5"/>
    <w:rsid w:val="004543FA"/>
    <w:rsid w:val="0045441C"/>
    <w:rsid w:val="00454619"/>
    <w:rsid w:val="004550ED"/>
    <w:rsid w:val="00455282"/>
    <w:rsid w:val="004556C7"/>
    <w:rsid w:val="00455F98"/>
    <w:rsid w:val="004562F4"/>
    <w:rsid w:val="00456483"/>
    <w:rsid w:val="00456558"/>
    <w:rsid w:val="00456A4C"/>
    <w:rsid w:val="0045767E"/>
    <w:rsid w:val="004576A3"/>
    <w:rsid w:val="00457F6A"/>
    <w:rsid w:val="00457FAB"/>
    <w:rsid w:val="004609CC"/>
    <w:rsid w:val="00460C79"/>
    <w:rsid w:val="0046171B"/>
    <w:rsid w:val="004621F9"/>
    <w:rsid w:val="00462707"/>
    <w:rsid w:val="00462D48"/>
    <w:rsid w:val="00463340"/>
    <w:rsid w:val="00464680"/>
    <w:rsid w:val="00464C91"/>
    <w:rsid w:val="00465C71"/>
    <w:rsid w:val="00466E0D"/>
    <w:rsid w:val="00467C6F"/>
    <w:rsid w:val="00467C9B"/>
    <w:rsid w:val="00467E20"/>
    <w:rsid w:val="00467F87"/>
    <w:rsid w:val="004707B6"/>
    <w:rsid w:val="00470B84"/>
    <w:rsid w:val="00470F4F"/>
    <w:rsid w:val="004715B4"/>
    <w:rsid w:val="004717DB"/>
    <w:rsid w:val="0047246D"/>
    <w:rsid w:val="00472BDC"/>
    <w:rsid w:val="00473A3E"/>
    <w:rsid w:val="0047402C"/>
    <w:rsid w:val="0047403E"/>
    <w:rsid w:val="00474B37"/>
    <w:rsid w:val="0047562B"/>
    <w:rsid w:val="0047568E"/>
    <w:rsid w:val="00475CA1"/>
    <w:rsid w:val="0047611A"/>
    <w:rsid w:val="00476510"/>
    <w:rsid w:val="00476D40"/>
    <w:rsid w:val="00477445"/>
    <w:rsid w:val="00477A28"/>
    <w:rsid w:val="004802FB"/>
    <w:rsid w:val="0048039D"/>
    <w:rsid w:val="004804B6"/>
    <w:rsid w:val="00481083"/>
    <w:rsid w:val="00482C74"/>
    <w:rsid w:val="00482CAF"/>
    <w:rsid w:val="004836AB"/>
    <w:rsid w:val="00483822"/>
    <w:rsid w:val="00483B31"/>
    <w:rsid w:val="00483BA7"/>
    <w:rsid w:val="00483E49"/>
    <w:rsid w:val="00484972"/>
    <w:rsid w:val="00484D04"/>
    <w:rsid w:val="00484F7F"/>
    <w:rsid w:val="00485045"/>
    <w:rsid w:val="004856EA"/>
    <w:rsid w:val="00485739"/>
    <w:rsid w:val="00486530"/>
    <w:rsid w:val="0048677F"/>
    <w:rsid w:val="00486DD0"/>
    <w:rsid w:val="00487260"/>
    <w:rsid w:val="004873C7"/>
    <w:rsid w:val="00487897"/>
    <w:rsid w:val="00487E5D"/>
    <w:rsid w:val="0049021B"/>
    <w:rsid w:val="004906D7"/>
    <w:rsid w:val="00490D22"/>
    <w:rsid w:val="00491BCD"/>
    <w:rsid w:val="00491F49"/>
    <w:rsid w:val="0049244D"/>
    <w:rsid w:val="004924D6"/>
    <w:rsid w:val="00492B7C"/>
    <w:rsid w:val="004933AD"/>
    <w:rsid w:val="00493F8F"/>
    <w:rsid w:val="0049440F"/>
    <w:rsid w:val="00495CD5"/>
    <w:rsid w:val="004964B8"/>
    <w:rsid w:val="00496503"/>
    <w:rsid w:val="004965ED"/>
    <w:rsid w:val="004966BC"/>
    <w:rsid w:val="00497CE0"/>
    <w:rsid w:val="00497DF4"/>
    <w:rsid w:val="004A01B6"/>
    <w:rsid w:val="004A0A88"/>
    <w:rsid w:val="004A0D25"/>
    <w:rsid w:val="004A13B6"/>
    <w:rsid w:val="004A24B8"/>
    <w:rsid w:val="004A35B1"/>
    <w:rsid w:val="004A371F"/>
    <w:rsid w:val="004A3D81"/>
    <w:rsid w:val="004A4F41"/>
    <w:rsid w:val="004A54E0"/>
    <w:rsid w:val="004A56D8"/>
    <w:rsid w:val="004A5B21"/>
    <w:rsid w:val="004A5DBF"/>
    <w:rsid w:val="004A5DD8"/>
    <w:rsid w:val="004A6321"/>
    <w:rsid w:val="004A6BA8"/>
    <w:rsid w:val="004A7D18"/>
    <w:rsid w:val="004B0512"/>
    <w:rsid w:val="004B0AFD"/>
    <w:rsid w:val="004B1979"/>
    <w:rsid w:val="004B1C99"/>
    <w:rsid w:val="004B2440"/>
    <w:rsid w:val="004B2AC5"/>
    <w:rsid w:val="004B2B43"/>
    <w:rsid w:val="004B2C7E"/>
    <w:rsid w:val="004B38DF"/>
    <w:rsid w:val="004B3FAB"/>
    <w:rsid w:val="004B41C0"/>
    <w:rsid w:val="004B5118"/>
    <w:rsid w:val="004B5476"/>
    <w:rsid w:val="004B5568"/>
    <w:rsid w:val="004B63C8"/>
    <w:rsid w:val="004B65E6"/>
    <w:rsid w:val="004B6915"/>
    <w:rsid w:val="004B715C"/>
    <w:rsid w:val="004B7425"/>
    <w:rsid w:val="004B769C"/>
    <w:rsid w:val="004B77B3"/>
    <w:rsid w:val="004B7FBC"/>
    <w:rsid w:val="004C130E"/>
    <w:rsid w:val="004C1386"/>
    <w:rsid w:val="004C14D3"/>
    <w:rsid w:val="004C155F"/>
    <w:rsid w:val="004C1E0C"/>
    <w:rsid w:val="004C1E0F"/>
    <w:rsid w:val="004C1FD9"/>
    <w:rsid w:val="004C22A4"/>
    <w:rsid w:val="004C32ED"/>
    <w:rsid w:val="004C3E86"/>
    <w:rsid w:val="004C4079"/>
    <w:rsid w:val="004C4D32"/>
    <w:rsid w:val="004C4E4D"/>
    <w:rsid w:val="004C5238"/>
    <w:rsid w:val="004C532F"/>
    <w:rsid w:val="004C5F18"/>
    <w:rsid w:val="004C62AF"/>
    <w:rsid w:val="004C67DE"/>
    <w:rsid w:val="004C6E1F"/>
    <w:rsid w:val="004C77C5"/>
    <w:rsid w:val="004C7C7A"/>
    <w:rsid w:val="004D1634"/>
    <w:rsid w:val="004D2023"/>
    <w:rsid w:val="004D21CD"/>
    <w:rsid w:val="004D22A3"/>
    <w:rsid w:val="004D246E"/>
    <w:rsid w:val="004D27C1"/>
    <w:rsid w:val="004D2C5F"/>
    <w:rsid w:val="004D31EE"/>
    <w:rsid w:val="004D342C"/>
    <w:rsid w:val="004D35F5"/>
    <w:rsid w:val="004D3878"/>
    <w:rsid w:val="004D3D22"/>
    <w:rsid w:val="004D5A77"/>
    <w:rsid w:val="004D5D58"/>
    <w:rsid w:val="004D65A2"/>
    <w:rsid w:val="004D6A0F"/>
    <w:rsid w:val="004D7200"/>
    <w:rsid w:val="004D7380"/>
    <w:rsid w:val="004D73DF"/>
    <w:rsid w:val="004D7FE8"/>
    <w:rsid w:val="004E0117"/>
    <w:rsid w:val="004E039C"/>
    <w:rsid w:val="004E08D7"/>
    <w:rsid w:val="004E0B66"/>
    <w:rsid w:val="004E0CC5"/>
    <w:rsid w:val="004E0F73"/>
    <w:rsid w:val="004E15E5"/>
    <w:rsid w:val="004E18C7"/>
    <w:rsid w:val="004E2D16"/>
    <w:rsid w:val="004E32C4"/>
    <w:rsid w:val="004E36DE"/>
    <w:rsid w:val="004E3981"/>
    <w:rsid w:val="004E49DB"/>
    <w:rsid w:val="004E4B52"/>
    <w:rsid w:val="004E5378"/>
    <w:rsid w:val="004E59FF"/>
    <w:rsid w:val="004E68E2"/>
    <w:rsid w:val="004F005E"/>
    <w:rsid w:val="004F0C64"/>
    <w:rsid w:val="004F1A70"/>
    <w:rsid w:val="004F283A"/>
    <w:rsid w:val="004F490F"/>
    <w:rsid w:val="004F4CDF"/>
    <w:rsid w:val="004F6A04"/>
    <w:rsid w:val="004F6D47"/>
    <w:rsid w:val="004F6F94"/>
    <w:rsid w:val="004F7160"/>
    <w:rsid w:val="004F7884"/>
    <w:rsid w:val="004F7BE0"/>
    <w:rsid w:val="005005CC"/>
    <w:rsid w:val="00501184"/>
    <w:rsid w:val="00501674"/>
    <w:rsid w:val="00501F42"/>
    <w:rsid w:val="00501F62"/>
    <w:rsid w:val="00501FF5"/>
    <w:rsid w:val="00502AC0"/>
    <w:rsid w:val="00504256"/>
    <w:rsid w:val="00505BAC"/>
    <w:rsid w:val="0050628A"/>
    <w:rsid w:val="00506A4D"/>
    <w:rsid w:val="00506A63"/>
    <w:rsid w:val="005074C0"/>
    <w:rsid w:val="00507843"/>
    <w:rsid w:val="00507F1E"/>
    <w:rsid w:val="00507FFD"/>
    <w:rsid w:val="0051036C"/>
    <w:rsid w:val="00510977"/>
    <w:rsid w:val="005109E6"/>
    <w:rsid w:val="00510A6B"/>
    <w:rsid w:val="0051108C"/>
    <w:rsid w:val="0051111C"/>
    <w:rsid w:val="00511A6B"/>
    <w:rsid w:val="005121FA"/>
    <w:rsid w:val="005122EB"/>
    <w:rsid w:val="005124F8"/>
    <w:rsid w:val="00512F7E"/>
    <w:rsid w:val="005137E6"/>
    <w:rsid w:val="00514B17"/>
    <w:rsid w:val="00514F9D"/>
    <w:rsid w:val="00515449"/>
    <w:rsid w:val="005159CC"/>
    <w:rsid w:val="00515A4E"/>
    <w:rsid w:val="005160FF"/>
    <w:rsid w:val="0051655E"/>
    <w:rsid w:val="00516673"/>
    <w:rsid w:val="00517140"/>
    <w:rsid w:val="00517284"/>
    <w:rsid w:val="005176B0"/>
    <w:rsid w:val="005176ED"/>
    <w:rsid w:val="005178CB"/>
    <w:rsid w:val="00517D7A"/>
    <w:rsid w:val="00517E75"/>
    <w:rsid w:val="00517EB3"/>
    <w:rsid w:val="00521AF7"/>
    <w:rsid w:val="00521E6D"/>
    <w:rsid w:val="00521EC8"/>
    <w:rsid w:val="005223C9"/>
    <w:rsid w:val="00523415"/>
    <w:rsid w:val="00523F52"/>
    <w:rsid w:val="00524BF7"/>
    <w:rsid w:val="00525075"/>
    <w:rsid w:val="00525116"/>
    <w:rsid w:val="005251F1"/>
    <w:rsid w:val="00525E07"/>
    <w:rsid w:val="00526C27"/>
    <w:rsid w:val="005307FD"/>
    <w:rsid w:val="005309CE"/>
    <w:rsid w:val="00530C87"/>
    <w:rsid w:val="00530CE6"/>
    <w:rsid w:val="00531491"/>
    <w:rsid w:val="00531A74"/>
    <w:rsid w:val="00531DFC"/>
    <w:rsid w:val="00532115"/>
    <w:rsid w:val="0053249D"/>
    <w:rsid w:val="00532AE5"/>
    <w:rsid w:val="005331CE"/>
    <w:rsid w:val="00533C01"/>
    <w:rsid w:val="00534AE8"/>
    <w:rsid w:val="005350D3"/>
    <w:rsid w:val="0053532B"/>
    <w:rsid w:val="005354E4"/>
    <w:rsid w:val="005355C6"/>
    <w:rsid w:val="005367A6"/>
    <w:rsid w:val="00537966"/>
    <w:rsid w:val="00537A80"/>
    <w:rsid w:val="00537B8F"/>
    <w:rsid w:val="00541DC6"/>
    <w:rsid w:val="00542116"/>
    <w:rsid w:val="005425B1"/>
    <w:rsid w:val="00542A0F"/>
    <w:rsid w:val="00542A2F"/>
    <w:rsid w:val="00542DC8"/>
    <w:rsid w:val="005434C1"/>
    <w:rsid w:val="00544EE7"/>
    <w:rsid w:val="00545050"/>
    <w:rsid w:val="005462CF"/>
    <w:rsid w:val="00546723"/>
    <w:rsid w:val="00547057"/>
    <w:rsid w:val="00547213"/>
    <w:rsid w:val="00547E85"/>
    <w:rsid w:val="00550649"/>
    <w:rsid w:val="0055078A"/>
    <w:rsid w:val="005511B2"/>
    <w:rsid w:val="00551297"/>
    <w:rsid w:val="0055161E"/>
    <w:rsid w:val="00551E01"/>
    <w:rsid w:val="0055252E"/>
    <w:rsid w:val="005534A2"/>
    <w:rsid w:val="00553796"/>
    <w:rsid w:val="00555048"/>
    <w:rsid w:val="00555435"/>
    <w:rsid w:val="00555B57"/>
    <w:rsid w:val="0055688B"/>
    <w:rsid w:val="00556CD0"/>
    <w:rsid w:val="00557C8D"/>
    <w:rsid w:val="005603A7"/>
    <w:rsid w:val="005605DC"/>
    <w:rsid w:val="00560FAA"/>
    <w:rsid w:val="00561A01"/>
    <w:rsid w:val="00561A45"/>
    <w:rsid w:val="00562332"/>
    <w:rsid w:val="00562915"/>
    <w:rsid w:val="005636D3"/>
    <w:rsid w:val="005639B6"/>
    <w:rsid w:val="00563B03"/>
    <w:rsid w:val="005646EC"/>
    <w:rsid w:val="00564BE7"/>
    <w:rsid w:val="00564FDA"/>
    <w:rsid w:val="005650D4"/>
    <w:rsid w:val="00565F17"/>
    <w:rsid w:val="005660AB"/>
    <w:rsid w:val="005710DC"/>
    <w:rsid w:val="005718B8"/>
    <w:rsid w:val="00571AA1"/>
    <w:rsid w:val="0057242D"/>
    <w:rsid w:val="00572927"/>
    <w:rsid w:val="0057306D"/>
    <w:rsid w:val="00573587"/>
    <w:rsid w:val="005735B7"/>
    <w:rsid w:val="005737EB"/>
    <w:rsid w:val="00573D28"/>
    <w:rsid w:val="0057472A"/>
    <w:rsid w:val="005750EC"/>
    <w:rsid w:val="005757AA"/>
    <w:rsid w:val="00576862"/>
    <w:rsid w:val="00576D79"/>
    <w:rsid w:val="005771E0"/>
    <w:rsid w:val="00577F3E"/>
    <w:rsid w:val="0058059F"/>
    <w:rsid w:val="00581A20"/>
    <w:rsid w:val="00581B67"/>
    <w:rsid w:val="00581FAD"/>
    <w:rsid w:val="0058356E"/>
    <w:rsid w:val="005838C8"/>
    <w:rsid w:val="00583B7D"/>
    <w:rsid w:val="0058472D"/>
    <w:rsid w:val="00584CFD"/>
    <w:rsid w:val="00584D1B"/>
    <w:rsid w:val="00584EF1"/>
    <w:rsid w:val="0058517D"/>
    <w:rsid w:val="00585290"/>
    <w:rsid w:val="005853D5"/>
    <w:rsid w:val="00585879"/>
    <w:rsid w:val="0058589A"/>
    <w:rsid w:val="00585BC2"/>
    <w:rsid w:val="0058600E"/>
    <w:rsid w:val="00586501"/>
    <w:rsid w:val="00587F99"/>
    <w:rsid w:val="005901A6"/>
    <w:rsid w:val="0059031D"/>
    <w:rsid w:val="00590CC9"/>
    <w:rsid w:val="00591980"/>
    <w:rsid w:val="00591BCC"/>
    <w:rsid w:val="005920E4"/>
    <w:rsid w:val="00592965"/>
    <w:rsid w:val="00593002"/>
    <w:rsid w:val="0059381A"/>
    <w:rsid w:val="005939A6"/>
    <w:rsid w:val="00593C0D"/>
    <w:rsid w:val="00594053"/>
    <w:rsid w:val="00594CE8"/>
    <w:rsid w:val="00595078"/>
    <w:rsid w:val="005950A1"/>
    <w:rsid w:val="00596050"/>
    <w:rsid w:val="005964E0"/>
    <w:rsid w:val="00596936"/>
    <w:rsid w:val="00596B22"/>
    <w:rsid w:val="00596B89"/>
    <w:rsid w:val="0059701F"/>
    <w:rsid w:val="00597036"/>
    <w:rsid w:val="005A0205"/>
    <w:rsid w:val="005A0777"/>
    <w:rsid w:val="005A0EA5"/>
    <w:rsid w:val="005A0EB3"/>
    <w:rsid w:val="005A0F66"/>
    <w:rsid w:val="005A1325"/>
    <w:rsid w:val="005A1E52"/>
    <w:rsid w:val="005A45F5"/>
    <w:rsid w:val="005A46CB"/>
    <w:rsid w:val="005A4CA4"/>
    <w:rsid w:val="005A51C2"/>
    <w:rsid w:val="005A572B"/>
    <w:rsid w:val="005A5BEB"/>
    <w:rsid w:val="005A64F4"/>
    <w:rsid w:val="005A6B28"/>
    <w:rsid w:val="005A734A"/>
    <w:rsid w:val="005A7389"/>
    <w:rsid w:val="005B1736"/>
    <w:rsid w:val="005B2822"/>
    <w:rsid w:val="005B37A9"/>
    <w:rsid w:val="005B3B4D"/>
    <w:rsid w:val="005B3B5E"/>
    <w:rsid w:val="005B41E3"/>
    <w:rsid w:val="005B4858"/>
    <w:rsid w:val="005B5CE7"/>
    <w:rsid w:val="005B5D30"/>
    <w:rsid w:val="005B5F1E"/>
    <w:rsid w:val="005B6033"/>
    <w:rsid w:val="005B6184"/>
    <w:rsid w:val="005B684C"/>
    <w:rsid w:val="005B7117"/>
    <w:rsid w:val="005B716B"/>
    <w:rsid w:val="005B7ABD"/>
    <w:rsid w:val="005B7B55"/>
    <w:rsid w:val="005B7C0B"/>
    <w:rsid w:val="005C0037"/>
    <w:rsid w:val="005C140D"/>
    <w:rsid w:val="005C1C4D"/>
    <w:rsid w:val="005C1E35"/>
    <w:rsid w:val="005C2444"/>
    <w:rsid w:val="005C24E1"/>
    <w:rsid w:val="005C28F8"/>
    <w:rsid w:val="005C3511"/>
    <w:rsid w:val="005C3E1A"/>
    <w:rsid w:val="005C56A3"/>
    <w:rsid w:val="005C58D0"/>
    <w:rsid w:val="005C6CC6"/>
    <w:rsid w:val="005C6DDA"/>
    <w:rsid w:val="005C7047"/>
    <w:rsid w:val="005D03C8"/>
    <w:rsid w:val="005D0804"/>
    <w:rsid w:val="005D11CD"/>
    <w:rsid w:val="005D15EA"/>
    <w:rsid w:val="005D17D5"/>
    <w:rsid w:val="005D1C09"/>
    <w:rsid w:val="005D2A83"/>
    <w:rsid w:val="005D38A2"/>
    <w:rsid w:val="005D4200"/>
    <w:rsid w:val="005D42D6"/>
    <w:rsid w:val="005D5173"/>
    <w:rsid w:val="005D5607"/>
    <w:rsid w:val="005D5675"/>
    <w:rsid w:val="005D5803"/>
    <w:rsid w:val="005D5973"/>
    <w:rsid w:val="005D5E11"/>
    <w:rsid w:val="005D6347"/>
    <w:rsid w:val="005D6D62"/>
    <w:rsid w:val="005D73D7"/>
    <w:rsid w:val="005D777A"/>
    <w:rsid w:val="005D780F"/>
    <w:rsid w:val="005D7818"/>
    <w:rsid w:val="005E00B2"/>
    <w:rsid w:val="005E0D66"/>
    <w:rsid w:val="005E0DB6"/>
    <w:rsid w:val="005E1310"/>
    <w:rsid w:val="005E16BB"/>
    <w:rsid w:val="005E2172"/>
    <w:rsid w:val="005E235E"/>
    <w:rsid w:val="005E337D"/>
    <w:rsid w:val="005E342E"/>
    <w:rsid w:val="005E3A88"/>
    <w:rsid w:val="005E4C42"/>
    <w:rsid w:val="005E5C9E"/>
    <w:rsid w:val="005E5F7E"/>
    <w:rsid w:val="005E60E0"/>
    <w:rsid w:val="005E653B"/>
    <w:rsid w:val="005E6829"/>
    <w:rsid w:val="005E6B3B"/>
    <w:rsid w:val="005E7BCB"/>
    <w:rsid w:val="005F0BBA"/>
    <w:rsid w:val="005F0CED"/>
    <w:rsid w:val="005F1515"/>
    <w:rsid w:val="005F299E"/>
    <w:rsid w:val="005F2C11"/>
    <w:rsid w:val="005F4059"/>
    <w:rsid w:val="005F4C97"/>
    <w:rsid w:val="005F4F4F"/>
    <w:rsid w:val="005F5711"/>
    <w:rsid w:val="005F5F25"/>
    <w:rsid w:val="005F6D32"/>
    <w:rsid w:val="005F6D74"/>
    <w:rsid w:val="005F700F"/>
    <w:rsid w:val="005F7130"/>
    <w:rsid w:val="005F71B8"/>
    <w:rsid w:val="005F7F67"/>
    <w:rsid w:val="00600C1F"/>
    <w:rsid w:val="00600D78"/>
    <w:rsid w:val="00600F90"/>
    <w:rsid w:val="006010C9"/>
    <w:rsid w:val="006016E0"/>
    <w:rsid w:val="006024AA"/>
    <w:rsid w:val="00602C8F"/>
    <w:rsid w:val="006037FB"/>
    <w:rsid w:val="00603C5F"/>
    <w:rsid w:val="00603EEF"/>
    <w:rsid w:val="0060443F"/>
    <w:rsid w:val="00604CD0"/>
    <w:rsid w:val="00604D46"/>
    <w:rsid w:val="00605046"/>
    <w:rsid w:val="00605B2E"/>
    <w:rsid w:val="00606240"/>
    <w:rsid w:val="006074E2"/>
    <w:rsid w:val="00607E18"/>
    <w:rsid w:val="00610424"/>
    <w:rsid w:val="00610661"/>
    <w:rsid w:val="00611732"/>
    <w:rsid w:val="00611850"/>
    <w:rsid w:val="00611D53"/>
    <w:rsid w:val="006120EC"/>
    <w:rsid w:val="00612A98"/>
    <w:rsid w:val="006131D0"/>
    <w:rsid w:val="006133B8"/>
    <w:rsid w:val="00613671"/>
    <w:rsid w:val="00613785"/>
    <w:rsid w:val="0061454C"/>
    <w:rsid w:val="00614D28"/>
    <w:rsid w:val="00615D8F"/>
    <w:rsid w:val="00616042"/>
    <w:rsid w:val="0061640E"/>
    <w:rsid w:val="006170BC"/>
    <w:rsid w:val="00617173"/>
    <w:rsid w:val="0061779A"/>
    <w:rsid w:val="006178ED"/>
    <w:rsid w:val="006187E5"/>
    <w:rsid w:val="006201CD"/>
    <w:rsid w:val="00620651"/>
    <w:rsid w:val="006209DE"/>
    <w:rsid w:val="006224E0"/>
    <w:rsid w:val="00622DBE"/>
    <w:rsid w:val="00623680"/>
    <w:rsid w:val="0062377F"/>
    <w:rsid w:val="00623919"/>
    <w:rsid w:val="00623F4F"/>
    <w:rsid w:val="00624F04"/>
    <w:rsid w:val="00624F61"/>
    <w:rsid w:val="006253BA"/>
    <w:rsid w:val="006253F2"/>
    <w:rsid w:val="006259B4"/>
    <w:rsid w:val="00625BB3"/>
    <w:rsid w:val="00625DEF"/>
    <w:rsid w:val="006262EF"/>
    <w:rsid w:val="00626687"/>
    <w:rsid w:val="00626A4A"/>
    <w:rsid w:val="00626BAB"/>
    <w:rsid w:val="006273F3"/>
    <w:rsid w:val="00627892"/>
    <w:rsid w:val="00627C22"/>
    <w:rsid w:val="006306C6"/>
    <w:rsid w:val="006307D3"/>
    <w:rsid w:val="00630D08"/>
    <w:rsid w:val="00630DA4"/>
    <w:rsid w:val="00630E35"/>
    <w:rsid w:val="0063184A"/>
    <w:rsid w:val="00631EE6"/>
    <w:rsid w:val="00632B7B"/>
    <w:rsid w:val="00633211"/>
    <w:rsid w:val="00633F16"/>
    <w:rsid w:val="00634D9B"/>
    <w:rsid w:val="006350E3"/>
    <w:rsid w:val="006358EB"/>
    <w:rsid w:val="006360D9"/>
    <w:rsid w:val="006366FC"/>
    <w:rsid w:val="00636D60"/>
    <w:rsid w:val="00636DE3"/>
    <w:rsid w:val="00636DEA"/>
    <w:rsid w:val="00637263"/>
    <w:rsid w:val="00637473"/>
    <w:rsid w:val="006379F5"/>
    <w:rsid w:val="00640615"/>
    <w:rsid w:val="00640C76"/>
    <w:rsid w:val="00640C97"/>
    <w:rsid w:val="006410A8"/>
    <w:rsid w:val="00641598"/>
    <w:rsid w:val="00642203"/>
    <w:rsid w:val="00642275"/>
    <w:rsid w:val="00642A3F"/>
    <w:rsid w:val="006430D9"/>
    <w:rsid w:val="006442DA"/>
    <w:rsid w:val="00644F88"/>
    <w:rsid w:val="00644FD3"/>
    <w:rsid w:val="00645246"/>
    <w:rsid w:val="0064558A"/>
    <w:rsid w:val="00645753"/>
    <w:rsid w:val="00645BEB"/>
    <w:rsid w:val="00645F70"/>
    <w:rsid w:val="00646066"/>
    <w:rsid w:val="00646CE4"/>
    <w:rsid w:val="0064782F"/>
    <w:rsid w:val="00647978"/>
    <w:rsid w:val="00647A68"/>
    <w:rsid w:val="00647C7D"/>
    <w:rsid w:val="006503D5"/>
    <w:rsid w:val="006517B7"/>
    <w:rsid w:val="006518DC"/>
    <w:rsid w:val="006518FD"/>
    <w:rsid w:val="00651E47"/>
    <w:rsid w:val="00652797"/>
    <w:rsid w:val="0065287E"/>
    <w:rsid w:val="00653489"/>
    <w:rsid w:val="00653C78"/>
    <w:rsid w:val="00654341"/>
    <w:rsid w:val="00654392"/>
    <w:rsid w:val="00655600"/>
    <w:rsid w:val="006558BF"/>
    <w:rsid w:val="00656951"/>
    <w:rsid w:val="0065703C"/>
    <w:rsid w:val="006570F5"/>
    <w:rsid w:val="00657939"/>
    <w:rsid w:val="00660638"/>
    <w:rsid w:val="00660716"/>
    <w:rsid w:val="00661CBF"/>
    <w:rsid w:val="006624E4"/>
    <w:rsid w:val="00662983"/>
    <w:rsid w:val="00662E69"/>
    <w:rsid w:val="006634D9"/>
    <w:rsid w:val="00663F67"/>
    <w:rsid w:val="0066468A"/>
    <w:rsid w:val="00664EAD"/>
    <w:rsid w:val="00666328"/>
    <w:rsid w:val="006666AD"/>
    <w:rsid w:val="00666B00"/>
    <w:rsid w:val="00666E99"/>
    <w:rsid w:val="0067014F"/>
    <w:rsid w:val="00670B40"/>
    <w:rsid w:val="00670D12"/>
    <w:rsid w:val="00670F9E"/>
    <w:rsid w:val="00671B6B"/>
    <w:rsid w:val="006723B4"/>
    <w:rsid w:val="00672779"/>
    <w:rsid w:val="006731FD"/>
    <w:rsid w:val="006732FE"/>
    <w:rsid w:val="0067359E"/>
    <w:rsid w:val="00674BFC"/>
    <w:rsid w:val="00675299"/>
    <w:rsid w:val="00675B33"/>
    <w:rsid w:val="00675C28"/>
    <w:rsid w:val="00675DEA"/>
    <w:rsid w:val="00676053"/>
    <w:rsid w:val="00676F1C"/>
    <w:rsid w:val="00677691"/>
    <w:rsid w:val="00677984"/>
    <w:rsid w:val="00677B57"/>
    <w:rsid w:val="006806E5"/>
    <w:rsid w:val="00680849"/>
    <w:rsid w:val="00681636"/>
    <w:rsid w:val="00681977"/>
    <w:rsid w:val="00681E84"/>
    <w:rsid w:val="00681F1E"/>
    <w:rsid w:val="00682805"/>
    <w:rsid w:val="00682A83"/>
    <w:rsid w:val="00682B76"/>
    <w:rsid w:val="006832AC"/>
    <w:rsid w:val="00683398"/>
    <w:rsid w:val="00684178"/>
    <w:rsid w:val="006848EF"/>
    <w:rsid w:val="00685627"/>
    <w:rsid w:val="006856F8"/>
    <w:rsid w:val="00685715"/>
    <w:rsid w:val="00685775"/>
    <w:rsid w:val="00686514"/>
    <w:rsid w:val="006868DC"/>
    <w:rsid w:val="006870DE"/>
    <w:rsid w:val="00690D33"/>
    <w:rsid w:val="00692223"/>
    <w:rsid w:val="00692290"/>
    <w:rsid w:val="00692C4E"/>
    <w:rsid w:val="006938BA"/>
    <w:rsid w:val="006941C6"/>
    <w:rsid w:val="006952FC"/>
    <w:rsid w:val="00695A26"/>
    <w:rsid w:val="00695CEA"/>
    <w:rsid w:val="00697440"/>
    <w:rsid w:val="00697EA2"/>
    <w:rsid w:val="006A04E9"/>
    <w:rsid w:val="006A057D"/>
    <w:rsid w:val="006A0F14"/>
    <w:rsid w:val="006A1490"/>
    <w:rsid w:val="006A1658"/>
    <w:rsid w:val="006A20A6"/>
    <w:rsid w:val="006A2327"/>
    <w:rsid w:val="006A236E"/>
    <w:rsid w:val="006A3169"/>
    <w:rsid w:val="006A31DA"/>
    <w:rsid w:val="006A321A"/>
    <w:rsid w:val="006A38B5"/>
    <w:rsid w:val="006A3FD7"/>
    <w:rsid w:val="006A4053"/>
    <w:rsid w:val="006A44F8"/>
    <w:rsid w:val="006A4800"/>
    <w:rsid w:val="006A4A25"/>
    <w:rsid w:val="006A4C7D"/>
    <w:rsid w:val="006A4FC4"/>
    <w:rsid w:val="006A50E5"/>
    <w:rsid w:val="006A5319"/>
    <w:rsid w:val="006A59D4"/>
    <w:rsid w:val="006A63B2"/>
    <w:rsid w:val="006A65DD"/>
    <w:rsid w:val="006A73AE"/>
    <w:rsid w:val="006A7509"/>
    <w:rsid w:val="006A75ED"/>
    <w:rsid w:val="006A75F1"/>
    <w:rsid w:val="006A79D4"/>
    <w:rsid w:val="006A7E28"/>
    <w:rsid w:val="006B0245"/>
    <w:rsid w:val="006B06EB"/>
    <w:rsid w:val="006B0B27"/>
    <w:rsid w:val="006B0BB8"/>
    <w:rsid w:val="006B1225"/>
    <w:rsid w:val="006B1351"/>
    <w:rsid w:val="006B1AF1"/>
    <w:rsid w:val="006B258C"/>
    <w:rsid w:val="006B2717"/>
    <w:rsid w:val="006B310A"/>
    <w:rsid w:val="006B31C3"/>
    <w:rsid w:val="006B355F"/>
    <w:rsid w:val="006B3683"/>
    <w:rsid w:val="006B3811"/>
    <w:rsid w:val="006B397B"/>
    <w:rsid w:val="006B39DF"/>
    <w:rsid w:val="006B4B65"/>
    <w:rsid w:val="006B4C4B"/>
    <w:rsid w:val="006B4DF5"/>
    <w:rsid w:val="006B6777"/>
    <w:rsid w:val="006B6930"/>
    <w:rsid w:val="006C1F53"/>
    <w:rsid w:val="006C2029"/>
    <w:rsid w:val="006C29F8"/>
    <w:rsid w:val="006C2D5C"/>
    <w:rsid w:val="006C38AE"/>
    <w:rsid w:val="006C4303"/>
    <w:rsid w:val="006C48FA"/>
    <w:rsid w:val="006C64B1"/>
    <w:rsid w:val="006C70EA"/>
    <w:rsid w:val="006C7DC9"/>
    <w:rsid w:val="006D0F39"/>
    <w:rsid w:val="006D15EB"/>
    <w:rsid w:val="006D1A84"/>
    <w:rsid w:val="006D226D"/>
    <w:rsid w:val="006D341D"/>
    <w:rsid w:val="006D3503"/>
    <w:rsid w:val="006D367C"/>
    <w:rsid w:val="006D3C6E"/>
    <w:rsid w:val="006D42A4"/>
    <w:rsid w:val="006D49C9"/>
    <w:rsid w:val="006D4A12"/>
    <w:rsid w:val="006D5FB2"/>
    <w:rsid w:val="006D5FD0"/>
    <w:rsid w:val="006D6649"/>
    <w:rsid w:val="006D7085"/>
    <w:rsid w:val="006D729E"/>
    <w:rsid w:val="006D72EC"/>
    <w:rsid w:val="006D7E3E"/>
    <w:rsid w:val="006E0B0C"/>
    <w:rsid w:val="006E22F8"/>
    <w:rsid w:val="006E2329"/>
    <w:rsid w:val="006E2446"/>
    <w:rsid w:val="006E373E"/>
    <w:rsid w:val="006E3F78"/>
    <w:rsid w:val="006E44BC"/>
    <w:rsid w:val="006E4794"/>
    <w:rsid w:val="006E48C8"/>
    <w:rsid w:val="006E4A40"/>
    <w:rsid w:val="006E6309"/>
    <w:rsid w:val="006E63D6"/>
    <w:rsid w:val="006E70CA"/>
    <w:rsid w:val="006E7194"/>
    <w:rsid w:val="006E760E"/>
    <w:rsid w:val="006E7670"/>
    <w:rsid w:val="006E7D1A"/>
    <w:rsid w:val="006F0113"/>
    <w:rsid w:val="006F01D7"/>
    <w:rsid w:val="006F05A7"/>
    <w:rsid w:val="006F0D3B"/>
    <w:rsid w:val="006F10ED"/>
    <w:rsid w:val="006F1A1A"/>
    <w:rsid w:val="006F2493"/>
    <w:rsid w:val="006F36D3"/>
    <w:rsid w:val="006F37E5"/>
    <w:rsid w:val="006F3B14"/>
    <w:rsid w:val="006F4964"/>
    <w:rsid w:val="006F4B02"/>
    <w:rsid w:val="006F4CC7"/>
    <w:rsid w:val="006F60A0"/>
    <w:rsid w:val="006F646F"/>
    <w:rsid w:val="006F68FF"/>
    <w:rsid w:val="006F6C1B"/>
    <w:rsid w:val="006F7BC8"/>
    <w:rsid w:val="007003DE"/>
    <w:rsid w:val="00700446"/>
    <w:rsid w:val="00700EB9"/>
    <w:rsid w:val="007014D0"/>
    <w:rsid w:val="007016EC"/>
    <w:rsid w:val="00701DE4"/>
    <w:rsid w:val="007022A6"/>
    <w:rsid w:val="007022BD"/>
    <w:rsid w:val="007035FF"/>
    <w:rsid w:val="00703A59"/>
    <w:rsid w:val="007041B5"/>
    <w:rsid w:val="0070458E"/>
    <w:rsid w:val="007046E7"/>
    <w:rsid w:val="00704AB9"/>
    <w:rsid w:val="00704ED6"/>
    <w:rsid w:val="00705179"/>
    <w:rsid w:val="00705D2D"/>
    <w:rsid w:val="00705E6B"/>
    <w:rsid w:val="0070765C"/>
    <w:rsid w:val="00707979"/>
    <w:rsid w:val="00707CAC"/>
    <w:rsid w:val="007100B7"/>
    <w:rsid w:val="00711017"/>
    <w:rsid w:val="007114C0"/>
    <w:rsid w:val="00711BC6"/>
    <w:rsid w:val="00711DA6"/>
    <w:rsid w:val="00712114"/>
    <w:rsid w:val="007121AA"/>
    <w:rsid w:val="00712766"/>
    <w:rsid w:val="0071308F"/>
    <w:rsid w:val="0071446D"/>
    <w:rsid w:val="007146C2"/>
    <w:rsid w:val="00715979"/>
    <w:rsid w:val="007159EB"/>
    <w:rsid w:val="00715D01"/>
    <w:rsid w:val="007174A5"/>
    <w:rsid w:val="00717695"/>
    <w:rsid w:val="007177B2"/>
    <w:rsid w:val="0072017E"/>
    <w:rsid w:val="00720D01"/>
    <w:rsid w:val="0072129C"/>
    <w:rsid w:val="0072295F"/>
    <w:rsid w:val="0072387E"/>
    <w:rsid w:val="007238FD"/>
    <w:rsid w:val="00723A06"/>
    <w:rsid w:val="0072417A"/>
    <w:rsid w:val="007246BB"/>
    <w:rsid w:val="007248E3"/>
    <w:rsid w:val="007249A9"/>
    <w:rsid w:val="00724E4B"/>
    <w:rsid w:val="00725249"/>
    <w:rsid w:val="00725FE8"/>
    <w:rsid w:val="00726498"/>
    <w:rsid w:val="007266B0"/>
    <w:rsid w:val="0072698A"/>
    <w:rsid w:val="00726A53"/>
    <w:rsid w:val="0072734A"/>
    <w:rsid w:val="00727BF5"/>
    <w:rsid w:val="007300F5"/>
    <w:rsid w:val="007301AA"/>
    <w:rsid w:val="00730A56"/>
    <w:rsid w:val="00731B1C"/>
    <w:rsid w:val="00732567"/>
    <w:rsid w:val="007325EF"/>
    <w:rsid w:val="007336B2"/>
    <w:rsid w:val="00733A52"/>
    <w:rsid w:val="00734627"/>
    <w:rsid w:val="00734C9A"/>
    <w:rsid w:val="00735096"/>
    <w:rsid w:val="00735A0D"/>
    <w:rsid w:val="00735F3F"/>
    <w:rsid w:val="007361FD"/>
    <w:rsid w:val="0073759F"/>
    <w:rsid w:val="00740008"/>
    <w:rsid w:val="00740A41"/>
    <w:rsid w:val="00740EF8"/>
    <w:rsid w:val="00740FD3"/>
    <w:rsid w:val="00741851"/>
    <w:rsid w:val="00742151"/>
    <w:rsid w:val="00742763"/>
    <w:rsid w:val="00742A58"/>
    <w:rsid w:val="00743D98"/>
    <w:rsid w:val="007441C0"/>
    <w:rsid w:val="00744A24"/>
    <w:rsid w:val="00744D99"/>
    <w:rsid w:val="00744F9A"/>
    <w:rsid w:val="00744FDD"/>
    <w:rsid w:val="007451C2"/>
    <w:rsid w:val="007452D5"/>
    <w:rsid w:val="007454C0"/>
    <w:rsid w:val="0074565D"/>
    <w:rsid w:val="007457A9"/>
    <w:rsid w:val="007460C1"/>
    <w:rsid w:val="007461DE"/>
    <w:rsid w:val="007465A0"/>
    <w:rsid w:val="00746716"/>
    <w:rsid w:val="007467E3"/>
    <w:rsid w:val="0074761B"/>
    <w:rsid w:val="00747B88"/>
    <w:rsid w:val="00747D85"/>
    <w:rsid w:val="00750049"/>
    <w:rsid w:val="0075064C"/>
    <w:rsid w:val="00750752"/>
    <w:rsid w:val="007507A8"/>
    <w:rsid w:val="00750931"/>
    <w:rsid w:val="00750D66"/>
    <w:rsid w:val="00751840"/>
    <w:rsid w:val="00752A50"/>
    <w:rsid w:val="00752B1E"/>
    <w:rsid w:val="007532EA"/>
    <w:rsid w:val="0075335B"/>
    <w:rsid w:val="0075405B"/>
    <w:rsid w:val="00754C91"/>
    <w:rsid w:val="00754DC6"/>
    <w:rsid w:val="00756E15"/>
    <w:rsid w:val="00757737"/>
    <w:rsid w:val="0076146D"/>
    <w:rsid w:val="0076202A"/>
    <w:rsid w:val="0076230B"/>
    <w:rsid w:val="007626A1"/>
    <w:rsid w:val="00762A1B"/>
    <w:rsid w:val="0076392F"/>
    <w:rsid w:val="00763AA0"/>
    <w:rsid w:val="007648F2"/>
    <w:rsid w:val="00764BCC"/>
    <w:rsid w:val="00765B7E"/>
    <w:rsid w:val="00765FC3"/>
    <w:rsid w:val="00766209"/>
    <w:rsid w:val="007668E7"/>
    <w:rsid w:val="00766983"/>
    <w:rsid w:val="00766BAF"/>
    <w:rsid w:val="007678C5"/>
    <w:rsid w:val="007701C5"/>
    <w:rsid w:val="0077050C"/>
    <w:rsid w:val="00770A42"/>
    <w:rsid w:val="00770E05"/>
    <w:rsid w:val="007711F5"/>
    <w:rsid w:val="0077120C"/>
    <w:rsid w:val="00771E8F"/>
    <w:rsid w:val="00772C16"/>
    <w:rsid w:val="0077339F"/>
    <w:rsid w:val="0077346E"/>
    <w:rsid w:val="00774BF8"/>
    <w:rsid w:val="00774FAC"/>
    <w:rsid w:val="00775269"/>
    <w:rsid w:val="00775346"/>
    <w:rsid w:val="0077627F"/>
    <w:rsid w:val="00776491"/>
    <w:rsid w:val="0077796B"/>
    <w:rsid w:val="00777AFF"/>
    <w:rsid w:val="00777B65"/>
    <w:rsid w:val="00780389"/>
    <w:rsid w:val="00780BB1"/>
    <w:rsid w:val="00780F07"/>
    <w:rsid w:val="00782323"/>
    <w:rsid w:val="00782FEA"/>
    <w:rsid w:val="0078468B"/>
    <w:rsid w:val="007846EE"/>
    <w:rsid w:val="00784D23"/>
    <w:rsid w:val="0078568A"/>
    <w:rsid w:val="00790350"/>
    <w:rsid w:val="007903C6"/>
    <w:rsid w:val="007907F2"/>
    <w:rsid w:val="00790A18"/>
    <w:rsid w:val="00790EFF"/>
    <w:rsid w:val="00790F84"/>
    <w:rsid w:val="007911D4"/>
    <w:rsid w:val="00791A37"/>
    <w:rsid w:val="00791B6A"/>
    <w:rsid w:val="00792032"/>
    <w:rsid w:val="007920BD"/>
    <w:rsid w:val="00792565"/>
    <w:rsid w:val="00793757"/>
    <w:rsid w:val="0079412D"/>
    <w:rsid w:val="00794C39"/>
    <w:rsid w:val="00794F43"/>
    <w:rsid w:val="007955F7"/>
    <w:rsid w:val="007958D6"/>
    <w:rsid w:val="00795A97"/>
    <w:rsid w:val="00796026"/>
    <w:rsid w:val="00796B95"/>
    <w:rsid w:val="00796BB3"/>
    <w:rsid w:val="00796F4D"/>
    <w:rsid w:val="00797286"/>
    <w:rsid w:val="00797990"/>
    <w:rsid w:val="00797CBF"/>
    <w:rsid w:val="00797DDA"/>
    <w:rsid w:val="007A1C0D"/>
    <w:rsid w:val="007A20DA"/>
    <w:rsid w:val="007A2306"/>
    <w:rsid w:val="007A2BA7"/>
    <w:rsid w:val="007A2C43"/>
    <w:rsid w:val="007A3865"/>
    <w:rsid w:val="007A3AC3"/>
    <w:rsid w:val="007A53E2"/>
    <w:rsid w:val="007A61B8"/>
    <w:rsid w:val="007A66C4"/>
    <w:rsid w:val="007A68BC"/>
    <w:rsid w:val="007A6BD1"/>
    <w:rsid w:val="007A6C0E"/>
    <w:rsid w:val="007B04AC"/>
    <w:rsid w:val="007B058B"/>
    <w:rsid w:val="007B08DC"/>
    <w:rsid w:val="007B151B"/>
    <w:rsid w:val="007B1A0C"/>
    <w:rsid w:val="007B1CBE"/>
    <w:rsid w:val="007B1EE3"/>
    <w:rsid w:val="007B1EE6"/>
    <w:rsid w:val="007B2186"/>
    <w:rsid w:val="007B22B4"/>
    <w:rsid w:val="007B22D5"/>
    <w:rsid w:val="007B2619"/>
    <w:rsid w:val="007B269C"/>
    <w:rsid w:val="007B27CC"/>
    <w:rsid w:val="007B32AF"/>
    <w:rsid w:val="007B3A77"/>
    <w:rsid w:val="007B48E0"/>
    <w:rsid w:val="007B57B8"/>
    <w:rsid w:val="007B57F8"/>
    <w:rsid w:val="007B58DC"/>
    <w:rsid w:val="007B5AC7"/>
    <w:rsid w:val="007B5AC8"/>
    <w:rsid w:val="007B6058"/>
    <w:rsid w:val="007B734E"/>
    <w:rsid w:val="007B7F7B"/>
    <w:rsid w:val="007C0275"/>
    <w:rsid w:val="007C0277"/>
    <w:rsid w:val="007C1439"/>
    <w:rsid w:val="007C1B6D"/>
    <w:rsid w:val="007C1DFD"/>
    <w:rsid w:val="007C1FFF"/>
    <w:rsid w:val="007C21AE"/>
    <w:rsid w:val="007C26FD"/>
    <w:rsid w:val="007C28B3"/>
    <w:rsid w:val="007C2A87"/>
    <w:rsid w:val="007C2CC4"/>
    <w:rsid w:val="007C318B"/>
    <w:rsid w:val="007C3D79"/>
    <w:rsid w:val="007C485E"/>
    <w:rsid w:val="007C5084"/>
    <w:rsid w:val="007C517E"/>
    <w:rsid w:val="007C539D"/>
    <w:rsid w:val="007C5C5B"/>
    <w:rsid w:val="007C5F8B"/>
    <w:rsid w:val="007C62E4"/>
    <w:rsid w:val="007C6884"/>
    <w:rsid w:val="007C6D6A"/>
    <w:rsid w:val="007C71A3"/>
    <w:rsid w:val="007D0BF9"/>
    <w:rsid w:val="007D0D47"/>
    <w:rsid w:val="007D0E2E"/>
    <w:rsid w:val="007D0F85"/>
    <w:rsid w:val="007D17EE"/>
    <w:rsid w:val="007D1C77"/>
    <w:rsid w:val="007D2332"/>
    <w:rsid w:val="007D6B88"/>
    <w:rsid w:val="007D6EBB"/>
    <w:rsid w:val="007D7893"/>
    <w:rsid w:val="007D7976"/>
    <w:rsid w:val="007D7ADC"/>
    <w:rsid w:val="007E015E"/>
    <w:rsid w:val="007E0989"/>
    <w:rsid w:val="007E0B28"/>
    <w:rsid w:val="007E0E0C"/>
    <w:rsid w:val="007E0FF5"/>
    <w:rsid w:val="007E1F8D"/>
    <w:rsid w:val="007E2504"/>
    <w:rsid w:val="007E3331"/>
    <w:rsid w:val="007E3D0B"/>
    <w:rsid w:val="007E486A"/>
    <w:rsid w:val="007E4C4C"/>
    <w:rsid w:val="007E53C5"/>
    <w:rsid w:val="007E6179"/>
    <w:rsid w:val="007E66DF"/>
    <w:rsid w:val="007E6750"/>
    <w:rsid w:val="007E68F6"/>
    <w:rsid w:val="007E6E14"/>
    <w:rsid w:val="007E6E21"/>
    <w:rsid w:val="007E6F10"/>
    <w:rsid w:val="007E708C"/>
    <w:rsid w:val="007F1076"/>
    <w:rsid w:val="007F196E"/>
    <w:rsid w:val="007F2A6D"/>
    <w:rsid w:val="007F3C88"/>
    <w:rsid w:val="007F47C0"/>
    <w:rsid w:val="007F4876"/>
    <w:rsid w:val="007F4BC1"/>
    <w:rsid w:val="007F506D"/>
    <w:rsid w:val="007F57E7"/>
    <w:rsid w:val="007F5D0C"/>
    <w:rsid w:val="007F6DC9"/>
    <w:rsid w:val="007F6EA5"/>
    <w:rsid w:val="007F7618"/>
    <w:rsid w:val="007F7737"/>
    <w:rsid w:val="007F79D2"/>
    <w:rsid w:val="007F7CD7"/>
    <w:rsid w:val="007F7D01"/>
    <w:rsid w:val="00800643"/>
    <w:rsid w:val="00800C83"/>
    <w:rsid w:val="008012B8"/>
    <w:rsid w:val="00802356"/>
    <w:rsid w:val="0080392A"/>
    <w:rsid w:val="0080395E"/>
    <w:rsid w:val="00803A9C"/>
    <w:rsid w:val="00803BB3"/>
    <w:rsid w:val="00803DA9"/>
    <w:rsid w:val="008044A8"/>
    <w:rsid w:val="008055E4"/>
    <w:rsid w:val="008057AE"/>
    <w:rsid w:val="00805A41"/>
    <w:rsid w:val="00805C9A"/>
    <w:rsid w:val="00806FC9"/>
    <w:rsid w:val="00807246"/>
    <w:rsid w:val="008073EE"/>
    <w:rsid w:val="00807DAA"/>
    <w:rsid w:val="00807EF5"/>
    <w:rsid w:val="00810ACC"/>
    <w:rsid w:val="0081103E"/>
    <w:rsid w:val="008115FA"/>
    <w:rsid w:val="0081271D"/>
    <w:rsid w:val="0081289F"/>
    <w:rsid w:val="008128B1"/>
    <w:rsid w:val="00812D68"/>
    <w:rsid w:val="008135E8"/>
    <w:rsid w:val="00813E66"/>
    <w:rsid w:val="0081476D"/>
    <w:rsid w:val="00814FE6"/>
    <w:rsid w:val="00815B29"/>
    <w:rsid w:val="008166C7"/>
    <w:rsid w:val="00816B13"/>
    <w:rsid w:val="00820725"/>
    <w:rsid w:val="00821016"/>
    <w:rsid w:val="00821051"/>
    <w:rsid w:val="008217F4"/>
    <w:rsid w:val="0082225E"/>
    <w:rsid w:val="00822764"/>
    <w:rsid w:val="00822842"/>
    <w:rsid w:val="00822CB4"/>
    <w:rsid w:val="00823A5C"/>
    <w:rsid w:val="00823CC4"/>
    <w:rsid w:val="008254A1"/>
    <w:rsid w:val="0082685F"/>
    <w:rsid w:val="00826BB0"/>
    <w:rsid w:val="00826F27"/>
    <w:rsid w:val="00827D3A"/>
    <w:rsid w:val="008312F3"/>
    <w:rsid w:val="008313EE"/>
    <w:rsid w:val="00831EED"/>
    <w:rsid w:val="00833403"/>
    <w:rsid w:val="00834B38"/>
    <w:rsid w:val="00834C89"/>
    <w:rsid w:val="00837123"/>
    <w:rsid w:val="00837B76"/>
    <w:rsid w:val="00837C17"/>
    <w:rsid w:val="00840089"/>
    <w:rsid w:val="0084022D"/>
    <w:rsid w:val="00840618"/>
    <w:rsid w:val="008407C2"/>
    <w:rsid w:val="00840A66"/>
    <w:rsid w:val="00840F15"/>
    <w:rsid w:val="00840FC4"/>
    <w:rsid w:val="00841141"/>
    <w:rsid w:val="008415C8"/>
    <w:rsid w:val="00842A59"/>
    <w:rsid w:val="00842F74"/>
    <w:rsid w:val="008431D8"/>
    <w:rsid w:val="008439C8"/>
    <w:rsid w:val="00843C38"/>
    <w:rsid w:val="00843D84"/>
    <w:rsid w:val="00843E33"/>
    <w:rsid w:val="00844316"/>
    <w:rsid w:val="00844FAD"/>
    <w:rsid w:val="008453FA"/>
    <w:rsid w:val="0084598D"/>
    <w:rsid w:val="0084684D"/>
    <w:rsid w:val="00846A04"/>
    <w:rsid w:val="008473E7"/>
    <w:rsid w:val="00847ADB"/>
    <w:rsid w:val="00847D45"/>
    <w:rsid w:val="00850C47"/>
    <w:rsid w:val="00851B39"/>
    <w:rsid w:val="00852102"/>
    <w:rsid w:val="00852B3A"/>
    <w:rsid w:val="008533DD"/>
    <w:rsid w:val="008535E6"/>
    <w:rsid w:val="00853AD3"/>
    <w:rsid w:val="00854101"/>
    <w:rsid w:val="008545C0"/>
    <w:rsid w:val="00855C89"/>
    <w:rsid w:val="008574D0"/>
    <w:rsid w:val="00857E0A"/>
    <w:rsid w:val="0086026A"/>
    <w:rsid w:val="00860602"/>
    <w:rsid w:val="0086197E"/>
    <w:rsid w:val="00862817"/>
    <w:rsid w:val="00862984"/>
    <w:rsid w:val="00862E9B"/>
    <w:rsid w:val="00863019"/>
    <w:rsid w:val="00863874"/>
    <w:rsid w:val="00864EED"/>
    <w:rsid w:val="00865B25"/>
    <w:rsid w:val="00865D81"/>
    <w:rsid w:val="008661AE"/>
    <w:rsid w:val="008661FA"/>
    <w:rsid w:val="0086639B"/>
    <w:rsid w:val="008674C2"/>
    <w:rsid w:val="0086797E"/>
    <w:rsid w:val="008703B0"/>
    <w:rsid w:val="008703F5"/>
    <w:rsid w:val="00870CAC"/>
    <w:rsid w:val="00870F25"/>
    <w:rsid w:val="0087133C"/>
    <w:rsid w:val="008719F5"/>
    <w:rsid w:val="00872009"/>
    <w:rsid w:val="00872210"/>
    <w:rsid w:val="00872455"/>
    <w:rsid w:val="00872CB2"/>
    <w:rsid w:val="00872CF5"/>
    <w:rsid w:val="00873AAC"/>
    <w:rsid w:val="008748C8"/>
    <w:rsid w:val="008751AF"/>
    <w:rsid w:val="00875BAE"/>
    <w:rsid w:val="00875CCA"/>
    <w:rsid w:val="00875D1D"/>
    <w:rsid w:val="008760B9"/>
    <w:rsid w:val="00877433"/>
    <w:rsid w:val="00877DE3"/>
    <w:rsid w:val="00880BCB"/>
    <w:rsid w:val="00880ED7"/>
    <w:rsid w:val="00881882"/>
    <w:rsid w:val="00881D23"/>
    <w:rsid w:val="00882175"/>
    <w:rsid w:val="00882C17"/>
    <w:rsid w:val="00882E87"/>
    <w:rsid w:val="0088378D"/>
    <w:rsid w:val="00883CA7"/>
    <w:rsid w:val="00883DA0"/>
    <w:rsid w:val="00884771"/>
    <w:rsid w:val="008850A1"/>
    <w:rsid w:val="00885F73"/>
    <w:rsid w:val="00886552"/>
    <w:rsid w:val="0088699E"/>
    <w:rsid w:val="00886E79"/>
    <w:rsid w:val="008877D4"/>
    <w:rsid w:val="008879D5"/>
    <w:rsid w:val="00890774"/>
    <w:rsid w:val="0089255F"/>
    <w:rsid w:val="00892C4A"/>
    <w:rsid w:val="00894AAF"/>
    <w:rsid w:val="00894B7F"/>
    <w:rsid w:val="00896235"/>
    <w:rsid w:val="008A0550"/>
    <w:rsid w:val="008A0591"/>
    <w:rsid w:val="008A0D4D"/>
    <w:rsid w:val="008A169A"/>
    <w:rsid w:val="008A1732"/>
    <w:rsid w:val="008A2241"/>
    <w:rsid w:val="008A35AD"/>
    <w:rsid w:val="008A475D"/>
    <w:rsid w:val="008A4A39"/>
    <w:rsid w:val="008A4AE6"/>
    <w:rsid w:val="008A4C96"/>
    <w:rsid w:val="008A4CB6"/>
    <w:rsid w:val="008A5AE0"/>
    <w:rsid w:val="008A5DD4"/>
    <w:rsid w:val="008A6760"/>
    <w:rsid w:val="008A6E41"/>
    <w:rsid w:val="008A7A03"/>
    <w:rsid w:val="008A7EE8"/>
    <w:rsid w:val="008B0832"/>
    <w:rsid w:val="008B087A"/>
    <w:rsid w:val="008B0FA5"/>
    <w:rsid w:val="008B1767"/>
    <w:rsid w:val="008B1947"/>
    <w:rsid w:val="008B20E2"/>
    <w:rsid w:val="008B2283"/>
    <w:rsid w:val="008B2B8F"/>
    <w:rsid w:val="008B2E34"/>
    <w:rsid w:val="008B2FC5"/>
    <w:rsid w:val="008B30D2"/>
    <w:rsid w:val="008B35AB"/>
    <w:rsid w:val="008B37DD"/>
    <w:rsid w:val="008B3D69"/>
    <w:rsid w:val="008B4208"/>
    <w:rsid w:val="008B44E3"/>
    <w:rsid w:val="008B468B"/>
    <w:rsid w:val="008B49A2"/>
    <w:rsid w:val="008B4B7F"/>
    <w:rsid w:val="008B50E0"/>
    <w:rsid w:val="008B52C0"/>
    <w:rsid w:val="008B5316"/>
    <w:rsid w:val="008B5CC7"/>
    <w:rsid w:val="008B6ED9"/>
    <w:rsid w:val="008B75A2"/>
    <w:rsid w:val="008B7E49"/>
    <w:rsid w:val="008C16A7"/>
    <w:rsid w:val="008C1BB7"/>
    <w:rsid w:val="008C1E51"/>
    <w:rsid w:val="008C2765"/>
    <w:rsid w:val="008C2AC0"/>
    <w:rsid w:val="008C2E99"/>
    <w:rsid w:val="008C49BC"/>
    <w:rsid w:val="008C4BCC"/>
    <w:rsid w:val="008C54CD"/>
    <w:rsid w:val="008C5D79"/>
    <w:rsid w:val="008C5DF7"/>
    <w:rsid w:val="008C5F17"/>
    <w:rsid w:val="008C6013"/>
    <w:rsid w:val="008C7896"/>
    <w:rsid w:val="008C7BCB"/>
    <w:rsid w:val="008D021E"/>
    <w:rsid w:val="008D0489"/>
    <w:rsid w:val="008D0494"/>
    <w:rsid w:val="008D0F6C"/>
    <w:rsid w:val="008D1306"/>
    <w:rsid w:val="008D2888"/>
    <w:rsid w:val="008D3965"/>
    <w:rsid w:val="008D491E"/>
    <w:rsid w:val="008D5303"/>
    <w:rsid w:val="008D533E"/>
    <w:rsid w:val="008D54BC"/>
    <w:rsid w:val="008D5AAA"/>
    <w:rsid w:val="008D6195"/>
    <w:rsid w:val="008D682A"/>
    <w:rsid w:val="008D6AE5"/>
    <w:rsid w:val="008D6BDB"/>
    <w:rsid w:val="008D72B0"/>
    <w:rsid w:val="008D7609"/>
    <w:rsid w:val="008D7788"/>
    <w:rsid w:val="008D7A45"/>
    <w:rsid w:val="008D7B6B"/>
    <w:rsid w:val="008E0867"/>
    <w:rsid w:val="008E0F41"/>
    <w:rsid w:val="008E1AC1"/>
    <w:rsid w:val="008E3DF1"/>
    <w:rsid w:val="008E4181"/>
    <w:rsid w:val="008E481D"/>
    <w:rsid w:val="008E4C97"/>
    <w:rsid w:val="008E4FE7"/>
    <w:rsid w:val="008E5476"/>
    <w:rsid w:val="008E5ABD"/>
    <w:rsid w:val="008E5BD1"/>
    <w:rsid w:val="008E64EF"/>
    <w:rsid w:val="008E6899"/>
    <w:rsid w:val="008E7A2B"/>
    <w:rsid w:val="008E7B9E"/>
    <w:rsid w:val="008F037A"/>
    <w:rsid w:val="008F04C3"/>
    <w:rsid w:val="008F0FCE"/>
    <w:rsid w:val="008F1684"/>
    <w:rsid w:val="008F2063"/>
    <w:rsid w:val="008F2238"/>
    <w:rsid w:val="008F3F9C"/>
    <w:rsid w:val="008F4325"/>
    <w:rsid w:val="008F4524"/>
    <w:rsid w:val="008F5145"/>
    <w:rsid w:val="008F6F3A"/>
    <w:rsid w:val="008F7BD4"/>
    <w:rsid w:val="008F7D43"/>
    <w:rsid w:val="00900613"/>
    <w:rsid w:val="0090147A"/>
    <w:rsid w:val="009016E6"/>
    <w:rsid w:val="009022EF"/>
    <w:rsid w:val="009024BC"/>
    <w:rsid w:val="00902A58"/>
    <w:rsid w:val="00902C0A"/>
    <w:rsid w:val="009034EA"/>
    <w:rsid w:val="00904502"/>
    <w:rsid w:val="00905048"/>
    <w:rsid w:val="0090590C"/>
    <w:rsid w:val="00905A1B"/>
    <w:rsid w:val="00906249"/>
    <w:rsid w:val="009062F3"/>
    <w:rsid w:val="0090632A"/>
    <w:rsid w:val="0090652E"/>
    <w:rsid w:val="009069E0"/>
    <w:rsid w:val="009072D2"/>
    <w:rsid w:val="00907598"/>
    <w:rsid w:val="0090777C"/>
    <w:rsid w:val="00907A30"/>
    <w:rsid w:val="00907A7E"/>
    <w:rsid w:val="00907FB8"/>
    <w:rsid w:val="0091030B"/>
    <w:rsid w:val="009109F5"/>
    <w:rsid w:val="00910BDF"/>
    <w:rsid w:val="00910FF2"/>
    <w:rsid w:val="009116BE"/>
    <w:rsid w:val="00911E97"/>
    <w:rsid w:val="00913364"/>
    <w:rsid w:val="00914B80"/>
    <w:rsid w:val="00914D30"/>
    <w:rsid w:val="0091508A"/>
    <w:rsid w:val="00915354"/>
    <w:rsid w:val="00916013"/>
    <w:rsid w:val="00916136"/>
    <w:rsid w:val="009163A5"/>
    <w:rsid w:val="00916837"/>
    <w:rsid w:val="00916A29"/>
    <w:rsid w:val="00916A82"/>
    <w:rsid w:val="00916C28"/>
    <w:rsid w:val="00916EF2"/>
    <w:rsid w:val="009176BC"/>
    <w:rsid w:val="00917775"/>
    <w:rsid w:val="00917E11"/>
    <w:rsid w:val="00920473"/>
    <w:rsid w:val="00921682"/>
    <w:rsid w:val="00921C3F"/>
    <w:rsid w:val="009224B1"/>
    <w:rsid w:val="00922DFD"/>
    <w:rsid w:val="00922EE4"/>
    <w:rsid w:val="009242C1"/>
    <w:rsid w:val="00924E6D"/>
    <w:rsid w:val="0092609C"/>
    <w:rsid w:val="00926357"/>
    <w:rsid w:val="00926D15"/>
    <w:rsid w:val="00927DBF"/>
    <w:rsid w:val="00927E2B"/>
    <w:rsid w:val="0093063C"/>
    <w:rsid w:val="00930671"/>
    <w:rsid w:val="009309BC"/>
    <w:rsid w:val="00930A2F"/>
    <w:rsid w:val="00931030"/>
    <w:rsid w:val="00931882"/>
    <w:rsid w:val="00931C1F"/>
    <w:rsid w:val="00931C8E"/>
    <w:rsid w:val="0093238E"/>
    <w:rsid w:val="009325B3"/>
    <w:rsid w:val="009332D0"/>
    <w:rsid w:val="00934210"/>
    <w:rsid w:val="00934544"/>
    <w:rsid w:val="009349B8"/>
    <w:rsid w:val="009351FA"/>
    <w:rsid w:val="009356F0"/>
    <w:rsid w:val="009358E3"/>
    <w:rsid w:val="009365F0"/>
    <w:rsid w:val="00936F95"/>
    <w:rsid w:val="009373AD"/>
    <w:rsid w:val="009375B6"/>
    <w:rsid w:val="0094009C"/>
    <w:rsid w:val="009407F1"/>
    <w:rsid w:val="00940B49"/>
    <w:rsid w:val="0094165A"/>
    <w:rsid w:val="00942A58"/>
    <w:rsid w:val="00942E42"/>
    <w:rsid w:val="00943280"/>
    <w:rsid w:val="00944626"/>
    <w:rsid w:val="009455F1"/>
    <w:rsid w:val="0094676D"/>
    <w:rsid w:val="00947109"/>
    <w:rsid w:val="0094763D"/>
    <w:rsid w:val="00947766"/>
    <w:rsid w:val="00947966"/>
    <w:rsid w:val="00950359"/>
    <w:rsid w:val="0095039E"/>
    <w:rsid w:val="009505A2"/>
    <w:rsid w:val="0095061C"/>
    <w:rsid w:val="0095097A"/>
    <w:rsid w:val="00950B19"/>
    <w:rsid w:val="00951D6E"/>
    <w:rsid w:val="00952050"/>
    <w:rsid w:val="0095214A"/>
    <w:rsid w:val="0095268A"/>
    <w:rsid w:val="0095294E"/>
    <w:rsid w:val="00952DC9"/>
    <w:rsid w:val="00954599"/>
    <w:rsid w:val="00954AB2"/>
    <w:rsid w:val="00954EEB"/>
    <w:rsid w:val="00954F35"/>
    <w:rsid w:val="0095583F"/>
    <w:rsid w:val="009568BA"/>
    <w:rsid w:val="00957213"/>
    <w:rsid w:val="0095724F"/>
    <w:rsid w:val="009578FC"/>
    <w:rsid w:val="00957F43"/>
    <w:rsid w:val="0096076B"/>
    <w:rsid w:val="009615E1"/>
    <w:rsid w:val="0096171C"/>
    <w:rsid w:val="00961981"/>
    <w:rsid w:val="00962173"/>
    <w:rsid w:val="00962476"/>
    <w:rsid w:val="00962C70"/>
    <w:rsid w:val="00962C78"/>
    <w:rsid w:val="00963A81"/>
    <w:rsid w:val="00964308"/>
    <w:rsid w:val="00964A47"/>
    <w:rsid w:val="00964EF5"/>
    <w:rsid w:val="009652C2"/>
    <w:rsid w:val="00965B1D"/>
    <w:rsid w:val="0096655D"/>
    <w:rsid w:val="00966B48"/>
    <w:rsid w:val="009671D5"/>
    <w:rsid w:val="009675D2"/>
    <w:rsid w:val="0096769E"/>
    <w:rsid w:val="00967ED0"/>
    <w:rsid w:val="00967FEA"/>
    <w:rsid w:val="0097011C"/>
    <w:rsid w:val="00970684"/>
    <w:rsid w:val="00970F2B"/>
    <w:rsid w:val="00971B21"/>
    <w:rsid w:val="00972557"/>
    <w:rsid w:val="009729B4"/>
    <w:rsid w:val="00972A15"/>
    <w:rsid w:val="009731BE"/>
    <w:rsid w:val="00973E67"/>
    <w:rsid w:val="009748DD"/>
    <w:rsid w:val="0097565A"/>
    <w:rsid w:val="009759DF"/>
    <w:rsid w:val="00975A05"/>
    <w:rsid w:val="00975D5A"/>
    <w:rsid w:val="00975F08"/>
    <w:rsid w:val="00976132"/>
    <w:rsid w:val="0097628A"/>
    <w:rsid w:val="0097635B"/>
    <w:rsid w:val="009767D7"/>
    <w:rsid w:val="00977401"/>
    <w:rsid w:val="009774F5"/>
    <w:rsid w:val="00977550"/>
    <w:rsid w:val="00980205"/>
    <w:rsid w:val="00980AF7"/>
    <w:rsid w:val="00980D34"/>
    <w:rsid w:val="00981168"/>
    <w:rsid w:val="009813D9"/>
    <w:rsid w:val="00981B8A"/>
    <w:rsid w:val="0098288B"/>
    <w:rsid w:val="00982A38"/>
    <w:rsid w:val="00982B57"/>
    <w:rsid w:val="0098327A"/>
    <w:rsid w:val="00983C1A"/>
    <w:rsid w:val="00984A84"/>
    <w:rsid w:val="00984B44"/>
    <w:rsid w:val="00985414"/>
    <w:rsid w:val="00986013"/>
    <w:rsid w:val="0098603D"/>
    <w:rsid w:val="00986831"/>
    <w:rsid w:val="00987109"/>
    <w:rsid w:val="009878C6"/>
    <w:rsid w:val="009900D7"/>
    <w:rsid w:val="00991E86"/>
    <w:rsid w:val="00992FAB"/>
    <w:rsid w:val="009934EE"/>
    <w:rsid w:val="00993A45"/>
    <w:rsid w:val="00993E0D"/>
    <w:rsid w:val="00994373"/>
    <w:rsid w:val="009943E9"/>
    <w:rsid w:val="009947CF"/>
    <w:rsid w:val="00994F56"/>
    <w:rsid w:val="00995352"/>
    <w:rsid w:val="00995B05"/>
    <w:rsid w:val="00995C23"/>
    <w:rsid w:val="0099679A"/>
    <w:rsid w:val="00997BE4"/>
    <w:rsid w:val="009A13AF"/>
    <w:rsid w:val="009A14DE"/>
    <w:rsid w:val="009A24FA"/>
    <w:rsid w:val="009A2BE0"/>
    <w:rsid w:val="009A37DC"/>
    <w:rsid w:val="009A3B38"/>
    <w:rsid w:val="009A4420"/>
    <w:rsid w:val="009A4974"/>
    <w:rsid w:val="009A556E"/>
    <w:rsid w:val="009A6319"/>
    <w:rsid w:val="009A67B7"/>
    <w:rsid w:val="009A68C2"/>
    <w:rsid w:val="009B006B"/>
    <w:rsid w:val="009B00D9"/>
    <w:rsid w:val="009B0136"/>
    <w:rsid w:val="009B0767"/>
    <w:rsid w:val="009B0850"/>
    <w:rsid w:val="009B23AF"/>
    <w:rsid w:val="009B3F9A"/>
    <w:rsid w:val="009B4E7A"/>
    <w:rsid w:val="009B5C59"/>
    <w:rsid w:val="009B5FB4"/>
    <w:rsid w:val="009B75A3"/>
    <w:rsid w:val="009B77B2"/>
    <w:rsid w:val="009B7FBF"/>
    <w:rsid w:val="009C1409"/>
    <w:rsid w:val="009C1435"/>
    <w:rsid w:val="009C159D"/>
    <w:rsid w:val="009C1CC5"/>
    <w:rsid w:val="009C23B3"/>
    <w:rsid w:val="009C25A3"/>
    <w:rsid w:val="009C2E35"/>
    <w:rsid w:val="009C2EE7"/>
    <w:rsid w:val="009C3383"/>
    <w:rsid w:val="009C394A"/>
    <w:rsid w:val="009C3CE7"/>
    <w:rsid w:val="009C3CEE"/>
    <w:rsid w:val="009C48FA"/>
    <w:rsid w:val="009C4C2E"/>
    <w:rsid w:val="009C5864"/>
    <w:rsid w:val="009C5B42"/>
    <w:rsid w:val="009C6A5A"/>
    <w:rsid w:val="009C6D84"/>
    <w:rsid w:val="009C7CF7"/>
    <w:rsid w:val="009C7EB1"/>
    <w:rsid w:val="009D0455"/>
    <w:rsid w:val="009D0B11"/>
    <w:rsid w:val="009D0B29"/>
    <w:rsid w:val="009D17F4"/>
    <w:rsid w:val="009D1909"/>
    <w:rsid w:val="009D21D6"/>
    <w:rsid w:val="009D26E1"/>
    <w:rsid w:val="009D31E7"/>
    <w:rsid w:val="009D3ED5"/>
    <w:rsid w:val="009D5720"/>
    <w:rsid w:val="009D5A6E"/>
    <w:rsid w:val="009D5B3D"/>
    <w:rsid w:val="009D664B"/>
    <w:rsid w:val="009D6B02"/>
    <w:rsid w:val="009D6CB0"/>
    <w:rsid w:val="009D745A"/>
    <w:rsid w:val="009D779D"/>
    <w:rsid w:val="009D7A20"/>
    <w:rsid w:val="009E12E0"/>
    <w:rsid w:val="009E17FC"/>
    <w:rsid w:val="009E2AA4"/>
    <w:rsid w:val="009E2D93"/>
    <w:rsid w:val="009E3E04"/>
    <w:rsid w:val="009E4B81"/>
    <w:rsid w:val="009E4C67"/>
    <w:rsid w:val="009E4F12"/>
    <w:rsid w:val="009E53A7"/>
    <w:rsid w:val="009E544B"/>
    <w:rsid w:val="009E54ED"/>
    <w:rsid w:val="009E5DCA"/>
    <w:rsid w:val="009E7390"/>
    <w:rsid w:val="009E75B2"/>
    <w:rsid w:val="009E7F59"/>
    <w:rsid w:val="009F04E0"/>
    <w:rsid w:val="009F0D3C"/>
    <w:rsid w:val="009F172E"/>
    <w:rsid w:val="009F2351"/>
    <w:rsid w:val="009F2EAA"/>
    <w:rsid w:val="009F2F1D"/>
    <w:rsid w:val="009F3299"/>
    <w:rsid w:val="009F349F"/>
    <w:rsid w:val="009F4AB6"/>
    <w:rsid w:val="009F5191"/>
    <w:rsid w:val="009F59F7"/>
    <w:rsid w:val="009F63A5"/>
    <w:rsid w:val="009F6826"/>
    <w:rsid w:val="009F6927"/>
    <w:rsid w:val="00A000D9"/>
    <w:rsid w:val="00A001A6"/>
    <w:rsid w:val="00A008BB"/>
    <w:rsid w:val="00A00BA5"/>
    <w:rsid w:val="00A00E65"/>
    <w:rsid w:val="00A01EBE"/>
    <w:rsid w:val="00A036C8"/>
    <w:rsid w:val="00A0382D"/>
    <w:rsid w:val="00A04DC9"/>
    <w:rsid w:val="00A0581E"/>
    <w:rsid w:val="00A060D1"/>
    <w:rsid w:val="00A06C61"/>
    <w:rsid w:val="00A06CEB"/>
    <w:rsid w:val="00A072E6"/>
    <w:rsid w:val="00A07B0D"/>
    <w:rsid w:val="00A07B0E"/>
    <w:rsid w:val="00A07FC0"/>
    <w:rsid w:val="00A10040"/>
    <w:rsid w:val="00A109B5"/>
    <w:rsid w:val="00A10A0C"/>
    <w:rsid w:val="00A10B84"/>
    <w:rsid w:val="00A1123F"/>
    <w:rsid w:val="00A11384"/>
    <w:rsid w:val="00A116EA"/>
    <w:rsid w:val="00A117BF"/>
    <w:rsid w:val="00A11C67"/>
    <w:rsid w:val="00A11DAF"/>
    <w:rsid w:val="00A12885"/>
    <w:rsid w:val="00A128C8"/>
    <w:rsid w:val="00A13F20"/>
    <w:rsid w:val="00A14118"/>
    <w:rsid w:val="00A14D72"/>
    <w:rsid w:val="00A14EEB"/>
    <w:rsid w:val="00A15882"/>
    <w:rsid w:val="00A168CF"/>
    <w:rsid w:val="00A16DAC"/>
    <w:rsid w:val="00A17C08"/>
    <w:rsid w:val="00A17ECF"/>
    <w:rsid w:val="00A204D3"/>
    <w:rsid w:val="00A20F39"/>
    <w:rsid w:val="00A2176C"/>
    <w:rsid w:val="00A222AD"/>
    <w:rsid w:val="00A22365"/>
    <w:rsid w:val="00A22BA5"/>
    <w:rsid w:val="00A244DB"/>
    <w:rsid w:val="00A25175"/>
    <w:rsid w:val="00A25700"/>
    <w:rsid w:val="00A25F1B"/>
    <w:rsid w:val="00A26656"/>
    <w:rsid w:val="00A2779E"/>
    <w:rsid w:val="00A30159"/>
    <w:rsid w:val="00A308A6"/>
    <w:rsid w:val="00A30A75"/>
    <w:rsid w:val="00A311FD"/>
    <w:rsid w:val="00A3163D"/>
    <w:rsid w:val="00A31921"/>
    <w:rsid w:val="00A31D87"/>
    <w:rsid w:val="00A320BA"/>
    <w:rsid w:val="00A32271"/>
    <w:rsid w:val="00A32454"/>
    <w:rsid w:val="00A328B8"/>
    <w:rsid w:val="00A33602"/>
    <w:rsid w:val="00A33D25"/>
    <w:rsid w:val="00A3421E"/>
    <w:rsid w:val="00A347BD"/>
    <w:rsid w:val="00A3574B"/>
    <w:rsid w:val="00A367D7"/>
    <w:rsid w:val="00A372E0"/>
    <w:rsid w:val="00A37E9C"/>
    <w:rsid w:val="00A40022"/>
    <w:rsid w:val="00A40057"/>
    <w:rsid w:val="00A40679"/>
    <w:rsid w:val="00A40A36"/>
    <w:rsid w:val="00A4304A"/>
    <w:rsid w:val="00A430AB"/>
    <w:rsid w:val="00A443DB"/>
    <w:rsid w:val="00A44423"/>
    <w:rsid w:val="00A44FB3"/>
    <w:rsid w:val="00A462CB"/>
    <w:rsid w:val="00A4631C"/>
    <w:rsid w:val="00A504C6"/>
    <w:rsid w:val="00A50E06"/>
    <w:rsid w:val="00A513FA"/>
    <w:rsid w:val="00A5181B"/>
    <w:rsid w:val="00A51A18"/>
    <w:rsid w:val="00A51D4B"/>
    <w:rsid w:val="00A53044"/>
    <w:rsid w:val="00A53674"/>
    <w:rsid w:val="00A545F0"/>
    <w:rsid w:val="00A55098"/>
    <w:rsid w:val="00A5519E"/>
    <w:rsid w:val="00A55F78"/>
    <w:rsid w:val="00A56A5D"/>
    <w:rsid w:val="00A57E44"/>
    <w:rsid w:val="00A57F3A"/>
    <w:rsid w:val="00A61C08"/>
    <w:rsid w:val="00A61DB4"/>
    <w:rsid w:val="00A626DC"/>
    <w:rsid w:val="00A63B09"/>
    <w:rsid w:val="00A65155"/>
    <w:rsid w:val="00A65F98"/>
    <w:rsid w:val="00A662D0"/>
    <w:rsid w:val="00A66320"/>
    <w:rsid w:val="00A6757C"/>
    <w:rsid w:val="00A6765B"/>
    <w:rsid w:val="00A702DD"/>
    <w:rsid w:val="00A70F9C"/>
    <w:rsid w:val="00A72399"/>
    <w:rsid w:val="00A72803"/>
    <w:rsid w:val="00A72CBE"/>
    <w:rsid w:val="00A7362E"/>
    <w:rsid w:val="00A755B5"/>
    <w:rsid w:val="00A7561D"/>
    <w:rsid w:val="00A75856"/>
    <w:rsid w:val="00A75A9E"/>
    <w:rsid w:val="00A766D4"/>
    <w:rsid w:val="00A77185"/>
    <w:rsid w:val="00A7744E"/>
    <w:rsid w:val="00A77AC4"/>
    <w:rsid w:val="00A77D94"/>
    <w:rsid w:val="00A8002A"/>
    <w:rsid w:val="00A8058D"/>
    <w:rsid w:val="00A80AAA"/>
    <w:rsid w:val="00A80BD4"/>
    <w:rsid w:val="00A811CE"/>
    <w:rsid w:val="00A81881"/>
    <w:rsid w:val="00A81939"/>
    <w:rsid w:val="00A81FDF"/>
    <w:rsid w:val="00A8230C"/>
    <w:rsid w:val="00A8234F"/>
    <w:rsid w:val="00A82C3A"/>
    <w:rsid w:val="00A841F3"/>
    <w:rsid w:val="00A84324"/>
    <w:rsid w:val="00A845E3"/>
    <w:rsid w:val="00A84DB6"/>
    <w:rsid w:val="00A85F81"/>
    <w:rsid w:val="00A86D43"/>
    <w:rsid w:val="00A8787F"/>
    <w:rsid w:val="00A91023"/>
    <w:rsid w:val="00A92409"/>
    <w:rsid w:val="00A9281F"/>
    <w:rsid w:val="00A92D0D"/>
    <w:rsid w:val="00A93F41"/>
    <w:rsid w:val="00A94795"/>
    <w:rsid w:val="00A94B44"/>
    <w:rsid w:val="00A9571F"/>
    <w:rsid w:val="00A961AF"/>
    <w:rsid w:val="00A96287"/>
    <w:rsid w:val="00A968DD"/>
    <w:rsid w:val="00A9716D"/>
    <w:rsid w:val="00AA0132"/>
    <w:rsid w:val="00AA016E"/>
    <w:rsid w:val="00AA0F66"/>
    <w:rsid w:val="00AA1464"/>
    <w:rsid w:val="00AA17C5"/>
    <w:rsid w:val="00AA20FF"/>
    <w:rsid w:val="00AA2608"/>
    <w:rsid w:val="00AA296F"/>
    <w:rsid w:val="00AA2C3D"/>
    <w:rsid w:val="00AA3024"/>
    <w:rsid w:val="00AA377A"/>
    <w:rsid w:val="00AA378A"/>
    <w:rsid w:val="00AA3E03"/>
    <w:rsid w:val="00AA3E4C"/>
    <w:rsid w:val="00AA3F62"/>
    <w:rsid w:val="00AA4F68"/>
    <w:rsid w:val="00AA502A"/>
    <w:rsid w:val="00AA514F"/>
    <w:rsid w:val="00AA532E"/>
    <w:rsid w:val="00AA57BD"/>
    <w:rsid w:val="00AA5ABC"/>
    <w:rsid w:val="00AA719C"/>
    <w:rsid w:val="00AA7554"/>
    <w:rsid w:val="00AB03AC"/>
    <w:rsid w:val="00AB0612"/>
    <w:rsid w:val="00AB0C55"/>
    <w:rsid w:val="00AB0C72"/>
    <w:rsid w:val="00AB1747"/>
    <w:rsid w:val="00AB1827"/>
    <w:rsid w:val="00AB1B10"/>
    <w:rsid w:val="00AB2DBF"/>
    <w:rsid w:val="00AB2EEF"/>
    <w:rsid w:val="00AB37C6"/>
    <w:rsid w:val="00AB391F"/>
    <w:rsid w:val="00AB427F"/>
    <w:rsid w:val="00AB45DD"/>
    <w:rsid w:val="00AB5849"/>
    <w:rsid w:val="00AB5C91"/>
    <w:rsid w:val="00AB5FA3"/>
    <w:rsid w:val="00AB6408"/>
    <w:rsid w:val="00AB7DFF"/>
    <w:rsid w:val="00AC017F"/>
    <w:rsid w:val="00AC0773"/>
    <w:rsid w:val="00AC0898"/>
    <w:rsid w:val="00AC0CF2"/>
    <w:rsid w:val="00AC114B"/>
    <w:rsid w:val="00AC178B"/>
    <w:rsid w:val="00AC1BFE"/>
    <w:rsid w:val="00AC2F76"/>
    <w:rsid w:val="00AC3D13"/>
    <w:rsid w:val="00AC479C"/>
    <w:rsid w:val="00AC50E5"/>
    <w:rsid w:val="00AC5941"/>
    <w:rsid w:val="00AC62EB"/>
    <w:rsid w:val="00AC6544"/>
    <w:rsid w:val="00AC65D8"/>
    <w:rsid w:val="00AC6862"/>
    <w:rsid w:val="00AC6F84"/>
    <w:rsid w:val="00AC7823"/>
    <w:rsid w:val="00AD0017"/>
    <w:rsid w:val="00AD05C4"/>
    <w:rsid w:val="00AD156B"/>
    <w:rsid w:val="00AD19DF"/>
    <w:rsid w:val="00AD1CFE"/>
    <w:rsid w:val="00AD20C5"/>
    <w:rsid w:val="00AD2785"/>
    <w:rsid w:val="00AD2F5F"/>
    <w:rsid w:val="00AD35E3"/>
    <w:rsid w:val="00AD389C"/>
    <w:rsid w:val="00AD3B27"/>
    <w:rsid w:val="00AD3E08"/>
    <w:rsid w:val="00AD4D51"/>
    <w:rsid w:val="00AD5064"/>
    <w:rsid w:val="00AD533B"/>
    <w:rsid w:val="00AD65A5"/>
    <w:rsid w:val="00AD7325"/>
    <w:rsid w:val="00AD7AB3"/>
    <w:rsid w:val="00AD7C73"/>
    <w:rsid w:val="00AE0B79"/>
    <w:rsid w:val="00AE0D11"/>
    <w:rsid w:val="00AE1366"/>
    <w:rsid w:val="00AE1872"/>
    <w:rsid w:val="00AE1FA1"/>
    <w:rsid w:val="00AE2369"/>
    <w:rsid w:val="00AE2C1A"/>
    <w:rsid w:val="00AE2F55"/>
    <w:rsid w:val="00AE2F9A"/>
    <w:rsid w:val="00AE32AF"/>
    <w:rsid w:val="00AE3CB3"/>
    <w:rsid w:val="00AE5370"/>
    <w:rsid w:val="00AE689C"/>
    <w:rsid w:val="00AE6907"/>
    <w:rsid w:val="00AE6ADD"/>
    <w:rsid w:val="00AE7182"/>
    <w:rsid w:val="00AE7D0D"/>
    <w:rsid w:val="00AF04A9"/>
    <w:rsid w:val="00AF073E"/>
    <w:rsid w:val="00AF1667"/>
    <w:rsid w:val="00AF16C8"/>
    <w:rsid w:val="00AF219C"/>
    <w:rsid w:val="00AF239C"/>
    <w:rsid w:val="00AF2492"/>
    <w:rsid w:val="00AF31E3"/>
    <w:rsid w:val="00AF359E"/>
    <w:rsid w:val="00AF3869"/>
    <w:rsid w:val="00AF3E98"/>
    <w:rsid w:val="00AF485A"/>
    <w:rsid w:val="00AF5F36"/>
    <w:rsid w:val="00AF5FF8"/>
    <w:rsid w:val="00AF6DF0"/>
    <w:rsid w:val="00AF707A"/>
    <w:rsid w:val="00AF73CE"/>
    <w:rsid w:val="00AF76A1"/>
    <w:rsid w:val="00AF7F81"/>
    <w:rsid w:val="00B0077F"/>
    <w:rsid w:val="00B00DA8"/>
    <w:rsid w:val="00B02565"/>
    <w:rsid w:val="00B0274C"/>
    <w:rsid w:val="00B03247"/>
    <w:rsid w:val="00B038CE"/>
    <w:rsid w:val="00B03CA1"/>
    <w:rsid w:val="00B040D8"/>
    <w:rsid w:val="00B04695"/>
    <w:rsid w:val="00B046E8"/>
    <w:rsid w:val="00B04804"/>
    <w:rsid w:val="00B04B3B"/>
    <w:rsid w:val="00B04EEC"/>
    <w:rsid w:val="00B05113"/>
    <w:rsid w:val="00B05CDF"/>
    <w:rsid w:val="00B06DD8"/>
    <w:rsid w:val="00B0700E"/>
    <w:rsid w:val="00B07B16"/>
    <w:rsid w:val="00B07BDD"/>
    <w:rsid w:val="00B07E95"/>
    <w:rsid w:val="00B102EB"/>
    <w:rsid w:val="00B10A03"/>
    <w:rsid w:val="00B10D60"/>
    <w:rsid w:val="00B116EB"/>
    <w:rsid w:val="00B1197B"/>
    <w:rsid w:val="00B127FC"/>
    <w:rsid w:val="00B12E45"/>
    <w:rsid w:val="00B12F4B"/>
    <w:rsid w:val="00B13670"/>
    <w:rsid w:val="00B13D0E"/>
    <w:rsid w:val="00B13E01"/>
    <w:rsid w:val="00B141EC"/>
    <w:rsid w:val="00B14237"/>
    <w:rsid w:val="00B143D2"/>
    <w:rsid w:val="00B14A67"/>
    <w:rsid w:val="00B14BCF"/>
    <w:rsid w:val="00B14E21"/>
    <w:rsid w:val="00B15DAE"/>
    <w:rsid w:val="00B15EC2"/>
    <w:rsid w:val="00B1744E"/>
    <w:rsid w:val="00B17BF8"/>
    <w:rsid w:val="00B17EB2"/>
    <w:rsid w:val="00B20881"/>
    <w:rsid w:val="00B208EB"/>
    <w:rsid w:val="00B21025"/>
    <w:rsid w:val="00B2153D"/>
    <w:rsid w:val="00B21DF9"/>
    <w:rsid w:val="00B223EC"/>
    <w:rsid w:val="00B22C4C"/>
    <w:rsid w:val="00B22C57"/>
    <w:rsid w:val="00B22DA2"/>
    <w:rsid w:val="00B22E14"/>
    <w:rsid w:val="00B2304D"/>
    <w:rsid w:val="00B2324B"/>
    <w:rsid w:val="00B23DEC"/>
    <w:rsid w:val="00B241A3"/>
    <w:rsid w:val="00B24A2F"/>
    <w:rsid w:val="00B250AD"/>
    <w:rsid w:val="00B251AC"/>
    <w:rsid w:val="00B25AEC"/>
    <w:rsid w:val="00B26D04"/>
    <w:rsid w:val="00B27372"/>
    <w:rsid w:val="00B27875"/>
    <w:rsid w:val="00B27DA9"/>
    <w:rsid w:val="00B31C36"/>
    <w:rsid w:val="00B325B3"/>
    <w:rsid w:val="00B32DA0"/>
    <w:rsid w:val="00B33435"/>
    <w:rsid w:val="00B33F4F"/>
    <w:rsid w:val="00B340DE"/>
    <w:rsid w:val="00B34260"/>
    <w:rsid w:val="00B34887"/>
    <w:rsid w:val="00B34C27"/>
    <w:rsid w:val="00B35411"/>
    <w:rsid w:val="00B36D84"/>
    <w:rsid w:val="00B37B2D"/>
    <w:rsid w:val="00B41173"/>
    <w:rsid w:val="00B417AA"/>
    <w:rsid w:val="00B42CDC"/>
    <w:rsid w:val="00B430EE"/>
    <w:rsid w:val="00B431F0"/>
    <w:rsid w:val="00B43631"/>
    <w:rsid w:val="00B43E47"/>
    <w:rsid w:val="00B43F2F"/>
    <w:rsid w:val="00B43FA1"/>
    <w:rsid w:val="00B44B56"/>
    <w:rsid w:val="00B44FF0"/>
    <w:rsid w:val="00B450BA"/>
    <w:rsid w:val="00B45660"/>
    <w:rsid w:val="00B45872"/>
    <w:rsid w:val="00B45B4D"/>
    <w:rsid w:val="00B46440"/>
    <w:rsid w:val="00B4682D"/>
    <w:rsid w:val="00B476AB"/>
    <w:rsid w:val="00B477A7"/>
    <w:rsid w:val="00B47936"/>
    <w:rsid w:val="00B5051F"/>
    <w:rsid w:val="00B5094A"/>
    <w:rsid w:val="00B50A45"/>
    <w:rsid w:val="00B519A4"/>
    <w:rsid w:val="00B5227B"/>
    <w:rsid w:val="00B52E1D"/>
    <w:rsid w:val="00B53043"/>
    <w:rsid w:val="00B530A0"/>
    <w:rsid w:val="00B53377"/>
    <w:rsid w:val="00B542D0"/>
    <w:rsid w:val="00B5464A"/>
    <w:rsid w:val="00B5495C"/>
    <w:rsid w:val="00B54A68"/>
    <w:rsid w:val="00B550AC"/>
    <w:rsid w:val="00B55642"/>
    <w:rsid w:val="00B5582F"/>
    <w:rsid w:val="00B559BD"/>
    <w:rsid w:val="00B56276"/>
    <w:rsid w:val="00B56BDC"/>
    <w:rsid w:val="00B57065"/>
    <w:rsid w:val="00B60BC1"/>
    <w:rsid w:val="00B613B8"/>
    <w:rsid w:val="00B61455"/>
    <w:rsid w:val="00B61795"/>
    <w:rsid w:val="00B61EED"/>
    <w:rsid w:val="00B621A1"/>
    <w:rsid w:val="00B62298"/>
    <w:rsid w:val="00B6258A"/>
    <w:rsid w:val="00B628BA"/>
    <w:rsid w:val="00B62B25"/>
    <w:rsid w:val="00B62F67"/>
    <w:rsid w:val="00B632D2"/>
    <w:rsid w:val="00B633EE"/>
    <w:rsid w:val="00B63A7C"/>
    <w:rsid w:val="00B63E63"/>
    <w:rsid w:val="00B63F6C"/>
    <w:rsid w:val="00B640C0"/>
    <w:rsid w:val="00B64195"/>
    <w:rsid w:val="00B6507E"/>
    <w:rsid w:val="00B663BD"/>
    <w:rsid w:val="00B6652B"/>
    <w:rsid w:val="00B66629"/>
    <w:rsid w:val="00B66AC6"/>
    <w:rsid w:val="00B672CE"/>
    <w:rsid w:val="00B70002"/>
    <w:rsid w:val="00B71527"/>
    <w:rsid w:val="00B71CF1"/>
    <w:rsid w:val="00B72135"/>
    <w:rsid w:val="00B72C63"/>
    <w:rsid w:val="00B73052"/>
    <w:rsid w:val="00B73D49"/>
    <w:rsid w:val="00B74D1D"/>
    <w:rsid w:val="00B74E67"/>
    <w:rsid w:val="00B758E4"/>
    <w:rsid w:val="00B76753"/>
    <w:rsid w:val="00B771C1"/>
    <w:rsid w:val="00B7743C"/>
    <w:rsid w:val="00B77F9B"/>
    <w:rsid w:val="00B80B45"/>
    <w:rsid w:val="00B8101F"/>
    <w:rsid w:val="00B8148E"/>
    <w:rsid w:val="00B81601"/>
    <w:rsid w:val="00B825DF"/>
    <w:rsid w:val="00B827B9"/>
    <w:rsid w:val="00B832EB"/>
    <w:rsid w:val="00B83C51"/>
    <w:rsid w:val="00B84DD3"/>
    <w:rsid w:val="00B8593F"/>
    <w:rsid w:val="00B85F07"/>
    <w:rsid w:val="00B8611E"/>
    <w:rsid w:val="00B86601"/>
    <w:rsid w:val="00B868E2"/>
    <w:rsid w:val="00B86B26"/>
    <w:rsid w:val="00B86FA7"/>
    <w:rsid w:val="00B875AC"/>
    <w:rsid w:val="00B878E5"/>
    <w:rsid w:val="00B902FE"/>
    <w:rsid w:val="00B90853"/>
    <w:rsid w:val="00B90C11"/>
    <w:rsid w:val="00B91413"/>
    <w:rsid w:val="00B91667"/>
    <w:rsid w:val="00B9230C"/>
    <w:rsid w:val="00B92B96"/>
    <w:rsid w:val="00B93848"/>
    <w:rsid w:val="00B942AA"/>
    <w:rsid w:val="00B94D88"/>
    <w:rsid w:val="00B957A4"/>
    <w:rsid w:val="00B9788D"/>
    <w:rsid w:val="00B979A9"/>
    <w:rsid w:val="00B97C72"/>
    <w:rsid w:val="00BA0984"/>
    <w:rsid w:val="00BA0FFE"/>
    <w:rsid w:val="00BA1E9A"/>
    <w:rsid w:val="00BA2AE6"/>
    <w:rsid w:val="00BA2E6F"/>
    <w:rsid w:val="00BA41A3"/>
    <w:rsid w:val="00BA50FC"/>
    <w:rsid w:val="00BA51A0"/>
    <w:rsid w:val="00BA5B8B"/>
    <w:rsid w:val="00BA5BC0"/>
    <w:rsid w:val="00BA5E10"/>
    <w:rsid w:val="00BA6120"/>
    <w:rsid w:val="00BA617F"/>
    <w:rsid w:val="00BA631B"/>
    <w:rsid w:val="00BA6552"/>
    <w:rsid w:val="00BA6FF2"/>
    <w:rsid w:val="00BA7228"/>
    <w:rsid w:val="00BA72D8"/>
    <w:rsid w:val="00BA752C"/>
    <w:rsid w:val="00BA7DB2"/>
    <w:rsid w:val="00BB1A36"/>
    <w:rsid w:val="00BB247F"/>
    <w:rsid w:val="00BB2B73"/>
    <w:rsid w:val="00BB3D33"/>
    <w:rsid w:val="00BB406D"/>
    <w:rsid w:val="00BB4E97"/>
    <w:rsid w:val="00BB5257"/>
    <w:rsid w:val="00BB583D"/>
    <w:rsid w:val="00BB5BD7"/>
    <w:rsid w:val="00BB6282"/>
    <w:rsid w:val="00BB69BD"/>
    <w:rsid w:val="00BB6E6B"/>
    <w:rsid w:val="00BB7163"/>
    <w:rsid w:val="00BB7A10"/>
    <w:rsid w:val="00BC05AA"/>
    <w:rsid w:val="00BC0E52"/>
    <w:rsid w:val="00BC1672"/>
    <w:rsid w:val="00BC1CFF"/>
    <w:rsid w:val="00BC273D"/>
    <w:rsid w:val="00BC2AED"/>
    <w:rsid w:val="00BC2D6A"/>
    <w:rsid w:val="00BC2ED1"/>
    <w:rsid w:val="00BC3A92"/>
    <w:rsid w:val="00BC44C1"/>
    <w:rsid w:val="00BC4C0A"/>
    <w:rsid w:val="00BC517C"/>
    <w:rsid w:val="00BC51F1"/>
    <w:rsid w:val="00BC5EAE"/>
    <w:rsid w:val="00BC713E"/>
    <w:rsid w:val="00BC73BC"/>
    <w:rsid w:val="00BC76B6"/>
    <w:rsid w:val="00BD0249"/>
    <w:rsid w:val="00BD1355"/>
    <w:rsid w:val="00BD1711"/>
    <w:rsid w:val="00BD1D92"/>
    <w:rsid w:val="00BD21E8"/>
    <w:rsid w:val="00BD25B4"/>
    <w:rsid w:val="00BD2B15"/>
    <w:rsid w:val="00BD3050"/>
    <w:rsid w:val="00BD35B1"/>
    <w:rsid w:val="00BD423F"/>
    <w:rsid w:val="00BD496F"/>
    <w:rsid w:val="00BD569F"/>
    <w:rsid w:val="00BD63F1"/>
    <w:rsid w:val="00BD6C12"/>
    <w:rsid w:val="00BD7199"/>
    <w:rsid w:val="00BD7402"/>
    <w:rsid w:val="00BD752E"/>
    <w:rsid w:val="00BD78A5"/>
    <w:rsid w:val="00BD7E9F"/>
    <w:rsid w:val="00BE029D"/>
    <w:rsid w:val="00BE0657"/>
    <w:rsid w:val="00BE0E06"/>
    <w:rsid w:val="00BE1118"/>
    <w:rsid w:val="00BE190D"/>
    <w:rsid w:val="00BE1C3F"/>
    <w:rsid w:val="00BE238A"/>
    <w:rsid w:val="00BE2459"/>
    <w:rsid w:val="00BE27E3"/>
    <w:rsid w:val="00BE2F12"/>
    <w:rsid w:val="00BE32FD"/>
    <w:rsid w:val="00BE33AD"/>
    <w:rsid w:val="00BE3436"/>
    <w:rsid w:val="00BE3B34"/>
    <w:rsid w:val="00BE4CC5"/>
    <w:rsid w:val="00BE5364"/>
    <w:rsid w:val="00BE547E"/>
    <w:rsid w:val="00BE5B20"/>
    <w:rsid w:val="00BE5B94"/>
    <w:rsid w:val="00BE604F"/>
    <w:rsid w:val="00BE6155"/>
    <w:rsid w:val="00BE664C"/>
    <w:rsid w:val="00BE6E3F"/>
    <w:rsid w:val="00BE7A46"/>
    <w:rsid w:val="00BE7D53"/>
    <w:rsid w:val="00BF1402"/>
    <w:rsid w:val="00BF1886"/>
    <w:rsid w:val="00BF1CA0"/>
    <w:rsid w:val="00BF1CB6"/>
    <w:rsid w:val="00BF2CAF"/>
    <w:rsid w:val="00BF40F9"/>
    <w:rsid w:val="00BF4A3D"/>
    <w:rsid w:val="00BF5A0D"/>
    <w:rsid w:val="00BF63C2"/>
    <w:rsid w:val="00BF64C1"/>
    <w:rsid w:val="00BF7877"/>
    <w:rsid w:val="00BF7A0B"/>
    <w:rsid w:val="00BF7D76"/>
    <w:rsid w:val="00C00362"/>
    <w:rsid w:val="00C009CE"/>
    <w:rsid w:val="00C00A66"/>
    <w:rsid w:val="00C00B40"/>
    <w:rsid w:val="00C00F1B"/>
    <w:rsid w:val="00C01456"/>
    <w:rsid w:val="00C0157A"/>
    <w:rsid w:val="00C01758"/>
    <w:rsid w:val="00C01B62"/>
    <w:rsid w:val="00C01D76"/>
    <w:rsid w:val="00C01F93"/>
    <w:rsid w:val="00C02E71"/>
    <w:rsid w:val="00C02F86"/>
    <w:rsid w:val="00C03868"/>
    <w:rsid w:val="00C03CF2"/>
    <w:rsid w:val="00C03D1C"/>
    <w:rsid w:val="00C03E19"/>
    <w:rsid w:val="00C04A0E"/>
    <w:rsid w:val="00C056C2"/>
    <w:rsid w:val="00C057EE"/>
    <w:rsid w:val="00C05C6F"/>
    <w:rsid w:val="00C06028"/>
    <w:rsid w:val="00C06228"/>
    <w:rsid w:val="00C0634F"/>
    <w:rsid w:val="00C06B0F"/>
    <w:rsid w:val="00C072C9"/>
    <w:rsid w:val="00C07925"/>
    <w:rsid w:val="00C07DE3"/>
    <w:rsid w:val="00C11030"/>
    <w:rsid w:val="00C11576"/>
    <w:rsid w:val="00C12AFB"/>
    <w:rsid w:val="00C12CEE"/>
    <w:rsid w:val="00C13428"/>
    <w:rsid w:val="00C138DA"/>
    <w:rsid w:val="00C13D01"/>
    <w:rsid w:val="00C14092"/>
    <w:rsid w:val="00C142CB"/>
    <w:rsid w:val="00C1511A"/>
    <w:rsid w:val="00C156E7"/>
    <w:rsid w:val="00C1572E"/>
    <w:rsid w:val="00C16044"/>
    <w:rsid w:val="00C16C5D"/>
    <w:rsid w:val="00C16E18"/>
    <w:rsid w:val="00C17143"/>
    <w:rsid w:val="00C2014D"/>
    <w:rsid w:val="00C201EE"/>
    <w:rsid w:val="00C202E6"/>
    <w:rsid w:val="00C20A49"/>
    <w:rsid w:val="00C20B92"/>
    <w:rsid w:val="00C20CB6"/>
    <w:rsid w:val="00C20F39"/>
    <w:rsid w:val="00C21164"/>
    <w:rsid w:val="00C21B2E"/>
    <w:rsid w:val="00C21F9E"/>
    <w:rsid w:val="00C22000"/>
    <w:rsid w:val="00C22661"/>
    <w:rsid w:val="00C227B9"/>
    <w:rsid w:val="00C22D4C"/>
    <w:rsid w:val="00C22D60"/>
    <w:rsid w:val="00C2416C"/>
    <w:rsid w:val="00C243D0"/>
    <w:rsid w:val="00C2445B"/>
    <w:rsid w:val="00C25AB2"/>
    <w:rsid w:val="00C25BD4"/>
    <w:rsid w:val="00C2602F"/>
    <w:rsid w:val="00C267C9"/>
    <w:rsid w:val="00C267E0"/>
    <w:rsid w:val="00C26916"/>
    <w:rsid w:val="00C26A51"/>
    <w:rsid w:val="00C27E82"/>
    <w:rsid w:val="00C27FD2"/>
    <w:rsid w:val="00C30285"/>
    <w:rsid w:val="00C30297"/>
    <w:rsid w:val="00C30F18"/>
    <w:rsid w:val="00C3265A"/>
    <w:rsid w:val="00C32C8E"/>
    <w:rsid w:val="00C3423C"/>
    <w:rsid w:val="00C34620"/>
    <w:rsid w:val="00C34E2A"/>
    <w:rsid w:val="00C3516D"/>
    <w:rsid w:val="00C360F3"/>
    <w:rsid w:val="00C36574"/>
    <w:rsid w:val="00C36C5C"/>
    <w:rsid w:val="00C36FBA"/>
    <w:rsid w:val="00C374F6"/>
    <w:rsid w:val="00C375B5"/>
    <w:rsid w:val="00C3764E"/>
    <w:rsid w:val="00C400FA"/>
    <w:rsid w:val="00C404F2"/>
    <w:rsid w:val="00C406B5"/>
    <w:rsid w:val="00C4158A"/>
    <w:rsid w:val="00C4180A"/>
    <w:rsid w:val="00C41D47"/>
    <w:rsid w:val="00C421D0"/>
    <w:rsid w:val="00C4250D"/>
    <w:rsid w:val="00C4338F"/>
    <w:rsid w:val="00C43A7D"/>
    <w:rsid w:val="00C45843"/>
    <w:rsid w:val="00C47373"/>
    <w:rsid w:val="00C50142"/>
    <w:rsid w:val="00C5040C"/>
    <w:rsid w:val="00C50AC9"/>
    <w:rsid w:val="00C50C37"/>
    <w:rsid w:val="00C51380"/>
    <w:rsid w:val="00C5203B"/>
    <w:rsid w:val="00C54E27"/>
    <w:rsid w:val="00C551AF"/>
    <w:rsid w:val="00C55843"/>
    <w:rsid w:val="00C56724"/>
    <w:rsid w:val="00C568C6"/>
    <w:rsid w:val="00C56A03"/>
    <w:rsid w:val="00C56B5C"/>
    <w:rsid w:val="00C56E5F"/>
    <w:rsid w:val="00C56E9A"/>
    <w:rsid w:val="00C5749B"/>
    <w:rsid w:val="00C57D14"/>
    <w:rsid w:val="00C6169B"/>
    <w:rsid w:val="00C61D5E"/>
    <w:rsid w:val="00C61D98"/>
    <w:rsid w:val="00C61DAE"/>
    <w:rsid w:val="00C6381D"/>
    <w:rsid w:val="00C63FCD"/>
    <w:rsid w:val="00C6411F"/>
    <w:rsid w:val="00C64601"/>
    <w:rsid w:val="00C64977"/>
    <w:rsid w:val="00C64DB1"/>
    <w:rsid w:val="00C65820"/>
    <w:rsid w:val="00C65A47"/>
    <w:rsid w:val="00C65F98"/>
    <w:rsid w:val="00C66375"/>
    <w:rsid w:val="00C66727"/>
    <w:rsid w:val="00C679FC"/>
    <w:rsid w:val="00C706CA"/>
    <w:rsid w:val="00C7092B"/>
    <w:rsid w:val="00C70AA3"/>
    <w:rsid w:val="00C70D87"/>
    <w:rsid w:val="00C71B27"/>
    <w:rsid w:val="00C71CB9"/>
    <w:rsid w:val="00C72EF2"/>
    <w:rsid w:val="00C72EFE"/>
    <w:rsid w:val="00C730F2"/>
    <w:rsid w:val="00C7350B"/>
    <w:rsid w:val="00C74060"/>
    <w:rsid w:val="00C74B49"/>
    <w:rsid w:val="00C75860"/>
    <w:rsid w:val="00C75F1F"/>
    <w:rsid w:val="00C760FB"/>
    <w:rsid w:val="00C763BA"/>
    <w:rsid w:val="00C770C8"/>
    <w:rsid w:val="00C77C67"/>
    <w:rsid w:val="00C77F0B"/>
    <w:rsid w:val="00C80D5C"/>
    <w:rsid w:val="00C80E61"/>
    <w:rsid w:val="00C812B7"/>
    <w:rsid w:val="00C81B8F"/>
    <w:rsid w:val="00C81C70"/>
    <w:rsid w:val="00C81CA2"/>
    <w:rsid w:val="00C81FBB"/>
    <w:rsid w:val="00C82746"/>
    <w:rsid w:val="00C831B6"/>
    <w:rsid w:val="00C85EFE"/>
    <w:rsid w:val="00C86070"/>
    <w:rsid w:val="00C87446"/>
    <w:rsid w:val="00C904F6"/>
    <w:rsid w:val="00C921E7"/>
    <w:rsid w:val="00C9223E"/>
    <w:rsid w:val="00C928F8"/>
    <w:rsid w:val="00C933C1"/>
    <w:rsid w:val="00C937F6"/>
    <w:rsid w:val="00C9574A"/>
    <w:rsid w:val="00C95915"/>
    <w:rsid w:val="00C961C5"/>
    <w:rsid w:val="00C962A2"/>
    <w:rsid w:val="00C96AF9"/>
    <w:rsid w:val="00C96F44"/>
    <w:rsid w:val="00C9707E"/>
    <w:rsid w:val="00C9741E"/>
    <w:rsid w:val="00C9786C"/>
    <w:rsid w:val="00C97FEE"/>
    <w:rsid w:val="00CA07DD"/>
    <w:rsid w:val="00CA1B20"/>
    <w:rsid w:val="00CA1EA7"/>
    <w:rsid w:val="00CA2A6C"/>
    <w:rsid w:val="00CA31D0"/>
    <w:rsid w:val="00CA386C"/>
    <w:rsid w:val="00CA3CC4"/>
    <w:rsid w:val="00CA475D"/>
    <w:rsid w:val="00CA4BA3"/>
    <w:rsid w:val="00CA6ADD"/>
    <w:rsid w:val="00CA7337"/>
    <w:rsid w:val="00CA78CA"/>
    <w:rsid w:val="00CA7DDC"/>
    <w:rsid w:val="00CB08BB"/>
    <w:rsid w:val="00CB0AD2"/>
    <w:rsid w:val="00CB0DBD"/>
    <w:rsid w:val="00CB1A68"/>
    <w:rsid w:val="00CB2168"/>
    <w:rsid w:val="00CB2A33"/>
    <w:rsid w:val="00CB2B8C"/>
    <w:rsid w:val="00CB2FFD"/>
    <w:rsid w:val="00CB38E5"/>
    <w:rsid w:val="00CB393A"/>
    <w:rsid w:val="00CB44B0"/>
    <w:rsid w:val="00CB456A"/>
    <w:rsid w:val="00CB4E76"/>
    <w:rsid w:val="00CB4EE2"/>
    <w:rsid w:val="00CB4F16"/>
    <w:rsid w:val="00CB5248"/>
    <w:rsid w:val="00CB5283"/>
    <w:rsid w:val="00CB5AA8"/>
    <w:rsid w:val="00CB5CE2"/>
    <w:rsid w:val="00CB613C"/>
    <w:rsid w:val="00CB75B6"/>
    <w:rsid w:val="00CC0362"/>
    <w:rsid w:val="00CC0939"/>
    <w:rsid w:val="00CC0A43"/>
    <w:rsid w:val="00CC0C2E"/>
    <w:rsid w:val="00CC1A11"/>
    <w:rsid w:val="00CC1EA9"/>
    <w:rsid w:val="00CC20EC"/>
    <w:rsid w:val="00CC2AA6"/>
    <w:rsid w:val="00CC2BD1"/>
    <w:rsid w:val="00CC2DBF"/>
    <w:rsid w:val="00CC30B6"/>
    <w:rsid w:val="00CC34AB"/>
    <w:rsid w:val="00CC34AE"/>
    <w:rsid w:val="00CC3F67"/>
    <w:rsid w:val="00CC4D29"/>
    <w:rsid w:val="00CC6575"/>
    <w:rsid w:val="00CC6ADA"/>
    <w:rsid w:val="00CC73A7"/>
    <w:rsid w:val="00CD0530"/>
    <w:rsid w:val="00CD06D3"/>
    <w:rsid w:val="00CD08B1"/>
    <w:rsid w:val="00CD0AD4"/>
    <w:rsid w:val="00CD0F0F"/>
    <w:rsid w:val="00CD0F4A"/>
    <w:rsid w:val="00CD0F57"/>
    <w:rsid w:val="00CD14F4"/>
    <w:rsid w:val="00CD219C"/>
    <w:rsid w:val="00CD306F"/>
    <w:rsid w:val="00CD32FC"/>
    <w:rsid w:val="00CD40B4"/>
    <w:rsid w:val="00CD4CBF"/>
    <w:rsid w:val="00CD50F8"/>
    <w:rsid w:val="00CD52E0"/>
    <w:rsid w:val="00CD691D"/>
    <w:rsid w:val="00CD72F2"/>
    <w:rsid w:val="00CD7944"/>
    <w:rsid w:val="00CE052D"/>
    <w:rsid w:val="00CE0ADE"/>
    <w:rsid w:val="00CE1758"/>
    <w:rsid w:val="00CE1EA1"/>
    <w:rsid w:val="00CE2459"/>
    <w:rsid w:val="00CE37AD"/>
    <w:rsid w:val="00CE3C44"/>
    <w:rsid w:val="00CE412D"/>
    <w:rsid w:val="00CE4465"/>
    <w:rsid w:val="00CE471A"/>
    <w:rsid w:val="00CE526B"/>
    <w:rsid w:val="00CE56B8"/>
    <w:rsid w:val="00CE6587"/>
    <w:rsid w:val="00CE6DDE"/>
    <w:rsid w:val="00CE73A3"/>
    <w:rsid w:val="00CE76FA"/>
    <w:rsid w:val="00CE7734"/>
    <w:rsid w:val="00CE7D19"/>
    <w:rsid w:val="00CE7EE5"/>
    <w:rsid w:val="00CF0584"/>
    <w:rsid w:val="00CF192D"/>
    <w:rsid w:val="00CF2CA9"/>
    <w:rsid w:val="00CF3920"/>
    <w:rsid w:val="00CF3E07"/>
    <w:rsid w:val="00CF4336"/>
    <w:rsid w:val="00CF48E3"/>
    <w:rsid w:val="00CF4D19"/>
    <w:rsid w:val="00CF5270"/>
    <w:rsid w:val="00CF5357"/>
    <w:rsid w:val="00CF56A6"/>
    <w:rsid w:val="00CF5AE4"/>
    <w:rsid w:val="00CF6037"/>
    <w:rsid w:val="00CF6ECE"/>
    <w:rsid w:val="00CF73EC"/>
    <w:rsid w:val="00CF7854"/>
    <w:rsid w:val="00CF7A0E"/>
    <w:rsid w:val="00D008EC"/>
    <w:rsid w:val="00D00F8E"/>
    <w:rsid w:val="00D010EE"/>
    <w:rsid w:val="00D020D7"/>
    <w:rsid w:val="00D0283A"/>
    <w:rsid w:val="00D032A2"/>
    <w:rsid w:val="00D03CBC"/>
    <w:rsid w:val="00D03F29"/>
    <w:rsid w:val="00D0484B"/>
    <w:rsid w:val="00D04928"/>
    <w:rsid w:val="00D054D6"/>
    <w:rsid w:val="00D058A2"/>
    <w:rsid w:val="00D05C96"/>
    <w:rsid w:val="00D05E47"/>
    <w:rsid w:val="00D061F3"/>
    <w:rsid w:val="00D0651C"/>
    <w:rsid w:val="00D07495"/>
    <w:rsid w:val="00D07CE7"/>
    <w:rsid w:val="00D102A0"/>
    <w:rsid w:val="00D10538"/>
    <w:rsid w:val="00D10767"/>
    <w:rsid w:val="00D110BE"/>
    <w:rsid w:val="00D11351"/>
    <w:rsid w:val="00D11762"/>
    <w:rsid w:val="00D1223F"/>
    <w:rsid w:val="00D13266"/>
    <w:rsid w:val="00D1327B"/>
    <w:rsid w:val="00D13433"/>
    <w:rsid w:val="00D13868"/>
    <w:rsid w:val="00D147E8"/>
    <w:rsid w:val="00D148EB"/>
    <w:rsid w:val="00D156EC"/>
    <w:rsid w:val="00D158C7"/>
    <w:rsid w:val="00D162CF"/>
    <w:rsid w:val="00D16583"/>
    <w:rsid w:val="00D17192"/>
    <w:rsid w:val="00D1746B"/>
    <w:rsid w:val="00D17796"/>
    <w:rsid w:val="00D178E0"/>
    <w:rsid w:val="00D20328"/>
    <w:rsid w:val="00D20373"/>
    <w:rsid w:val="00D20419"/>
    <w:rsid w:val="00D20AD8"/>
    <w:rsid w:val="00D2101F"/>
    <w:rsid w:val="00D21C22"/>
    <w:rsid w:val="00D22046"/>
    <w:rsid w:val="00D22C58"/>
    <w:rsid w:val="00D22D27"/>
    <w:rsid w:val="00D2360D"/>
    <w:rsid w:val="00D255C9"/>
    <w:rsid w:val="00D25788"/>
    <w:rsid w:val="00D25BE7"/>
    <w:rsid w:val="00D25D62"/>
    <w:rsid w:val="00D262C3"/>
    <w:rsid w:val="00D26963"/>
    <w:rsid w:val="00D26C0A"/>
    <w:rsid w:val="00D27D66"/>
    <w:rsid w:val="00D3020E"/>
    <w:rsid w:val="00D304EE"/>
    <w:rsid w:val="00D30E56"/>
    <w:rsid w:val="00D3158F"/>
    <w:rsid w:val="00D324B9"/>
    <w:rsid w:val="00D326C9"/>
    <w:rsid w:val="00D327AE"/>
    <w:rsid w:val="00D32F44"/>
    <w:rsid w:val="00D33A7B"/>
    <w:rsid w:val="00D34023"/>
    <w:rsid w:val="00D35277"/>
    <w:rsid w:val="00D35A21"/>
    <w:rsid w:val="00D35E1D"/>
    <w:rsid w:val="00D362EB"/>
    <w:rsid w:val="00D36C01"/>
    <w:rsid w:val="00D36C1C"/>
    <w:rsid w:val="00D36D8F"/>
    <w:rsid w:val="00D36EEC"/>
    <w:rsid w:val="00D40009"/>
    <w:rsid w:val="00D40623"/>
    <w:rsid w:val="00D40C6B"/>
    <w:rsid w:val="00D40C87"/>
    <w:rsid w:val="00D41063"/>
    <w:rsid w:val="00D41192"/>
    <w:rsid w:val="00D413DB"/>
    <w:rsid w:val="00D422C4"/>
    <w:rsid w:val="00D42B11"/>
    <w:rsid w:val="00D42FFC"/>
    <w:rsid w:val="00D4496C"/>
    <w:rsid w:val="00D44AE2"/>
    <w:rsid w:val="00D453D1"/>
    <w:rsid w:val="00D45882"/>
    <w:rsid w:val="00D463D7"/>
    <w:rsid w:val="00D470CC"/>
    <w:rsid w:val="00D47408"/>
    <w:rsid w:val="00D47B67"/>
    <w:rsid w:val="00D47F5D"/>
    <w:rsid w:val="00D505CB"/>
    <w:rsid w:val="00D5092A"/>
    <w:rsid w:val="00D510BB"/>
    <w:rsid w:val="00D51BCC"/>
    <w:rsid w:val="00D51D62"/>
    <w:rsid w:val="00D5273B"/>
    <w:rsid w:val="00D52A6F"/>
    <w:rsid w:val="00D52F70"/>
    <w:rsid w:val="00D53D90"/>
    <w:rsid w:val="00D54637"/>
    <w:rsid w:val="00D5493C"/>
    <w:rsid w:val="00D54ED1"/>
    <w:rsid w:val="00D55198"/>
    <w:rsid w:val="00D567CC"/>
    <w:rsid w:val="00D57BF5"/>
    <w:rsid w:val="00D60D3B"/>
    <w:rsid w:val="00D61BB7"/>
    <w:rsid w:val="00D620D6"/>
    <w:rsid w:val="00D62168"/>
    <w:rsid w:val="00D625F4"/>
    <w:rsid w:val="00D63B1F"/>
    <w:rsid w:val="00D63F10"/>
    <w:rsid w:val="00D642CC"/>
    <w:rsid w:val="00D64781"/>
    <w:rsid w:val="00D6523E"/>
    <w:rsid w:val="00D656FB"/>
    <w:rsid w:val="00D66D41"/>
    <w:rsid w:val="00D6706C"/>
    <w:rsid w:val="00D70553"/>
    <w:rsid w:val="00D70D67"/>
    <w:rsid w:val="00D70EDE"/>
    <w:rsid w:val="00D71342"/>
    <w:rsid w:val="00D71F0B"/>
    <w:rsid w:val="00D72E3B"/>
    <w:rsid w:val="00D72E3E"/>
    <w:rsid w:val="00D73517"/>
    <w:rsid w:val="00D740BD"/>
    <w:rsid w:val="00D74158"/>
    <w:rsid w:val="00D745D8"/>
    <w:rsid w:val="00D74A30"/>
    <w:rsid w:val="00D74C68"/>
    <w:rsid w:val="00D7547A"/>
    <w:rsid w:val="00D76BF6"/>
    <w:rsid w:val="00D77332"/>
    <w:rsid w:val="00D77C32"/>
    <w:rsid w:val="00D77C44"/>
    <w:rsid w:val="00D8059F"/>
    <w:rsid w:val="00D80A40"/>
    <w:rsid w:val="00D80C2E"/>
    <w:rsid w:val="00D8196D"/>
    <w:rsid w:val="00D81CE1"/>
    <w:rsid w:val="00D82099"/>
    <w:rsid w:val="00D824A5"/>
    <w:rsid w:val="00D8331A"/>
    <w:rsid w:val="00D8367A"/>
    <w:rsid w:val="00D8392C"/>
    <w:rsid w:val="00D83DCE"/>
    <w:rsid w:val="00D84BA7"/>
    <w:rsid w:val="00D84CA2"/>
    <w:rsid w:val="00D8544C"/>
    <w:rsid w:val="00D85664"/>
    <w:rsid w:val="00D85C51"/>
    <w:rsid w:val="00D8725F"/>
    <w:rsid w:val="00D87F3A"/>
    <w:rsid w:val="00D9057C"/>
    <w:rsid w:val="00D90F14"/>
    <w:rsid w:val="00D915BC"/>
    <w:rsid w:val="00D917DF"/>
    <w:rsid w:val="00D91B64"/>
    <w:rsid w:val="00D927C7"/>
    <w:rsid w:val="00D92D7C"/>
    <w:rsid w:val="00D93096"/>
    <w:rsid w:val="00D936AC"/>
    <w:rsid w:val="00D93B88"/>
    <w:rsid w:val="00D9441A"/>
    <w:rsid w:val="00D947C8"/>
    <w:rsid w:val="00D951EF"/>
    <w:rsid w:val="00D952D5"/>
    <w:rsid w:val="00D957A7"/>
    <w:rsid w:val="00D95F85"/>
    <w:rsid w:val="00D961E7"/>
    <w:rsid w:val="00D964D7"/>
    <w:rsid w:val="00D968BB"/>
    <w:rsid w:val="00D97234"/>
    <w:rsid w:val="00D975C5"/>
    <w:rsid w:val="00D9795F"/>
    <w:rsid w:val="00D97C33"/>
    <w:rsid w:val="00DA0918"/>
    <w:rsid w:val="00DA0BE0"/>
    <w:rsid w:val="00DA139C"/>
    <w:rsid w:val="00DA1B45"/>
    <w:rsid w:val="00DA1EDF"/>
    <w:rsid w:val="00DA1EF9"/>
    <w:rsid w:val="00DA2EA5"/>
    <w:rsid w:val="00DA2FB5"/>
    <w:rsid w:val="00DA3172"/>
    <w:rsid w:val="00DA42F3"/>
    <w:rsid w:val="00DA4994"/>
    <w:rsid w:val="00DA4B99"/>
    <w:rsid w:val="00DA5054"/>
    <w:rsid w:val="00DA518B"/>
    <w:rsid w:val="00DA6086"/>
    <w:rsid w:val="00DA62E9"/>
    <w:rsid w:val="00DA6548"/>
    <w:rsid w:val="00DA7038"/>
    <w:rsid w:val="00DA719F"/>
    <w:rsid w:val="00DA7300"/>
    <w:rsid w:val="00DA7411"/>
    <w:rsid w:val="00DA7781"/>
    <w:rsid w:val="00DB0311"/>
    <w:rsid w:val="00DB0944"/>
    <w:rsid w:val="00DB113C"/>
    <w:rsid w:val="00DB15F3"/>
    <w:rsid w:val="00DB1D6A"/>
    <w:rsid w:val="00DB1FEF"/>
    <w:rsid w:val="00DB213C"/>
    <w:rsid w:val="00DB2987"/>
    <w:rsid w:val="00DB2B0A"/>
    <w:rsid w:val="00DB363A"/>
    <w:rsid w:val="00DB39E2"/>
    <w:rsid w:val="00DB3FD4"/>
    <w:rsid w:val="00DB42F1"/>
    <w:rsid w:val="00DB4DF2"/>
    <w:rsid w:val="00DB6219"/>
    <w:rsid w:val="00DB6254"/>
    <w:rsid w:val="00DB697B"/>
    <w:rsid w:val="00DB6A43"/>
    <w:rsid w:val="00DB6DD4"/>
    <w:rsid w:val="00DB70F7"/>
    <w:rsid w:val="00DB73A4"/>
    <w:rsid w:val="00DB7997"/>
    <w:rsid w:val="00DB7A51"/>
    <w:rsid w:val="00DC1A34"/>
    <w:rsid w:val="00DC1A4D"/>
    <w:rsid w:val="00DC2410"/>
    <w:rsid w:val="00DC39B5"/>
    <w:rsid w:val="00DC3D99"/>
    <w:rsid w:val="00DC3E96"/>
    <w:rsid w:val="00DC41F6"/>
    <w:rsid w:val="00DC42CF"/>
    <w:rsid w:val="00DC58E4"/>
    <w:rsid w:val="00DC5A10"/>
    <w:rsid w:val="00DC5A1F"/>
    <w:rsid w:val="00DC6718"/>
    <w:rsid w:val="00DC68E5"/>
    <w:rsid w:val="00DC692F"/>
    <w:rsid w:val="00DC767D"/>
    <w:rsid w:val="00DC77E9"/>
    <w:rsid w:val="00DC7E02"/>
    <w:rsid w:val="00DD02E7"/>
    <w:rsid w:val="00DD1147"/>
    <w:rsid w:val="00DD2C9F"/>
    <w:rsid w:val="00DD32B9"/>
    <w:rsid w:val="00DD3428"/>
    <w:rsid w:val="00DD37C7"/>
    <w:rsid w:val="00DD4461"/>
    <w:rsid w:val="00DD45E4"/>
    <w:rsid w:val="00DD46C5"/>
    <w:rsid w:val="00DD5455"/>
    <w:rsid w:val="00DD5467"/>
    <w:rsid w:val="00DD57C8"/>
    <w:rsid w:val="00DD63C2"/>
    <w:rsid w:val="00DD665E"/>
    <w:rsid w:val="00DD6DE5"/>
    <w:rsid w:val="00DE0521"/>
    <w:rsid w:val="00DE0D3C"/>
    <w:rsid w:val="00DE123E"/>
    <w:rsid w:val="00DE154F"/>
    <w:rsid w:val="00DE19CA"/>
    <w:rsid w:val="00DE1B38"/>
    <w:rsid w:val="00DE1E3D"/>
    <w:rsid w:val="00DE214F"/>
    <w:rsid w:val="00DE2A13"/>
    <w:rsid w:val="00DE2E1E"/>
    <w:rsid w:val="00DE3575"/>
    <w:rsid w:val="00DE3750"/>
    <w:rsid w:val="00DE3D36"/>
    <w:rsid w:val="00DE3EE9"/>
    <w:rsid w:val="00DE4837"/>
    <w:rsid w:val="00DE4971"/>
    <w:rsid w:val="00DE5406"/>
    <w:rsid w:val="00DE55F4"/>
    <w:rsid w:val="00DE5C29"/>
    <w:rsid w:val="00DE5DA2"/>
    <w:rsid w:val="00DE61F2"/>
    <w:rsid w:val="00DE667F"/>
    <w:rsid w:val="00DE6C8F"/>
    <w:rsid w:val="00DE73CB"/>
    <w:rsid w:val="00DF0316"/>
    <w:rsid w:val="00DF031C"/>
    <w:rsid w:val="00DF0457"/>
    <w:rsid w:val="00DF06DC"/>
    <w:rsid w:val="00DF0826"/>
    <w:rsid w:val="00DF10FE"/>
    <w:rsid w:val="00DF278D"/>
    <w:rsid w:val="00DF2D81"/>
    <w:rsid w:val="00DF4F1C"/>
    <w:rsid w:val="00DF5563"/>
    <w:rsid w:val="00DF5F97"/>
    <w:rsid w:val="00DF6C77"/>
    <w:rsid w:val="00DF701C"/>
    <w:rsid w:val="00DF7035"/>
    <w:rsid w:val="00DF789F"/>
    <w:rsid w:val="00E00DA2"/>
    <w:rsid w:val="00E021F5"/>
    <w:rsid w:val="00E02218"/>
    <w:rsid w:val="00E02EAA"/>
    <w:rsid w:val="00E03B0E"/>
    <w:rsid w:val="00E03B12"/>
    <w:rsid w:val="00E044A7"/>
    <w:rsid w:val="00E048A7"/>
    <w:rsid w:val="00E04F3D"/>
    <w:rsid w:val="00E05121"/>
    <w:rsid w:val="00E05325"/>
    <w:rsid w:val="00E06CDF"/>
    <w:rsid w:val="00E07370"/>
    <w:rsid w:val="00E078BE"/>
    <w:rsid w:val="00E078F5"/>
    <w:rsid w:val="00E07E89"/>
    <w:rsid w:val="00E107CD"/>
    <w:rsid w:val="00E10C36"/>
    <w:rsid w:val="00E11112"/>
    <w:rsid w:val="00E111E3"/>
    <w:rsid w:val="00E111E6"/>
    <w:rsid w:val="00E11364"/>
    <w:rsid w:val="00E114B2"/>
    <w:rsid w:val="00E1221D"/>
    <w:rsid w:val="00E12418"/>
    <w:rsid w:val="00E13450"/>
    <w:rsid w:val="00E14395"/>
    <w:rsid w:val="00E14639"/>
    <w:rsid w:val="00E15FE3"/>
    <w:rsid w:val="00E16017"/>
    <w:rsid w:val="00E160BE"/>
    <w:rsid w:val="00E165B1"/>
    <w:rsid w:val="00E16738"/>
    <w:rsid w:val="00E17024"/>
    <w:rsid w:val="00E17097"/>
    <w:rsid w:val="00E172A5"/>
    <w:rsid w:val="00E17BF0"/>
    <w:rsid w:val="00E2057C"/>
    <w:rsid w:val="00E21B06"/>
    <w:rsid w:val="00E2211F"/>
    <w:rsid w:val="00E2228A"/>
    <w:rsid w:val="00E23174"/>
    <w:rsid w:val="00E23BF6"/>
    <w:rsid w:val="00E24737"/>
    <w:rsid w:val="00E24794"/>
    <w:rsid w:val="00E24CC2"/>
    <w:rsid w:val="00E25180"/>
    <w:rsid w:val="00E25CE8"/>
    <w:rsid w:val="00E264B9"/>
    <w:rsid w:val="00E26AAA"/>
    <w:rsid w:val="00E26E23"/>
    <w:rsid w:val="00E27877"/>
    <w:rsid w:val="00E27889"/>
    <w:rsid w:val="00E30035"/>
    <w:rsid w:val="00E305E1"/>
    <w:rsid w:val="00E30752"/>
    <w:rsid w:val="00E30D94"/>
    <w:rsid w:val="00E31627"/>
    <w:rsid w:val="00E31A39"/>
    <w:rsid w:val="00E32987"/>
    <w:rsid w:val="00E32DE3"/>
    <w:rsid w:val="00E339C3"/>
    <w:rsid w:val="00E345A3"/>
    <w:rsid w:val="00E345ED"/>
    <w:rsid w:val="00E356D5"/>
    <w:rsid w:val="00E35921"/>
    <w:rsid w:val="00E35EEF"/>
    <w:rsid w:val="00E36841"/>
    <w:rsid w:val="00E37D48"/>
    <w:rsid w:val="00E37E6D"/>
    <w:rsid w:val="00E40E40"/>
    <w:rsid w:val="00E4199E"/>
    <w:rsid w:val="00E426C2"/>
    <w:rsid w:val="00E42B2B"/>
    <w:rsid w:val="00E4310A"/>
    <w:rsid w:val="00E43313"/>
    <w:rsid w:val="00E4351E"/>
    <w:rsid w:val="00E44721"/>
    <w:rsid w:val="00E45933"/>
    <w:rsid w:val="00E45E44"/>
    <w:rsid w:val="00E46BFB"/>
    <w:rsid w:val="00E4753D"/>
    <w:rsid w:val="00E50261"/>
    <w:rsid w:val="00E50751"/>
    <w:rsid w:val="00E50B5A"/>
    <w:rsid w:val="00E51E64"/>
    <w:rsid w:val="00E52C68"/>
    <w:rsid w:val="00E53683"/>
    <w:rsid w:val="00E53699"/>
    <w:rsid w:val="00E53719"/>
    <w:rsid w:val="00E5387D"/>
    <w:rsid w:val="00E53D43"/>
    <w:rsid w:val="00E53EF0"/>
    <w:rsid w:val="00E54589"/>
    <w:rsid w:val="00E55156"/>
    <w:rsid w:val="00E55CDA"/>
    <w:rsid w:val="00E576B8"/>
    <w:rsid w:val="00E6037E"/>
    <w:rsid w:val="00E60ABD"/>
    <w:rsid w:val="00E60B4B"/>
    <w:rsid w:val="00E60C8D"/>
    <w:rsid w:val="00E62618"/>
    <w:rsid w:val="00E628D6"/>
    <w:rsid w:val="00E62CBD"/>
    <w:rsid w:val="00E63569"/>
    <w:rsid w:val="00E63825"/>
    <w:rsid w:val="00E6442E"/>
    <w:rsid w:val="00E6516A"/>
    <w:rsid w:val="00E66C19"/>
    <w:rsid w:val="00E66DC2"/>
    <w:rsid w:val="00E67185"/>
    <w:rsid w:val="00E67266"/>
    <w:rsid w:val="00E67311"/>
    <w:rsid w:val="00E67FF8"/>
    <w:rsid w:val="00E70869"/>
    <w:rsid w:val="00E708B7"/>
    <w:rsid w:val="00E70D76"/>
    <w:rsid w:val="00E70EBD"/>
    <w:rsid w:val="00E7117A"/>
    <w:rsid w:val="00E713A5"/>
    <w:rsid w:val="00E71556"/>
    <w:rsid w:val="00E71D9D"/>
    <w:rsid w:val="00E72444"/>
    <w:rsid w:val="00E72E82"/>
    <w:rsid w:val="00E72ED5"/>
    <w:rsid w:val="00E73B10"/>
    <w:rsid w:val="00E7404A"/>
    <w:rsid w:val="00E75B2B"/>
    <w:rsid w:val="00E75BCB"/>
    <w:rsid w:val="00E760E6"/>
    <w:rsid w:val="00E7618E"/>
    <w:rsid w:val="00E77081"/>
    <w:rsid w:val="00E77F64"/>
    <w:rsid w:val="00E80F94"/>
    <w:rsid w:val="00E81099"/>
    <w:rsid w:val="00E810FE"/>
    <w:rsid w:val="00E81AC9"/>
    <w:rsid w:val="00E81CF6"/>
    <w:rsid w:val="00E81F1A"/>
    <w:rsid w:val="00E82175"/>
    <w:rsid w:val="00E824D2"/>
    <w:rsid w:val="00E82C3E"/>
    <w:rsid w:val="00E82FE5"/>
    <w:rsid w:val="00E84380"/>
    <w:rsid w:val="00E843FE"/>
    <w:rsid w:val="00E84F4A"/>
    <w:rsid w:val="00E85D6F"/>
    <w:rsid w:val="00E861D3"/>
    <w:rsid w:val="00E8670B"/>
    <w:rsid w:val="00E875DB"/>
    <w:rsid w:val="00E87CF7"/>
    <w:rsid w:val="00E902C9"/>
    <w:rsid w:val="00E908CF"/>
    <w:rsid w:val="00E9175B"/>
    <w:rsid w:val="00E9193F"/>
    <w:rsid w:val="00E91C08"/>
    <w:rsid w:val="00E91F98"/>
    <w:rsid w:val="00E9215E"/>
    <w:rsid w:val="00E92D38"/>
    <w:rsid w:val="00E94259"/>
    <w:rsid w:val="00E946AA"/>
    <w:rsid w:val="00E94847"/>
    <w:rsid w:val="00E95002"/>
    <w:rsid w:val="00E95E07"/>
    <w:rsid w:val="00E96E9A"/>
    <w:rsid w:val="00E97125"/>
    <w:rsid w:val="00E971DB"/>
    <w:rsid w:val="00E9768B"/>
    <w:rsid w:val="00E97FFE"/>
    <w:rsid w:val="00EA06DE"/>
    <w:rsid w:val="00EA0826"/>
    <w:rsid w:val="00EA08EE"/>
    <w:rsid w:val="00EA0AC6"/>
    <w:rsid w:val="00EA0C57"/>
    <w:rsid w:val="00EA1A54"/>
    <w:rsid w:val="00EA1C66"/>
    <w:rsid w:val="00EA3015"/>
    <w:rsid w:val="00EA3A08"/>
    <w:rsid w:val="00EA3B22"/>
    <w:rsid w:val="00EA4116"/>
    <w:rsid w:val="00EA44B0"/>
    <w:rsid w:val="00EA4EEA"/>
    <w:rsid w:val="00EA6250"/>
    <w:rsid w:val="00EA6504"/>
    <w:rsid w:val="00EA6BBC"/>
    <w:rsid w:val="00EA71D4"/>
    <w:rsid w:val="00EA76D4"/>
    <w:rsid w:val="00EA7F9C"/>
    <w:rsid w:val="00EB00D8"/>
    <w:rsid w:val="00EB12AD"/>
    <w:rsid w:val="00EB1856"/>
    <w:rsid w:val="00EB19C3"/>
    <w:rsid w:val="00EB23C4"/>
    <w:rsid w:val="00EB27A1"/>
    <w:rsid w:val="00EB28EF"/>
    <w:rsid w:val="00EB3568"/>
    <w:rsid w:val="00EB3C2B"/>
    <w:rsid w:val="00EB4523"/>
    <w:rsid w:val="00EB4554"/>
    <w:rsid w:val="00EB492A"/>
    <w:rsid w:val="00EB56A2"/>
    <w:rsid w:val="00EB5E4D"/>
    <w:rsid w:val="00EB678C"/>
    <w:rsid w:val="00EC067D"/>
    <w:rsid w:val="00EC0977"/>
    <w:rsid w:val="00EC0C10"/>
    <w:rsid w:val="00EC1355"/>
    <w:rsid w:val="00EC18F9"/>
    <w:rsid w:val="00EC21BC"/>
    <w:rsid w:val="00EC2965"/>
    <w:rsid w:val="00EC2F41"/>
    <w:rsid w:val="00EC34E1"/>
    <w:rsid w:val="00EC59D0"/>
    <w:rsid w:val="00EC61FC"/>
    <w:rsid w:val="00EC6C55"/>
    <w:rsid w:val="00EC6E37"/>
    <w:rsid w:val="00EC72FF"/>
    <w:rsid w:val="00ED0685"/>
    <w:rsid w:val="00ED097F"/>
    <w:rsid w:val="00ED0B82"/>
    <w:rsid w:val="00ED1C81"/>
    <w:rsid w:val="00ED2DA5"/>
    <w:rsid w:val="00ED3DC3"/>
    <w:rsid w:val="00ED5A97"/>
    <w:rsid w:val="00ED6557"/>
    <w:rsid w:val="00ED6A01"/>
    <w:rsid w:val="00ED6A89"/>
    <w:rsid w:val="00ED79CA"/>
    <w:rsid w:val="00EE05FA"/>
    <w:rsid w:val="00EE105E"/>
    <w:rsid w:val="00EE1AEC"/>
    <w:rsid w:val="00EE2A23"/>
    <w:rsid w:val="00EE3414"/>
    <w:rsid w:val="00EE343C"/>
    <w:rsid w:val="00EE3FED"/>
    <w:rsid w:val="00EE418F"/>
    <w:rsid w:val="00EE4CDF"/>
    <w:rsid w:val="00EE4CE5"/>
    <w:rsid w:val="00EE5364"/>
    <w:rsid w:val="00EE61DF"/>
    <w:rsid w:val="00EE65E9"/>
    <w:rsid w:val="00EE6810"/>
    <w:rsid w:val="00EE682D"/>
    <w:rsid w:val="00EE6918"/>
    <w:rsid w:val="00EE6EAE"/>
    <w:rsid w:val="00EE7B57"/>
    <w:rsid w:val="00EF00C0"/>
    <w:rsid w:val="00EF02C6"/>
    <w:rsid w:val="00EF0D4A"/>
    <w:rsid w:val="00EF0E5D"/>
    <w:rsid w:val="00EF1785"/>
    <w:rsid w:val="00EF1DFA"/>
    <w:rsid w:val="00EF2567"/>
    <w:rsid w:val="00EF2F0D"/>
    <w:rsid w:val="00EF34D4"/>
    <w:rsid w:val="00EF35ED"/>
    <w:rsid w:val="00EF3DF1"/>
    <w:rsid w:val="00EF3F2C"/>
    <w:rsid w:val="00EF3FDB"/>
    <w:rsid w:val="00EF4E0E"/>
    <w:rsid w:val="00EF5158"/>
    <w:rsid w:val="00EF5205"/>
    <w:rsid w:val="00EF5550"/>
    <w:rsid w:val="00EF60F2"/>
    <w:rsid w:val="00F00333"/>
    <w:rsid w:val="00F006F5"/>
    <w:rsid w:val="00F00830"/>
    <w:rsid w:val="00F00A8E"/>
    <w:rsid w:val="00F014D4"/>
    <w:rsid w:val="00F0191B"/>
    <w:rsid w:val="00F02014"/>
    <w:rsid w:val="00F02280"/>
    <w:rsid w:val="00F02872"/>
    <w:rsid w:val="00F02892"/>
    <w:rsid w:val="00F0369F"/>
    <w:rsid w:val="00F05E56"/>
    <w:rsid w:val="00F05F26"/>
    <w:rsid w:val="00F06F97"/>
    <w:rsid w:val="00F073D9"/>
    <w:rsid w:val="00F077ED"/>
    <w:rsid w:val="00F077F3"/>
    <w:rsid w:val="00F10454"/>
    <w:rsid w:val="00F109B7"/>
    <w:rsid w:val="00F116C9"/>
    <w:rsid w:val="00F1239C"/>
    <w:rsid w:val="00F13B4F"/>
    <w:rsid w:val="00F15CBE"/>
    <w:rsid w:val="00F160B0"/>
    <w:rsid w:val="00F16621"/>
    <w:rsid w:val="00F16E18"/>
    <w:rsid w:val="00F17251"/>
    <w:rsid w:val="00F1729E"/>
    <w:rsid w:val="00F17583"/>
    <w:rsid w:val="00F2053D"/>
    <w:rsid w:val="00F2147A"/>
    <w:rsid w:val="00F21612"/>
    <w:rsid w:val="00F21F49"/>
    <w:rsid w:val="00F22994"/>
    <w:rsid w:val="00F23492"/>
    <w:rsid w:val="00F235F6"/>
    <w:rsid w:val="00F247D9"/>
    <w:rsid w:val="00F24F7A"/>
    <w:rsid w:val="00F250DF"/>
    <w:rsid w:val="00F25413"/>
    <w:rsid w:val="00F258AF"/>
    <w:rsid w:val="00F2746B"/>
    <w:rsid w:val="00F27698"/>
    <w:rsid w:val="00F30114"/>
    <w:rsid w:val="00F305B5"/>
    <w:rsid w:val="00F30935"/>
    <w:rsid w:val="00F317F0"/>
    <w:rsid w:val="00F31E55"/>
    <w:rsid w:val="00F32187"/>
    <w:rsid w:val="00F32547"/>
    <w:rsid w:val="00F3289A"/>
    <w:rsid w:val="00F32C21"/>
    <w:rsid w:val="00F33005"/>
    <w:rsid w:val="00F335BD"/>
    <w:rsid w:val="00F33782"/>
    <w:rsid w:val="00F33D7B"/>
    <w:rsid w:val="00F33D93"/>
    <w:rsid w:val="00F33E72"/>
    <w:rsid w:val="00F344AF"/>
    <w:rsid w:val="00F34B2B"/>
    <w:rsid w:val="00F34C2D"/>
    <w:rsid w:val="00F34F4F"/>
    <w:rsid w:val="00F3504B"/>
    <w:rsid w:val="00F35232"/>
    <w:rsid w:val="00F359D1"/>
    <w:rsid w:val="00F35B8C"/>
    <w:rsid w:val="00F35C8D"/>
    <w:rsid w:val="00F35ECC"/>
    <w:rsid w:val="00F366FA"/>
    <w:rsid w:val="00F36EAA"/>
    <w:rsid w:val="00F370DD"/>
    <w:rsid w:val="00F4028F"/>
    <w:rsid w:val="00F40943"/>
    <w:rsid w:val="00F41799"/>
    <w:rsid w:val="00F418B4"/>
    <w:rsid w:val="00F418CF"/>
    <w:rsid w:val="00F41959"/>
    <w:rsid w:val="00F41BA2"/>
    <w:rsid w:val="00F428FA"/>
    <w:rsid w:val="00F42A84"/>
    <w:rsid w:val="00F42A9A"/>
    <w:rsid w:val="00F42BF6"/>
    <w:rsid w:val="00F42EAB"/>
    <w:rsid w:val="00F43106"/>
    <w:rsid w:val="00F43A34"/>
    <w:rsid w:val="00F43EB4"/>
    <w:rsid w:val="00F44062"/>
    <w:rsid w:val="00F440AC"/>
    <w:rsid w:val="00F4447B"/>
    <w:rsid w:val="00F45067"/>
    <w:rsid w:val="00F45604"/>
    <w:rsid w:val="00F4569B"/>
    <w:rsid w:val="00F4601D"/>
    <w:rsid w:val="00F46CB2"/>
    <w:rsid w:val="00F472DB"/>
    <w:rsid w:val="00F47603"/>
    <w:rsid w:val="00F47DD8"/>
    <w:rsid w:val="00F47F3C"/>
    <w:rsid w:val="00F47F57"/>
    <w:rsid w:val="00F503B6"/>
    <w:rsid w:val="00F506C7"/>
    <w:rsid w:val="00F5195C"/>
    <w:rsid w:val="00F52C35"/>
    <w:rsid w:val="00F5394E"/>
    <w:rsid w:val="00F53A28"/>
    <w:rsid w:val="00F55AAA"/>
    <w:rsid w:val="00F55E4A"/>
    <w:rsid w:val="00F561F0"/>
    <w:rsid w:val="00F5639D"/>
    <w:rsid w:val="00F5647A"/>
    <w:rsid w:val="00F56791"/>
    <w:rsid w:val="00F570C3"/>
    <w:rsid w:val="00F57152"/>
    <w:rsid w:val="00F60F2C"/>
    <w:rsid w:val="00F6148E"/>
    <w:rsid w:val="00F61A03"/>
    <w:rsid w:val="00F6234F"/>
    <w:rsid w:val="00F62824"/>
    <w:rsid w:val="00F628EE"/>
    <w:rsid w:val="00F62B0C"/>
    <w:rsid w:val="00F63547"/>
    <w:rsid w:val="00F63CDE"/>
    <w:rsid w:val="00F63FD7"/>
    <w:rsid w:val="00F64399"/>
    <w:rsid w:val="00F64C0D"/>
    <w:rsid w:val="00F650CB"/>
    <w:rsid w:val="00F65432"/>
    <w:rsid w:val="00F6608B"/>
    <w:rsid w:val="00F66941"/>
    <w:rsid w:val="00F66D61"/>
    <w:rsid w:val="00F66ECD"/>
    <w:rsid w:val="00F67522"/>
    <w:rsid w:val="00F6755A"/>
    <w:rsid w:val="00F67603"/>
    <w:rsid w:val="00F7036A"/>
    <w:rsid w:val="00F70E32"/>
    <w:rsid w:val="00F71913"/>
    <w:rsid w:val="00F71A5D"/>
    <w:rsid w:val="00F72850"/>
    <w:rsid w:val="00F72898"/>
    <w:rsid w:val="00F72AA7"/>
    <w:rsid w:val="00F72C88"/>
    <w:rsid w:val="00F7367D"/>
    <w:rsid w:val="00F73C3B"/>
    <w:rsid w:val="00F74080"/>
    <w:rsid w:val="00F745AA"/>
    <w:rsid w:val="00F75130"/>
    <w:rsid w:val="00F7536D"/>
    <w:rsid w:val="00F755A6"/>
    <w:rsid w:val="00F75EDF"/>
    <w:rsid w:val="00F77631"/>
    <w:rsid w:val="00F778C1"/>
    <w:rsid w:val="00F7798F"/>
    <w:rsid w:val="00F80473"/>
    <w:rsid w:val="00F80851"/>
    <w:rsid w:val="00F80C4D"/>
    <w:rsid w:val="00F80C6E"/>
    <w:rsid w:val="00F8100E"/>
    <w:rsid w:val="00F813E1"/>
    <w:rsid w:val="00F81C62"/>
    <w:rsid w:val="00F821E6"/>
    <w:rsid w:val="00F821E7"/>
    <w:rsid w:val="00F82201"/>
    <w:rsid w:val="00F83736"/>
    <w:rsid w:val="00F83E91"/>
    <w:rsid w:val="00F8426C"/>
    <w:rsid w:val="00F8451E"/>
    <w:rsid w:val="00F8498E"/>
    <w:rsid w:val="00F850B5"/>
    <w:rsid w:val="00F85100"/>
    <w:rsid w:val="00F857FD"/>
    <w:rsid w:val="00F860B5"/>
    <w:rsid w:val="00F87273"/>
    <w:rsid w:val="00F8739E"/>
    <w:rsid w:val="00F87C16"/>
    <w:rsid w:val="00F87E1E"/>
    <w:rsid w:val="00F90012"/>
    <w:rsid w:val="00F90782"/>
    <w:rsid w:val="00F90D3D"/>
    <w:rsid w:val="00F91335"/>
    <w:rsid w:val="00F91381"/>
    <w:rsid w:val="00F919BF"/>
    <w:rsid w:val="00F91A31"/>
    <w:rsid w:val="00F91F1B"/>
    <w:rsid w:val="00F92178"/>
    <w:rsid w:val="00F92212"/>
    <w:rsid w:val="00F93201"/>
    <w:rsid w:val="00F9342D"/>
    <w:rsid w:val="00F93723"/>
    <w:rsid w:val="00F944CF"/>
    <w:rsid w:val="00F95327"/>
    <w:rsid w:val="00F96D09"/>
    <w:rsid w:val="00F97365"/>
    <w:rsid w:val="00F974DB"/>
    <w:rsid w:val="00F97851"/>
    <w:rsid w:val="00F97CE8"/>
    <w:rsid w:val="00F97D0B"/>
    <w:rsid w:val="00FA0087"/>
    <w:rsid w:val="00FA0324"/>
    <w:rsid w:val="00FA03C3"/>
    <w:rsid w:val="00FA0C1C"/>
    <w:rsid w:val="00FA14C0"/>
    <w:rsid w:val="00FA15BC"/>
    <w:rsid w:val="00FA172C"/>
    <w:rsid w:val="00FA1A4D"/>
    <w:rsid w:val="00FA1E68"/>
    <w:rsid w:val="00FA200C"/>
    <w:rsid w:val="00FA2617"/>
    <w:rsid w:val="00FA2D21"/>
    <w:rsid w:val="00FA390F"/>
    <w:rsid w:val="00FA39B8"/>
    <w:rsid w:val="00FA405F"/>
    <w:rsid w:val="00FA43B7"/>
    <w:rsid w:val="00FA48F7"/>
    <w:rsid w:val="00FA4FF2"/>
    <w:rsid w:val="00FA52CC"/>
    <w:rsid w:val="00FA5D22"/>
    <w:rsid w:val="00FA5F8B"/>
    <w:rsid w:val="00FA63D5"/>
    <w:rsid w:val="00FA63DF"/>
    <w:rsid w:val="00FA6686"/>
    <w:rsid w:val="00FA6AE2"/>
    <w:rsid w:val="00FA6FA3"/>
    <w:rsid w:val="00FA7921"/>
    <w:rsid w:val="00FB04A8"/>
    <w:rsid w:val="00FB0F1E"/>
    <w:rsid w:val="00FB1167"/>
    <w:rsid w:val="00FB13C9"/>
    <w:rsid w:val="00FB2058"/>
    <w:rsid w:val="00FB213F"/>
    <w:rsid w:val="00FB2C07"/>
    <w:rsid w:val="00FB2DA6"/>
    <w:rsid w:val="00FB3A51"/>
    <w:rsid w:val="00FB4082"/>
    <w:rsid w:val="00FB426B"/>
    <w:rsid w:val="00FB4334"/>
    <w:rsid w:val="00FB441C"/>
    <w:rsid w:val="00FB4666"/>
    <w:rsid w:val="00FB5ADC"/>
    <w:rsid w:val="00FB5EB2"/>
    <w:rsid w:val="00FB5F99"/>
    <w:rsid w:val="00FB61B4"/>
    <w:rsid w:val="00FB644E"/>
    <w:rsid w:val="00FB65AB"/>
    <w:rsid w:val="00FB6926"/>
    <w:rsid w:val="00FB703E"/>
    <w:rsid w:val="00FB7CD7"/>
    <w:rsid w:val="00FB7D9C"/>
    <w:rsid w:val="00FC1593"/>
    <w:rsid w:val="00FC2C4B"/>
    <w:rsid w:val="00FC352B"/>
    <w:rsid w:val="00FC35BA"/>
    <w:rsid w:val="00FC4188"/>
    <w:rsid w:val="00FC4B9A"/>
    <w:rsid w:val="00FC5428"/>
    <w:rsid w:val="00FC5A27"/>
    <w:rsid w:val="00FC6752"/>
    <w:rsid w:val="00FC6C19"/>
    <w:rsid w:val="00FC75E6"/>
    <w:rsid w:val="00FC7695"/>
    <w:rsid w:val="00FC7A83"/>
    <w:rsid w:val="00FC7D25"/>
    <w:rsid w:val="00FD025B"/>
    <w:rsid w:val="00FD05D5"/>
    <w:rsid w:val="00FD155A"/>
    <w:rsid w:val="00FD1B21"/>
    <w:rsid w:val="00FD1CB0"/>
    <w:rsid w:val="00FD33D8"/>
    <w:rsid w:val="00FD3C63"/>
    <w:rsid w:val="00FD4401"/>
    <w:rsid w:val="00FD5089"/>
    <w:rsid w:val="00FD525E"/>
    <w:rsid w:val="00FD53F3"/>
    <w:rsid w:val="00FD55FA"/>
    <w:rsid w:val="00FD638A"/>
    <w:rsid w:val="00FD64D3"/>
    <w:rsid w:val="00FD6E53"/>
    <w:rsid w:val="00FD75B5"/>
    <w:rsid w:val="00FD79C9"/>
    <w:rsid w:val="00FE0A03"/>
    <w:rsid w:val="00FE0B14"/>
    <w:rsid w:val="00FE111B"/>
    <w:rsid w:val="00FE16F7"/>
    <w:rsid w:val="00FE1807"/>
    <w:rsid w:val="00FE217C"/>
    <w:rsid w:val="00FE2683"/>
    <w:rsid w:val="00FE2C55"/>
    <w:rsid w:val="00FE49A1"/>
    <w:rsid w:val="00FE5018"/>
    <w:rsid w:val="00FE5532"/>
    <w:rsid w:val="00FE6CA6"/>
    <w:rsid w:val="00FE701D"/>
    <w:rsid w:val="00FE7D0E"/>
    <w:rsid w:val="00FF0194"/>
    <w:rsid w:val="00FF0695"/>
    <w:rsid w:val="00FF0B89"/>
    <w:rsid w:val="00FF11DB"/>
    <w:rsid w:val="00FF15F4"/>
    <w:rsid w:val="00FF1724"/>
    <w:rsid w:val="00FF225D"/>
    <w:rsid w:val="00FF26C4"/>
    <w:rsid w:val="00FF2F35"/>
    <w:rsid w:val="00FF3074"/>
    <w:rsid w:val="00FF460D"/>
    <w:rsid w:val="00FF475E"/>
    <w:rsid w:val="00FF4F1A"/>
    <w:rsid w:val="00FF5032"/>
    <w:rsid w:val="00FF5EB4"/>
    <w:rsid w:val="00FF65CE"/>
    <w:rsid w:val="00FF6815"/>
    <w:rsid w:val="00FF6AD7"/>
    <w:rsid w:val="00FF74A8"/>
    <w:rsid w:val="00FF7591"/>
    <w:rsid w:val="01189AE6"/>
    <w:rsid w:val="017401E0"/>
    <w:rsid w:val="01DB146E"/>
    <w:rsid w:val="02B5D73D"/>
    <w:rsid w:val="02DC48FA"/>
    <w:rsid w:val="031E71CF"/>
    <w:rsid w:val="03422200"/>
    <w:rsid w:val="0438A67F"/>
    <w:rsid w:val="0465E16A"/>
    <w:rsid w:val="04BED5B7"/>
    <w:rsid w:val="04F8534B"/>
    <w:rsid w:val="057695F8"/>
    <w:rsid w:val="05A97D2F"/>
    <w:rsid w:val="07AA67E0"/>
    <w:rsid w:val="07DB88AF"/>
    <w:rsid w:val="07E36AA2"/>
    <w:rsid w:val="08705870"/>
    <w:rsid w:val="0A64EA4D"/>
    <w:rsid w:val="0C5D82D1"/>
    <w:rsid w:val="0E73342E"/>
    <w:rsid w:val="0ED94B98"/>
    <w:rsid w:val="0F255B3E"/>
    <w:rsid w:val="0F2F17BC"/>
    <w:rsid w:val="0FC641B0"/>
    <w:rsid w:val="0FE6031C"/>
    <w:rsid w:val="10DCF7D5"/>
    <w:rsid w:val="10E96D4F"/>
    <w:rsid w:val="10F256F4"/>
    <w:rsid w:val="10FD0606"/>
    <w:rsid w:val="11107684"/>
    <w:rsid w:val="11566992"/>
    <w:rsid w:val="121AC68B"/>
    <w:rsid w:val="13385FD2"/>
    <w:rsid w:val="136DBA19"/>
    <w:rsid w:val="13A6BCDB"/>
    <w:rsid w:val="13F4108F"/>
    <w:rsid w:val="141B7E6B"/>
    <w:rsid w:val="1635CAE0"/>
    <w:rsid w:val="16C015D4"/>
    <w:rsid w:val="16D6620E"/>
    <w:rsid w:val="17713FB8"/>
    <w:rsid w:val="17D0FC38"/>
    <w:rsid w:val="17FF82B9"/>
    <w:rsid w:val="180BCBC3"/>
    <w:rsid w:val="183CFC5C"/>
    <w:rsid w:val="18D4666B"/>
    <w:rsid w:val="1933E67D"/>
    <w:rsid w:val="19BB65DF"/>
    <w:rsid w:val="1CC0EFB7"/>
    <w:rsid w:val="1CE9644A"/>
    <w:rsid w:val="1E1D01A1"/>
    <w:rsid w:val="1F010448"/>
    <w:rsid w:val="21E53714"/>
    <w:rsid w:val="22339036"/>
    <w:rsid w:val="225862C9"/>
    <w:rsid w:val="227E3E09"/>
    <w:rsid w:val="22F5E95E"/>
    <w:rsid w:val="2310230A"/>
    <w:rsid w:val="234D877D"/>
    <w:rsid w:val="24E20C26"/>
    <w:rsid w:val="25918231"/>
    <w:rsid w:val="25C2CBC1"/>
    <w:rsid w:val="26ADF6E1"/>
    <w:rsid w:val="2708621F"/>
    <w:rsid w:val="2736FA7B"/>
    <w:rsid w:val="276F16C7"/>
    <w:rsid w:val="27B42E33"/>
    <w:rsid w:val="2849C742"/>
    <w:rsid w:val="286341CF"/>
    <w:rsid w:val="28E07208"/>
    <w:rsid w:val="2AB3E4F8"/>
    <w:rsid w:val="2BDE95C9"/>
    <w:rsid w:val="2C0CF411"/>
    <w:rsid w:val="2CAC0E3D"/>
    <w:rsid w:val="2DDABA22"/>
    <w:rsid w:val="2DE56A2F"/>
    <w:rsid w:val="2E3C6FDB"/>
    <w:rsid w:val="2F71607F"/>
    <w:rsid w:val="2F9E2B30"/>
    <w:rsid w:val="2FB3650E"/>
    <w:rsid w:val="2FCD456D"/>
    <w:rsid w:val="308CF5F5"/>
    <w:rsid w:val="30C99AB7"/>
    <w:rsid w:val="317DC390"/>
    <w:rsid w:val="318744AD"/>
    <w:rsid w:val="339A8D92"/>
    <w:rsid w:val="342D801B"/>
    <w:rsid w:val="35FEF464"/>
    <w:rsid w:val="37E88E44"/>
    <w:rsid w:val="3993EA29"/>
    <w:rsid w:val="39FEBB5D"/>
    <w:rsid w:val="3A5A7056"/>
    <w:rsid w:val="3AEA698C"/>
    <w:rsid w:val="3AFB728D"/>
    <w:rsid w:val="3B782B7C"/>
    <w:rsid w:val="3C31C2FC"/>
    <w:rsid w:val="3C53ACC5"/>
    <w:rsid w:val="3C57389A"/>
    <w:rsid w:val="3E37FFEA"/>
    <w:rsid w:val="3E74A4AC"/>
    <w:rsid w:val="3F2DF3DE"/>
    <w:rsid w:val="407AE19A"/>
    <w:rsid w:val="408BEA9B"/>
    <w:rsid w:val="4187400A"/>
    <w:rsid w:val="4287083D"/>
    <w:rsid w:val="429779C6"/>
    <w:rsid w:val="43408DEB"/>
    <w:rsid w:val="43526BCD"/>
    <w:rsid w:val="439B8609"/>
    <w:rsid w:val="43A8CF69"/>
    <w:rsid w:val="4429C90A"/>
    <w:rsid w:val="44403978"/>
    <w:rsid w:val="44419B39"/>
    <w:rsid w:val="447E3FFB"/>
    <w:rsid w:val="4488F739"/>
    <w:rsid w:val="4501A214"/>
    <w:rsid w:val="450BF717"/>
    <w:rsid w:val="454DBB45"/>
    <w:rsid w:val="457C4D59"/>
    <w:rsid w:val="459B9BD9"/>
    <w:rsid w:val="45B956C2"/>
    <w:rsid w:val="4694CF8A"/>
    <w:rsid w:val="47B14D36"/>
    <w:rsid w:val="47D5FABA"/>
    <w:rsid w:val="48C1377B"/>
    <w:rsid w:val="48DE5502"/>
    <w:rsid w:val="497F08AF"/>
    <w:rsid w:val="49CB921A"/>
    <w:rsid w:val="4A3958A6"/>
    <w:rsid w:val="4AB76882"/>
    <w:rsid w:val="4B473807"/>
    <w:rsid w:val="4BAA612C"/>
    <w:rsid w:val="4C3D3323"/>
    <w:rsid w:val="4C5E4C9C"/>
    <w:rsid w:val="4CB08DE6"/>
    <w:rsid w:val="4D7DDE21"/>
    <w:rsid w:val="4F926189"/>
    <w:rsid w:val="4F9FAAE9"/>
    <w:rsid w:val="500BB413"/>
    <w:rsid w:val="50CD13A9"/>
    <w:rsid w:val="51C5CDCF"/>
    <w:rsid w:val="528D5D89"/>
    <w:rsid w:val="52B5161A"/>
    <w:rsid w:val="52B7010C"/>
    <w:rsid w:val="52E05C8E"/>
    <w:rsid w:val="53CF978D"/>
    <w:rsid w:val="53F6F6F9"/>
    <w:rsid w:val="5478D3EB"/>
    <w:rsid w:val="5694FEE9"/>
    <w:rsid w:val="5756038F"/>
    <w:rsid w:val="57AF12EC"/>
    <w:rsid w:val="57D25D7B"/>
    <w:rsid w:val="58012165"/>
    <w:rsid w:val="59AF017E"/>
    <w:rsid w:val="59C19E16"/>
    <w:rsid w:val="59E84083"/>
    <w:rsid w:val="5A095691"/>
    <w:rsid w:val="5A205E77"/>
    <w:rsid w:val="5A76176F"/>
    <w:rsid w:val="5B967BD1"/>
    <w:rsid w:val="5C639A36"/>
    <w:rsid w:val="5C711667"/>
    <w:rsid w:val="5C797B32"/>
    <w:rsid w:val="5CAF2782"/>
    <w:rsid w:val="5D4CD555"/>
    <w:rsid w:val="5D97B0BC"/>
    <w:rsid w:val="5F69E758"/>
    <w:rsid w:val="60194AD4"/>
    <w:rsid w:val="60A701F0"/>
    <w:rsid w:val="60D05D72"/>
    <w:rsid w:val="60D98011"/>
    <w:rsid w:val="60E727EF"/>
    <w:rsid w:val="622B65C4"/>
    <w:rsid w:val="63739415"/>
    <w:rsid w:val="63A8197B"/>
    <w:rsid w:val="647210B2"/>
    <w:rsid w:val="6584E4BC"/>
    <w:rsid w:val="659132F8"/>
    <w:rsid w:val="6602F103"/>
    <w:rsid w:val="67927A13"/>
    <w:rsid w:val="67A16042"/>
    <w:rsid w:val="6850F594"/>
    <w:rsid w:val="68F11677"/>
    <w:rsid w:val="698FFDD2"/>
    <w:rsid w:val="69CB0EFD"/>
    <w:rsid w:val="69F77F9F"/>
    <w:rsid w:val="6A4A4CCE"/>
    <w:rsid w:val="6A6C1D78"/>
    <w:rsid w:val="6AD2426E"/>
    <w:rsid w:val="6B1405D3"/>
    <w:rsid w:val="6C242E4A"/>
    <w:rsid w:val="6D4A402F"/>
    <w:rsid w:val="6E76152A"/>
    <w:rsid w:val="6E9231E4"/>
    <w:rsid w:val="6ECFAB87"/>
    <w:rsid w:val="6EE1192F"/>
    <w:rsid w:val="6FAD08A4"/>
    <w:rsid w:val="6FB989B1"/>
    <w:rsid w:val="70F59C97"/>
    <w:rsid w:val="711497E4"/>
    <w:rsid w:val="71BF5665"/>
    <w:rsid w:val="72323391"/>
    <w:rsid w:val="7234D6AB"/>
    <w:rsid w:val="72D42D45"/>
    <w:rsid w:val="73665654"/>
    <w:rsid w:val="73936298"/>
    <w:rsid w:val="7393ED79"/>
    <w:rsid w:val="744CF080"/>
    <w:rsid w:val="7597180A"/>
    <w:rsid w:val="75A3EF83"/>
    <w:rsid w:val="75A52BB3"/>
    <w:rsid w:val="7685BA96"/>
    <w:rsid w:val="7A6697B6"/>
    <w:rsid w:val="7CC0DB5B"/>
    <w:rsid w:val="7CC92D88"/>
    <w:rsid w:val="7D4A2729"/>
    <w:rsid w:val="7D8F1E18"/>
    <w:rsid w:val="7EDC766D"/>
    <w:rsid w:val="7F6315DF"/>
  </w:rsids>
  <m:mathPr>
    <m:mathFont m:val="Cambria Math"/>
    <m:brkBin m:val="before"/>
    <m:brkBinSub m:val="--"/>
    <m:smallFrac m:val="0"/>
    <m:dispDef/>
    <m:lMargin m:val="0"/>
    <m:rMargin m:val="0"/>
    <m:defJc m:val="centerGroup"/>
    <m:wrapIndent m:val="1440"/>
    <m:intLim m:val="subSup"/>
    <m:naryLim m:val="undOvr"/>
  </m:mathPr>
  <w:themeFontLang w:val="en-SG"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986F72"/>
  <w15:chartTrackingRefBased/>
  <w15:docId w15:val="{CBD61957-744F-4CD1-9D3A-AD7EE43AF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7213"/>
  </w:style>
  <w:style w:type="paragraph" w:styleId="Heading1">
    <w:name w:val="heading 1"/>
    <w:basedOn w:val="Normal"/>
    <w:next w:val="Normal"/>
    <w:link w:val="Heading1Char"/>
    <w:uiPriority w:val="9"/>
    <w:qFormat/>
    <w:rsid w:val="008453F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43A7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261C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633E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633EE"/>
    <w:rPr>
      <w:rFonts w:eastAsiaTheme="minorEastAsia"/>
      <w:lang w:val="en-US"/>
    </w:rPr>
  </w:style>
  <w:style w:type="character" w:customStyle="1" w:styleId="Heading1Char">
    <w:name w:val="Heading 1 Char"/>
    <w:basedOn w:val="DefaultParagraphFont"/>
    <w:link w:val="Heading1"/>
    <w:uiPriority w:val="9"/>
    <w:rsid w:val="008453FA"/>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07672B"/>
    <w:pPr>
      <w:ind w:left="720"/>
      <w:contextualSpacing/>
    </w:pPr>
  </w:style>
  <w:style w:type="character" w:customStyle="1" w:styleId="Heading2Char">
    <w:name w:val="Heading 2 Char"/>
    <w:basedOn w:val="DefaultParagraphFont"/>
    <w:link w:val="Heading2"/>
    <w:uiPriority w:val="9"/>
    <w:rsid w:val="00C43A7D"/>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1571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7133C"/>
    <w:rPr>
      <w:color w:val="808080"/>
    </w:rPr>
  </w:style>
  <w:style w:type="paragraph" w:styleId="TOCHeading">
    <w:name w:val="TOC Heading"/>
    <w:basedOn w:val="Heading1"/>
    <w:next w:val="Normal"/>
    <w:uiPriority w:val="39"/>
    <w:unhideWhenUsed/>
    <w:qFormat/>
    <w:rsid w:val="00860602"/>
    <w:pPr>
      <w:outlineLvl w:val="9"/>
    </w:pPr>
    <w:rPr>
      <w:lang w:val="en-US"/>
    </w:rPr>
  </w:style>
  <w:style w:type="paragraph" w:styleId="TOC1">
    <w:name w:val="toc 1"/>
    <w:basedOn w:val="Normal"/>
    <w:next w:val="Normal"/>
    <w:autoRedefine/>
    <w:uiPriority w:val="39"/>
    <w:unhideWhenUsed/>
    <w:rsid w:val="00860602"/>
    <w:pPr>
      <w:spacing w:after="100"/>
    </w:pPr>
  </w:style>
  <w:style w:type="paragraph" w:styleId="TOC2">
    <w:name w:val="toc 2"/>
    <w:basedOn w:val="Normal"/>
    <w:next w:val="Normal"/>
    <w:autoRedefine/>
    <w:uiPriority w:val="39"/>
    <w:unhideWhenUsed/>
    <w:rsid w:val="00860602"/>
    <w:pPr>
      <w:spacing w:after="100"/>
      <w:ind w:left="220"/>
    </w:pPr>
  </w:style>
  <w:style w:type="character" w:styleId="Hyperlink">
    <w:name w:val="Hyperlink"/>
    <w:basedOn w:val="DefaultParagraphFont"/>
    <w:uiPriority w:val="99"/>
    <w:unhideWhenUsed/>
    <w:rsid w:val="00860602"/>
    <w:rPr>
      <w:color w:val="0563C1" w:themeColor="hyperlink"/>
      <w:u w:val="single"/>
    </w:rPr>
  </w:style>
  <w:style w:type="paragraph" w:styleId="Caption">
    <w:name w:val="caption"/>
    <w:basedOn w:val="Normal"/>
    <w:next w:val="Normal"/>
    <w:uiPriority w:val="35"/>
    <w:unhideWhenUsed/>
    <w:qFormat/>
    <w:rsid w:val="00E17097"/>
    <w:pPr>
      <w:spacing w:after="200" w:line="240" w:lineRule="auto"/>
    </w:pPr>
    <w:rPr>
      <w:i/>
      <w:iCs/>
      <w:color w:val="44546A" w:themeColor="text2"/>
      <w:sz w:val="18"/>
      <w:szCs w:val="18"/>
    </w:rPr>
  </w:style>
  <w:style w:type="character" w:customStyle="1" w:styleId="hljs-string">
    <w:name w:val="hljs-string"/>
    <w:basedOn w:val="DefaultParagraphFont"/>
    <w:rsid w:val="00775346"/>
  </w:style>
  <w:style w:type="character" w:customStyle="1" w:styleId="hljs-number">
    <w:name w:val="hljs-number"/>
    <w:basedOn w:val="DefaultParagraphFont"/>
    <w:rsid w:val="00775346"/>
  </w:style>
  <w:style w:type="character" w:customStyle="1" w:styleId="hljs-keyword">
    <w:name w:val="hljs-keyword"/>
    <w:basedOn w:val="DefaultParagraphFont"/>
    <w:rsid w:val="00775346"/>
  </w:style>
  <w:style w:type="character" w:styleId="CommentReference">
    <w:name w:val="annotation reference"/>
    <w:basedOn w:val="DefaultParagraphFont"/>
    <w:uiPriority w:val="99"/>
    <w:semiHidden/>
    <w:unhideWhenUsed/>
    <w:rsid w:val="00D413DB"/>
    <w:rPr>
      <w:sz w:val="16"/>
      <w:szCs w:val="16"/>
    </w:rPr>
  </w:style>
  <w:style w:type="paragraph" w:styleId="CommentText">
    <w:name w:val="annotation text"/>
    <w:basedOn w:val="Normal"/>
    <w:link w:val="CommentTextChar"/>
    <w:uiPriority w:val="99"/>
    <w:semiHidden/>
    <w:unhideWhenUsed/>
    <w:rsid w:val="00D413DB"/>
    <w:pPr>
      <w:spacing w:line="240" w:lineRule="auto"/>
    </w:pPr>
    <w:rPr>
      <w:sz w:val="20"/>
      <w:szCs w:val="20"/>
    </w:rPr>
  </w:style>
  <w:style w:type="character" w:customStyle="1" w:styleId="CommentTextChar">
    <w:name w:val="Comment Text Char"/>
    <w:basedOn w:val="DefaultParagraphFont"/>
    <w:link w:val="CommentText"/>
    <w:uiPriority w:val="99"/>
    <w:semiHidden/>
    <w:rsid w:val="00D413DB"/>
    <w:rPr>
      <w:sz w:val="20"/>
      <w:szCs w:val="20"/>
    </w:rPr>
  </w:style>
  <w:style w:type="paragraph" w:styleId="CommentSubject">
    <w:name w:val="annotation subject"/>
    <w:basedOn w:val="CommentText"/>
    <w:next w:val="CommentText"/>
    <w:link w:val="CommentSubjectChar"/>
    <w:uiPriority w:val="99"/>
    <w:semiHidden/>
    <w:unhideWhenUsed/>
    <w:rsid w:val="00D413DB"/>
    <w:rPr>
      <w:b/>
      <w:bCs/>
    </w:rPr>
  </w:style>
  <w:style w:type="character" w:customStyle="1" w:styleId="CommentSubjectChar">
    <w:name w:val="Comment Subject Char"/>
    <w:basedOn w:val="CommentTextChar"/>
    <w:link w:val="CommentSubject"/>
    <w:uiPriority w:val="99"/>
    <w:semiHidden/>
    <w:rsid w:val="00D413DB"/>
    <w:rPr>
      <w:b/>
      <w:bCs/>
      <w:sz w:val="20"/>
      <w:szCs w:val="20"/>
    </w:rPr>
  </w:style>
  <w:style w:type="character" w:customStyle="1" w:styleId="Heading3Char">
    <w:name w:val="Heading 3 Char"/>
    <w:basedOn w:val="DefaultParagraphFont"/>
    <w:link w:val="Heading3"/>
    <w:uiPriority w:val="9"/>
    <w:rsid w:val="004261CD"/>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4717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4070"/>
  </w:style>
  <w:style w:type="paragraph" w:styleId="Footer">
    <w:name w:val="footer"/>
    <w:basedOn w:val="Normal"/>
    <w:link w:val="FooterChar"/>
    <w:uiPriority w:val="99"/>
    <w:unhideWhenUsed/>
    <w:rsid w:val="004717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4070"/>
  </w:style>
  <w:style w:type="paragraph" w:styleId="TOC3">
    <w:name w:val="toc 3"/>
    <w:basedOn w:val="Normal"/>
    <w:next w:val="Normal"/>
    <w:autoRedefine/>
    <w:uiPriority w:val="39"/>
    <w:unhideWhenUsed/>
    <w:rsid w:val="00707979"/>
    <w:pPr>
      <w:spacing w:after="100"/>
      <w:ind w:left="440"/>
    </w:pPr>
  </w:style>
  <w:style w:type="paragraph" w:styleId="FootnoteText">
    <w:name w:val="footnote text"/>
    <w:basedOn w:val="Normal"/>
    <w:link w:val="FootnoteTextChar"/>
    <w:uiPriority w:val="99"/>
    <w:semiHidden/>
    <w:unhideWhenUsed/>
    <w:rsid w:val="00AD506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5064"/>
    <w:rPr>
      <w:sz w:val="20"/>
      <w:szCs w:val="20"/>
    </w:rPr>
  </w:style>
  <w:style w:type="character" w:styleId="FootnoteReference">
    <w:name w:val="footnote reference"/>
    <w:basedOn w:val="DefaultParagraphFont"/>
    <w:uiPriority w:val="99"/>
    <w:semiHidden/>
    <w:unhideWhenUsed/>
    <w:rsid w:val="00AD5064"/>
    <w:rPr>
      <w:vertAlign w:val="superscript"/>
    </w:rPr>
  </w:style>
  <w:style w:type="character" w:customStyle="1" w:styleId="sc-dcuyax">
    <w:name w:val="sc-dcuyax"/>
    <w:basedOn w:val="DefaultParagraphFont"/>
    <w:rsid w:val="00003D81"/>
  </w:style>
  <w:style w:type="paragraph" w:styleId="EndnoteText">
    <w:name w:val="endnote text"/>
    <w:basedOn w:val="Normal"/>
    <w:link w:val="EndnoteTextChar"/>
    <w:uiPriority w:val="99"/>
    <w:semiHidden/>
    <w:unhideWhenUsed/>
    <w:rsid w:val="00DA1B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A1B45"/>
    <w:rPr>
      <w:sz w:val="20"/>
      <w:szCs w:val="20"/>
    </w:rPr>
  </w:style>
  <w:style w:type="character" w:styleId="EndnoteReference">
    <w:name w:val="endnote reference"/>
    <w:basedOn w:val="DefaultParagraphFont"/>
    <w:uiPriority w:val="99"/>
    <w:semiHidden/>
    <w:unhideWhenUsed/>
    <w:rsid w:val="00DA1B45"/>
    <w:rPr>
      <w:vertAlign w:val="superscript"/>
    </w:rPr>
  </w:style>
  <w:style w:type="character" w:customStyle="1" w:styleId="apple-converted-space">
    <w:name w:val="apple-converted-space"/>
    <w:basedOn w:val="DefaultParagraphFont"/>
    <w:rsid w:val="005A1325"/>
  </w:style>
  <w:style w:type="character" w:styleId="HTMLCode">
    <w:name w:val="HTML Code"/>
    <w:basedOn w:val="DefaultParagraphFont"/>
    <w:uiPriority w:val="99"/>
    <w:semiHidden/>
    <w:unhideWhenUsed/>
    <w:rsid w:val="005A1325"/>
    <w:rPr>
      <w:rFonts w:ascii="Courier New" w:eastAsia="Times New Roman" w:hAnsi="Courier New" w:cs="Courier New"/>
      <w:sz w:val="20"/>
      <w:szCs w:val="20"/>
    </w:rPr>
  </w:style>
  <w:style w:type="paragraph" w:styleId="Revision">
    <w:name w:val="Revision"/>
    <w:hidden/>
    <w:uiPriority w:val="99"/>
    <w:semiHidden/>
    <w:rsid w:val="00B02565"/>
    <w:pPr>
      <w:spacing w:after="0" w:line="240" w:lineRule="auto"/>
    </w:pPr>
  </w:style>
  <w:style w:type="paragraph" w:styleId="Bibliography">
    <w:name w:val="Bibliography"/>
    <w:basedOn w:val="Normal"/>
    <w:next w:val="Normal"/>
    <w:uiPriority w:val="37"/>
    <w:unhideWhenUsed/>
    <w:rsid w:val="00DC39B5"/>
    <w:pPr>
      <w:tabs>
        <w:tab w:val="left" w:pos="500"/>
      </w:tabs>
      <w:spacing w:after="0" w:line="240" w:lineRule="auto"/>
      <w:ind w:left="504" w:hanging="504"/>
    </w:pPr>
  </w:style>
  <w:style w:type="character" w:styleId="PageNumber">
    <w:name w:val="page number"/>
    <w:basedOn w:val="DefaultParagraphFont"/>
    <w:uiPriority w:val="99"/>
    <w:semiHidden/>
    <w:unhideWhenUsed/>
    <w:rsid w:val="006723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51481">
      <w:bodyDiv w:val="1"/>
      <w:marLeft w:val="0"/>
      <w:marRight w:val="0"/>
      <w:marTop w:val="0"/>
      <w:marBottom w:val="0"/>
      <w:divBdr>
        <w:top w:val="none" w:sz="0" w:space="0" w:color="auto"/>
        <w:left w:val="none" w:sz="0" w:space="0" w:color="auto"/>
        <w:bottom w:val="none" w:sz="0" w:space="0" w:color="auto"/>
        <w:right w:val="none" w:sz="0" w:space="0" w:color="auto"/>
      </w:divBdr>
    </w:div>
    <w:div w:id="129520941">
      <w:bodyDiv w:val="1"/>
      <w:marLeft w:val="0"/>
      <w:marRight w:val="0"/>
      <w:marTop w:val="0"/>
      <w:marBottom w:val="0"/>
      <w:divBdr>
        <w:top w:val="none" w:sz="0" w:space="0" w:color="auto"/>
        <w:left w:val="none" w:sz="0" w:space="0" w:color="auto"/>
        <w:bottom w:val="none" w:sz="0" w:space="0" w:color="auto"/>
        <w:right w:val="none" w:sz="0" w:space="0" w:color="auto"/>
      </w:divBdr>
    </w:div>
    <w:div w:id="267858316">
      <w:bodyDiv w:val="1"/>
      <w:marLeft w:val="0"/>
      <w:marRight w:val="0"/>
      <w:marTop w:val="0"/>
      <w:marBottom w:val="0"/>
      <w:divBdr>
        <w:top w:val="none" w:sz="0" w:space="0" w:color="auto"/>
        <w:left w:val="none" w:sz="0" w:space="0" w:color="auto"/>
        <w:bottom w:val="none" w:sz="0" w:space="0" w:color="auto"/>
        <w:right w:val="none" w:sz="0" w:space="0" w:color="auto"/>
      </w:divBdr>
    </w:div>
    <w:div w:id="379980277">
      <w:bodyDiv w:val="1"/>
      <w:marLeft w:val="0"/>
      <w:marRight w:val="0"/>
      <w:marTop w:val="0"/>
      <w:marBottom w:val="0"/>
      <w:divBdr>
        <w:top w:val="none" w:sz="0" w:space="0" w:color="auto"/>
        <w:left w:val="none" w:sz="0" w:space="0" w:color="auto"/>
        <w:bottom w:val="none" w:sz="0" w:space="0" w:color="auto"/>
        <w:right w:val="none" w:sz="0" w:space="0" w:color="auto"/>
      </w:divBdr>
    </w:div>
    <w:div w:id="430014098">
      <w:bodyDiv w:val="1"/>
      <w:marLeft w:val="0"/>
      <w:marRight w:val="0"/>
      <w:marTop w:val="0"/>
      <w:marBottom w:val="0"/>
      <w:divBdr>
        <w:top w:val="none" w:sz="0" w:space="0" w:color="auto"/>
        <w:left w:val="none" w:sz="0" w:space="0" w:color="auto"/>
        <w:bottom w:val="none" w:sz="0" w:space="0" w:color="auto"/>
        <w:right w:val="none" w:sz="0" w:space="0" w:color="auto"/>
      </w:divBdr>
    </w:div>
    <w:div w:id="559169257">
      <w:bodyDiv w:val="1"/>
      <w:marLeft w:val="0"/>
      <w:marRight w:val="0"/>
      <w:marTop w:val="0"/>
      <w:marBottom w:val="0"/>
      <w:divBdr>
        <w:top w:val="none" w:sz="0" w:space="0" w:color="auto"/>
        <w:left w:val="none" w:sz="0" w:space="0" w:color="auto"/>
        <w:bottom w:val="none" w:sz="0" w:space="0" w:color="auto"/>
        <w:right w:val="none" w:sz="0" w:space="0" w:color="auto"/>
      </w:divBdr>
    </w:div>
    <w:div w:id="624197585">
      <w:bodyDiv w:val="1"/>
      <w:marLeft w:val="0"/>
      <w:marRight w:val="0"/>
      <w:marTop w:val="0"/>
      <w:marBottom w:val="0"/>
      <w:divBdr>
        <w:top w:val="none" w:sz="0" w:space="0" w:color="auto"/>
        <w:left w:val="none" w:sz="0" w:space="0" w:color="auto"/>
        <w:bottom w:val="none" w:sz="0" w:space="0" w:color="auto"/>
        <w:right w:val="none" w:sz="0" w:space="0" w:color="auto"/>
      </w:divBdr>
    </w:div>
    <w:div w:id="729353421">
      <w:bodyDiv w:val="1"/>
      <w:marLeft w:val="0"/>
      <w:marRight w:val="0"/>
      <w:marTop w:val="0"/>
      <w:marBottom w:val="0"/>
      <w:divBdr>
        <w:top w:val="none" w:sz="0" w:space="0" w:color="auto"/>
        <w:left w:val="none" w:sz="0" w:space="0" w:color="auto"/>
        <w:bottom w:val="none" w:sz="0" w:space="0" w:color="auto"/>
        <w:right w:val="none" w:sz="0" w:space="0" w:color="auto"/>
      </w:divBdr>
    </w:div>
    <w:div w:id="887882394">
      <w:bodyDiv w:val="1"/>
      <w:marLeft w:val="0"/>
      <w:marRight w:val="0"/>
      <w:marTop w:val="0"/>
      <w:marBottom w:val="0"/>
      <w:divBdr>
        <w:top w:val="none" w:sz="0" w:space="0" w:color="auto"/>
        <w:left w:val="none" w:sz="0" w:space="0" w:color="auto"/>
        <w:bottom w:val="none" w:sz="0" w:space="0" w:color="auto"/>
        <w:right w:val="none" w:sz="0" w:space="0" w:color="auto"/>
      </w:divBdr>
      <w:divsChild>
        <w:div w:id="190608410">
          <w:marLeft w:val="0"/>
          <w:marRight w:val="0"/>
          <w:marTop w:val="0"/>
          <w:marBottom w:val="210"/>
          <w:divBdr>
            <w:top w:val="none" w:sz="0" w:space="0" w:color="auto"/>
            <w:left w:val="none" w:sz="0" w:space="0" w:color="auto"/>
            <w:bottom w:val="none" w:sz="0" w:space="0" w:color="auto"/>
            <w:right w:val="none" w:sz="0" w:space="0" w:color="auto"/>
          </w:divBdr>
        </w:div>
        <w:div w:id="1183401550">
          <w:marLeft w:val="0"/>
          <w:marRight w:val="0"/>
          <w:marTop w:val="0"/>
          <w:marBottom w:val="210"/>
          <w:divBdr>
            <w:top w:val="none" w:sz="0" w:space="0" w:color="auto"/>
            <w:left w:val="none" w:sz="0" w:space="0" w:color="auto"/>
            <w:bottom w:val="none" w:sz="0" w:space="0" w:color="auto"/>
            <w:right w:val="none" w:sz="0" w:space="0" w:color="auto"/>
          </w:divBdr>
        </w:div>
      </w:divsChild>
    </w:div>
    <w:div w:id="927732272">
      <w:bodyDiv w:val="1"/>
      <w:marLeft w:val="0"/>
      <w:marRight w:val="0"/>
      <w:marTop w:val="0"/>
      <w:marBottom w:val="0"/>
      <w:divBdr>
        <w:top w:val="none" w:sz="0" w:space="0" w:color="auto"/>
        <w:left w:val="none" w:sz="0" w:space="0" w:color="auto"/>
        <w:bottom w:val="none" w:sz="0" w:space="0" w:color="auto"/>
        <w:right w:val="none" w:sz="0" w:space="0" w:color="auto"/>
      </w:divBdr>
    </w:div>
    <w:div w:id="960888852">
      <w:bodyDiv w:val="1"/>
      <w:marLeft w:val="0"/>
      <w:marRight w:val="0"/>
      <w:marTop w:val="0"/>
      <w:marBottom w:val="0"/>
      <w:divBdr>
        <w:top w:val="none" w:sz="0" w:space="0" w:color="auto"/>
        <w:left w:val="none" w:sz="0" w:space="0" w:color="auto"/>
        <w:bottom w:val="none" w:sz="0" w:space="0" w:color="auto"/>
        <w:right w:val="none" w:sz="0" w:space="0" w:color="auto"/>
      </w:divBdr>
    </w:div>
    <w:div w:id="969818743">
      <w:bodyDiv w:val="1"/>
      <w:marLeft w:val="0"/>
      <w:marRight w:val="0"/>
      <w:marTop w:val="0"/>
      <w:marBottom w:val="0"/>
      <w:divBdr>
        <w:top w:val="none" w:sz="0" w:space="0" w:color="auto"/>
        <w:left w:val="none" w:sz="0" w:space="0" w:color="auto"/>
        <w:bottom w:val="none" w:sz="0" w:space="0" w:color="auto"/>
        <w:right w:val="none" w:sz="0" w:space="0" w:color="auto"/>
      </w:divBdr>
    </w:div>
    <w:div w:id="1034038347">
      <w:bodyDiv w:val="1"/>
      <w:marLeft w:val="0"/>
      <w:marRight w:val="0"/>
      <w:marTop w:val="0"/>
      <w:marBottom w:val="0"/>
      <w:divBdr>
        <w:top w:val="none" w:sz="0" w:space="0" w:color="auto"/>
        <w:left w:val="none" w:sz="0" w:space="0" w:color="auto"/>
        <w:bottom w:val="none" w:sz="0" w:space="0" w:color="auto"/>
        <w:right w:val="none" w:sz="0" w:space="0" w:color="auto"/>
      </w:divBdr>
    </w:div>
    <w:div w:id="1048649439">
      <w:bodyDiv w:val="1"/>
      <w:marLeft w:val="0"/>
      <w:marRight w:val="0"/>
      <w:marTop w:val="0"/>
      <w:marBottom w:val="0"/>
      <w:divBdr>
        <w:top w:val="none" w:sz="0" w:space="0" w:color="auto"/>
        <w:left w:val="none" w:sz="0" w:space="0" w:color="auto"/>
        <w:bottom w:val="none" w:sz="0" w:space="0" w:color="auto"/>
        <w:right w:val="none" w:sz="0" w:space="0" w:color="auto"/>
      </w:divBdr>
    </w:div>
    <w:div w:id="1452238447">
      <w:bodyDiv w:val="1"/>
      <w:marLeft w:val="0"/>
      <w:marRight w:val="0"/>
      <w:marTop w:val="0"/>
      <w:marBottom w:val="0"/>
      <w:divBdr>
        <w:top w:val="none" w:sz="0" w:space="0" w:color="auto"/>
        <w:left w:val="none" w:sz="0" w:space="0" w:color="auto"/>
        <w:bottom w:val="none" w:sz="0" w:space="0" w:color="auto"/>
        <w:right w:val="none" w:sz="0" w:space="0" w:color="auto"/>
      </w:divBdr>
    </w:div>
    <w:div w:id="1782606016">
      <w:bodyDiv w:val="1"/>
      <w:marLeft w:val="0"/>
      <w:marRight w:val="0"/>
      <w:marTop w:val="0"/>
      <w:marBottom w:val="0"/>
      <w:divBdr>
        <w:top w:val="none" w:sz="0" w:space="0" w:color="auto"/>
        <w:left w:val="none" w:sz="0" w:space="0" w:color="auto"/>
        <w:bottom w:val="none" w:sz="0" w:space="0" w:color="auto"/>
        <w:right w:val="none" w:sz="0" w:space="0" w:color="auto"/>
      </w:divBdr>
    </w:div>
    <w:div w:id="2014990996">
      <w:bodyDiv w:val="1"/>
      <w:marLeft w:val="0"/>
      <w:marRight w:val="0"/>
      <w:marTop w:val="0"/>
      <w:marBottom w:val="0"/>
      <w:divBdr>
        <w:top w:val="none" w:sz="0" w:space="0" w:color="auto"/>
        <w:left w:val="none" w:sz="0" w:space="0" w:color="auto"/>
        <w:bottom w:val="none" w:sz="0" w:space="0" w:color="auto"/>
        <w:right w:val="none" w:sz="0" w:space="0" w:color="auto"/>
      </w:divBdr>
    </w:div>
    <w:div w:id="2139373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digikey.sg/products/en/sensors-transducers/camera-modules/1003?k=intel%20l515" TargetMode="External"/><Relationship Id="rId18" Type="http://schemas.openxmlformats.org/officeDocument/2006/relationships/hyperlink" Target="https://www.lazada.sg/products/pca9685-16-channel-12bit-pwm-servo-motor-driver-board-controller-iic-interface-for-arduino-raspberry-pi-zerozero-wzero-robot-i1878289564-s10015048565.html?spm=a2o42.searchlist.list.1.438013166kb0mk&amp;search=1" TargetMode="External"/><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lazada.sg/products/3-sets-servo-mount-bracket-2-dof-for-mg995-mg996r-s3003-steering-gear-pan-and-tilt-mount-robot-car-boat-i1951759806-s10468234540.html?" TargetMode="External"/><Relationship Id="rId25" Type="http://schemas.openxmlformats.org/officeDocument/2006/relationships/image" Target="media/image11.png"/><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amazon.sg/gp/product/B092PQ4MM7/ref=ox_sc_act_title_2?smid=A1TJHJ1Q27M030&amp;psc=1"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0.jpeg"/><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lazada.sg/products/nvidia-jetson-nano-4gb-developer-kit-singapore-distributor-stocks-i353214996-s823532733.html?" TargetMode="External"/><Relationship Id="rId23" Type="http://schemas.openxmlformats.org/officeDocument/2006/relationships/image" Target="media/image9.png"/><Relationship Id="rId28" Type="http://schemas.openxmlformats.org/officeDocument/2006/relationships/image" Target="media/image14.jpeg"/><Relationship Id="rId36"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yperlink" Target="https://shopee.sg/13KG-15KG-Servos-Digital-MG995-MG996-Servo-Metal-Gear-for-Futaba-JR-Car-RC-Model-Helicopter-Boat-For-Arduino-UNO-diy-i.161750523.7859759120"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ti.com/tool/IWR6843AOPEVM" TargetMode="External"/><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471418D-BB37-458C-A9C2-910F885EE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3</TotalTime>
  <Pages>19</Pages>
  <Words>9819</Words>
  <Characters>55970</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CLUSTER TRACKER</vt:lpstr>
    </vt:vector>
  </TitlesOfParts>
  <Company/>
  <LinksUpToDate>false</LinksUpToDate>
  <CharactersWithSpaces>65658</CharactersWithSpaces>
  <SharedDoc>false</SharedDoc>
  <HLinks>
    <vt:vector size="222" baseType="variant">
      <vt:variant>
        <vt:i4>5308484</vt:i4>
      </vt:variant>
      <vt:variant>
        <vt:i4>207</vt:i4>
      </vt:variant>
      <vt:variant>
        <vt:i4>0</vt:i4>
      </vt:variant>
      <vt:variant>
        <vt:i4>5</vt:i4>
      </vt:variant>
      <vt:variant>
        <vt:lpwstr>https://shopee.sg/13KG-15KG-Servos-Digital-MG995-MG996-Servo-Metal-Gear-for-Futaba-JR-Car-RC-Model-Helicopter-Boat-For-Arduino-UNO-diy-i.161750523.7859759120</vt:lpwstr>
      </vt:variant>
      <vt:variant>
        <vt:lpwstr/>
      </vt:variant>
      <vt:variant>
        <vt:i4>917569</vt:i4>
      </vt:variant>
      <vt:variant>
        <vt:i4>204</vt:i4>
      </vt:variant>
      <vt:variant>
        <vt:i4>0</vt:i4>
      </vt:variant>
      <vt:variant>
        <vt:i4>5</vt:i4>
      </vt:variant>
      <vt:variant>
        <vt:lpwstr>https://www.lazada.sg/products/pca9685-16-channel-12bit-pwm-servo-motor-driver-board-controller-iic-interface-for-arduino-raspberry-pi-zerozero-wzero-robot-i1878289564-s10015048565.html?spm=a2o42.searchlist.list.1.438013166kb0mk&amp;search=1</vt:lpwstr>
      </vt:variant>
      <vt:variant>
        <vt:lpwstr/>
      </vt:variant>
      <vt:variant>
        <vt:i4>4194371</vt:i4>
      </vt:variant>
      <vt:variant>
        <vt:i4>201</vt:i4>
      </vt:variant>
      <vt:variant>
        <vt:i4>0</vt:i4>
      </vt:variant>
      <vt:variant>
        <vt:i4>5</vt:i4>
      </vt:variant>
      <vt:variant>
        <vt:lpwstr>https://www.lazada.sg/products/3-sets-servo-mount-bracket-2-dof-for-mg995-mg996r-s3003-steering-gear-pan-and-tilt-mount-robot-car-boat-i1951759806-s10468234540.html?</vt:lpwstr>
      </vt:variant>
      <vt:variant>
        <vt:lpwstr/>
      </vt:variant>
      <vt:variant>
        <vt:i4>4849691</vt:i4>
      </vt:variant>
      <vt:variant>
        <vt:i4>198</vt:i4>
      </vt:variant>
      <vt:variant>
        <vt:i4>0</vt:i4>
      </vt:variant>
      <vt:variant>
        <vt:i4>5</vt:i4>
      </vt:variant>
      <vt:variant>
        <vt:lpwstr>https://www.amazon.sg/gp/product/B092PQ4MM7/ref=ox_sc_act_title_2?smid=A1TJHJ1Q27M030&amp;psc=1</vt:lpwstr>
      </vt:variant>
      <vt:variant>
        <vt:lpwstr/>
      </vt:variant>
      <vt:variant>
        <vt:i4>131086</vt:i4>
      </vt:variant>
      <vt:variant>
        <vt:i4>195</vt:i4>
      </vt:variant>
      <vt:variant>
        <vt:i4>0</vt:i4>
      </vt:variant>
      <vt:variant>
        <vt:i4>5</vt:i4>
      </vt:variant>
      <vt:variant>
        <vt:lpwstr>https://www.lazada.sg/products/nvidia-jetson-nano-4gb-developer-kit-singapore-distributor-stocks-i353214996-s823532733.html?</vt:lpwstr>
      </vt:variant>
      <vt:variant>
        <vt:lpwstr/>
      </vt:variant>
      <vt:variant>
        <vt:i4>7602231</vt:i4>
      </vt:variant>
      <vt:variant>
        <vt:i4>192</vt:i4>
      </vt:variant>
      <vt:variant>
        <vt:i4>0</vt:i4>
      </vt:variant>
      <vt:variant>
        <vt:i4>5</vt:i4>
      </vt:variant>
      <vt:variant>
        <vt:lpwstr>https://www.ti.com/tool/IWR6843AOPEVM</vt:lpwstr>
      </vt:variant>
      <vt:variant>
        <vt:lpwstr>order-start-development</vt:lpwstr>
      </vt:variant>
      <vt:variant>
        <vt:i4>4718613</vt:i4>
      </vt:variant>
      <vt:variant>
        <vt:i4>189</vt:i4>
      </vt:variant>
      <vt:variant>
        <vt:i4>0</vt:i4>
      </vt:variant>
      <vt:variant>
        <vt:i4>5</vt:i4>
      </vt:variant>
      <vt:variant>
        <vt:lpwstr>https://www.digikey.sg/products/en/sensors-transducers/camera-modules/1003?k=intel%20l515</vt:lpwstr>
      </vt:variant>
      <vt:variant>
        <vt:lpwstr/>
      </vt:variant>
      <vt:variant>
        <vt:i4>1441841</vt:i4>
      </vt:variant>
      <vt:variant>
        <vt:i4>176</vt:i4>
      </vt:variant>
      <vt:variant>
        <vt:i4>0</vt:i4>
      </vt:variant>
      <vt:variant>
        <vt:i4>5</vt:i4>
      </vt:variant>
      <vt:variant>
        <vt:lpwstr/>
      </vt:variant>
      <vt:variant>
        <vt:lpwstr>_Toc87908583</vt:lpwstr>
      </vt:variant>
      <vt:variant>
        <vt:i4>1507377</vt:i4>
      </vt:variant>
      <vt:variant>
        <vt:i4>170</vt:i4>
      </vt:variant>
      <vt:variant>
        <vt:i4>0</vt:i4>
      </vt:variant>
      <vt:variant>
        <vt:i4>5</vt:i4>
      </vt:variant>
      <vt:variant>
        <vt:lpwstr/>
      </vt:variant>
      <vt:variant>
        <vt:lpwstr>_Toc87908582</vt:lpwstr>
      </vt:variant>
      <vt:variant>
        <vt:i4>1310769</vt:i4>
      </vt:variant>
      <vt:variant>
        <vt:i4>164</vt:i4>
      </vt:variant>
      <vt:variant>
        <vt:i4>0</vt:i4>
      </vt:variant>
      <vt:variant>
        <vt:i4>5</vt:i4>
      </vt:variant>
      <vt:variant>
        <vt:lpwstr/>
      </vt:variant>
      <vt:variant>
        <vt:lpwstr>_Toc87908581</vt:lpwstr>
      </vt:variant>
      <vt:variant>
        <vt:i4>1376305</vt:i4>
      </vt:variant>
      <vt:variant>
        <vt:i4>158</vt:i4>
      </vt:variant>
      <vt:variant>
        <vt:i4>0</vt:i4>
      </vt:variant>
      <vt:variant>
        <vt:i4>5</vt:i4>
      </vt:variant>
      <vt:variant>
        <vt:lpwstr/>
      </vt:variant>
      <vt:variant>
        <vt:lpwstr>_Toc87908580</vt:lpwstr>
      </vt:variant>
      <vt:variant>
        <vt:i4>1835070</vt:i4>
      </vt:variant>
      <vt:variant>
        <vt:i4>152</vt:i4>
      </vt:variant>
      <vt:variant>
        <vt:i4>0</vt:i4>
      </vt:variant>
      <vt:variant>
        <vt:i4>5</vt:i4>
      </vt:variant>
      <vt:variant>
        <vt:lpwstr/>
      </vt:variant>
      <vt:variant>
        <vt:lpwstr>_Toc87908579</vt:lpwstr>
      </vt:variant>
      <vt:variant>
        <vt:i4>1900606</vt:i4>
      </vt:variant>
      <vt:variant>
        <vt:i4>146</vt:i4>
      </vt:variant>
      <vt:variant>
        <vt:i4>0</vt:i4>
      </vt:variant>
      <vt:variant>
        <vt:i4>5</vt:i4>
      </vt:variant>
      <vt:variant>
        <vt:lpwstr/>
      </vt:variant>
      <vt:variant>
        <vt:lpwstr>_Toc87908578</vt:lpwstr>
      </vt:variant>
      <vt:variant>
        <vt:i4>1179710</vt:i4>
      </vt:variant>
      <vt:variant>
        <vt:i4>140</vt:i4>
      </vt:variant>
      <vt:variant>
        <vt:i4>0</vt:i4>
      </vt:variant>
      <vt:variant>
        <vt:i4>5</vt:i4>
      </vt:variant>
      <vt:variant>
        <vt:lpwstr/>
      </vt:variant>
      <vt:variant>
        <vt:lpwstr>_Toc87908577</vt:lpwstr>
      </vt:variant>
      <vt:variant>
        <vt:i4>1245246</vt:i4>
      </vt:variant>
      <vt:variant>
        <vt:i4>134</vt:i4>
      </vt:variant>
      <vt:variant>
        <vt:i4>0</vt:i4>
      </vt:variant>
      <vt:variant>
        <vt:i4>5</vt:i4>
      </vt:variant>
      <vt:variant>
        <vt:lpwstr/>
      </vt:variant>
      <vt:variant>
        <vt:lpwstr>_Toc87908576</vt:lpwstr>
      </vt:variant>
      <vt:variant>
        <vt:i4>1048638</vt:i4>
      </vt:variant>
      <vt:variant>
        <vt:i4>128</vt:i4>
      </vt:variant>
      <vt:variant>
        <vt:i4>0</vt:i4>
      </vt:variant>
      <vt:variant>
        <vt:i4>5</vt:i4>
      </vt:variant>
      <vt:variant>
        <vt:lpwstr/>
      </vt:variant>
      <vt:variant>
        <vt:lpwstr>_Toc87908575</vt:lpwstr>
      </vt:variant>
      <vt:variant>
        <vt:i4>1114174</vt:i4>
      </vt:variant>
      <vt:variant>
        <vt:i4>122</vt:i4>
      </vt:variant>
      <vt:variant>
        <vt:i4>0</vt:i4>
      </vt:variant>
      <vt:variant>
        <vt:i4>5</vt:i4>
      </vt:variant>
      <vt:variant>
        <vt:lpwstr/>
      </vt:variant>
      <vt:variant>
        <vt:lpwstr>_Toc87908574</vt:lpwstr>
      </vt:variant>
      <vt:variant>
        <vt:i4>1441854</vt:i4>
      </vt:variant>
      <vt:variant>
        <vt:i4>116</vt:i4>
      </vt:variant>
      <vt:variant>
        <vt:i4>0</vt:i4>
      </vt:variant>
      <vt:variant>
        <vt:i4>5</vt:i4>
      </vt:variant>
      <vt:variant>
        <vt:lpwstr/>
      </vt:variant>
      <vt:variant>
        <vt:lpwstr>_Toc87908573</vt:lpwstr>
      </vt:variant>
      <vt:variant>
        <vt:i4>1507390</vt:i4>
      </vt:variant>
      <vt:variant>
        <vt:i4>110</vt:i4>
      </vt:variant>
      <vt:variant>
        <vt:i4>0</vt:i4>
      </vt:variant>
      <vt:variant>
        <vt:i4>5</vt:i4>
      </vt:variant>
      <vt:variant>
        <vt:lpwstr/>
      </vt:variant>
      <vt:variant>
        <vt:lpwstr>_Toc87908572</vt:lpwstr>
      </vt:variant>
      <vt:variant>
        <vt:i4>1310782</vt:i4>
      </vt:variant>
      <vt:variant>
        <vt:i4>104</vt:i4>
      </vt:variant>
      <vt:variant>
        <vt:i4>0</vt:i4>
      </vt:variant>
      <vt:variant>
        <vt:i4>5</vt:i4>
      </vt:variant>
      <vt:variant>
        <vt:lpwstr/>
      </vt:variant>
      <vt:variant>
        <vt:lpwstr>_Toc87908571</vt:lpwstr>
      </vt:variant>
      <vt:variant>
        <vt:i4>1376318</vt:i4>
      </vt:variant>
      <vt:variant>
        <vt:i4>98</vt:i4>
      </vt:variant>
      <vt:variant>
        <vt:i4>0</vt:i4>
      </vt:variant>
      <vt:variant>
        <vt:i4>5</vt:i4>
      </vt:variant>
      <vt:variant>
        <vt:lpwstr/>
      </vt:variant>
      <vt:variant>
        <vt:lpwstr>_Toc87908570</vt:lpwstr>
      </vt:variant>
      <vt:variant>
        <vt:i4>1835071</vt:i4>
      </vt:variant>
      <vt:variant>
        <vt:i4>92</vt:i4>
      </vt:variant>
      <vt:variant>
        <vt:i4>0</vt:i4>
      </vt:variant>
      <vt:variant>
        <vt:i4>5</vt:i4>
      </vt:variant>
      <vt:variant>
        <vt:lpwstr/>
      </vt:variant>
      <vt:variant>
        <vt:lpwstr>_Toc87908569</vt:lpwstr>
      </vt:variant>
      <vt:variant>
        <vt:i4>1900607</vt:i4>
      </vt:variant>
      <vt:variant>
        <vt:i4>86</vt:i4>
      </vt:variant>
      <vt:variant>
        <vt:i4>0</vt:i4>
      </vt:variant>
      <vt:variant>
        <vt:i4>5</vt:i4>
      </vt:variant>
      <vt:variant>
        <vt:lpwstr/>
      </vt:variant>
      <vt:variant>
        <vt:lpwstr>_Toc87908568</vt:lpwstr>
      </vt:variant>
      <vt:variant>
        <vt:i4>1179711</vt:i4>
      </vt:variant>
      <vt:variant>
        <vt:i4>80</vt:i4>
      </vt:variant>
      <vt:variant>
        <vt:i4>0</vt:i4>
      </vt:variant>
      <vt:variant>
        <vt:i4>5</vt:i4>
      </vt:variant>
      <vt:variant>
        <vt:lpwstr/>
      </vt:variant>
      <vt:variant>
        <vt:lpwstr>_Toc87908567</vt:lpwstr>
      </vt:variant>
      <vt:variant>
        <vt:i4>1245247</vt:i4>
      </vt:variant>
      <vt:variant>
        <vt:i4>74</vt:i4>
      </vt:variant>
      <vt:variant>
        <vt:i4>0</vt:i4>
      </vt:variant>
      <vt:variant>
        <vt:i4>5</vt:i4>
      </vt:variant>
      <vt:variant>
        <vt:lpwstr/>
      </vt:variant>
      <vt:variant>
        <vt:lpwstr>_Toc87908566</vt:lpwstr>
      </vt:variant>
      <vt:variant>
        <vt:i4>1048639</vt:i4>
      </vt:variant>
      <vt:variant>
        <vt:i4>68</vt:i4>
      </vt:variant>
      <vt:variant>
        <vt:i4>0</vt:i4>
      </vt:variant>
      <vt:variant>
        <vt:i4>5</vt:i4>
      </vt:variant>
      <vt:variant>
        <vt:lpwstr/>
      </vt:variant>
      <vt:variant>
        <vt:lpwstr>_Toc87908565</vt:lpwstr>
      </vt:variant>
      <vt:variant>
        <vt:i4>1114175</vt:i4>
      </vt:variant>
      <vt:variant>
        <vt:i4>62</vt:i4>
      </vt:variant>
      <vt:variant>
        <vt:i4>0</vt:i4>
      </vt:variant>
      <vt:variant>
        <vt:i4>5</vt:i4>
      </vt:variant>
      <vt:variant>
        <vt:lpwstr/>
      </vt:variant>
      <vt:variant>
        <vt:lpwstr>_Toc87908564</vt:lpwstr>
      </vt:variant>
      <vt:variant>
        <vt:i4>1441855</vt:i4>
      </vt:variant>
      <vt:variant>
        <vt:i4>56</vt:i4>
      </vt:variant>
      <vt:variant>
        <vt:i4>0</vt:i4>
      </vt:variant>
      <vt:variant>
        <vt:i4>5</vt:i4>
      </vt:variant>
      <vt:variant>
        <vt:lpwstr/>
      </vt:variant>
      <vt:variant>
        <vt:lpwstr>_Toc87908563</vt:lpwstr>
      </vt:variant>
      <vt:variant>
        <vt:i4>1507391</vt:i4>
      </vt:variant>
      <vt:variant>
        <vt:i4>50</vt:i4>
      </vt:variant>
      <vt:variant>
        <vt:i4>0</vt:i4>
      </vt:variant>
      <vt:variant>
        <vt:i4>5</vt:i4>
      </vt:variant>
      <vt:variant>
        <vt:lpwstr/>
      </vt:variant>
      <vt:variant>
        <vt:lpwstr>_Toc87908562</vt:lpwstr>
      </vt:variant>
      <vt:variant>
        <vt:i4>1310783</vt:i4>
      </vt:variant>
      <vt:variant>
        <vt:i4>44</vt:i4>
      </vt:variant>
      <vt:variant>
        <vt:i4>0</vt:i4>
      </vt:variant>
      <vt:variant>
        <vt:i4>5</vt:i4>
      </vt:variant>
      <vt:variant>
        <vt:lpwstr/>
      </vt:variant>
      <vt:variant>
        <vt:lpwstr>_Toc87908561</vt:lpwstr>
      </vt:variant>
      <vt:variant>
        <vt:i4>1376319</vt:i4>
      </vt:variant>
      <vt:variant>
        <vt:i4>38</vt:i4>
      </vt:variant>
      <vt:variant>
        <vt:i4>0</vt:i4>
      </vt:variant>
      <vt:variant>
        <vt:i4>5</vt:i4>
      </vt:variant>
      <vt:variant>
        <vt:lpwstr/>
      </vt:variant>
      <vt:variant>
        <vt:lpwstr>_Toc87908560</vt:lpwstr>
      </vt:variant>
      <vt:variant>
        <vt:i4>1835068</vt:i4>
      </vt:variant>
      <vt:variant>
        <vt:i4>32</vt:i4>
      </vt:variant>
      <vt:variant>
        <vt:i4>0</vt:i4>
      </vt:variant>
      <vt:variant>
        <vt:i4>5</vt:i4>
      </vt:variant>
      <vt:variant>
        <vt:lpwstr/>
      </vt:variant>
      <vt:variant>
        <vt:lpwstr>_Toc87908559</vt:lpwstr>
      </vt:variant>
      <vt:variant>
        <vt:i4>1900604</vt:i4>
      </vt:variant>
      <vt:variant>
        <vt:i4>26</vt:i4>
      </vt:variant>
      <vt:variant>
        <vt:i4>0</vt:i4>
      </vt:variant>
      <vt:variant>
        <vt:i4>5</vt:i4>
      </vt:variant>
      <vt:variant>
        <vt:lpwstr/>
      </vt:variant>
      <vt:variant>
        <vt:lpwstr>_Toc87908558</vt:lpwstr>
      </vt:variant>
      <vt:variant>
        <vt:i4>1179708</vt:i4>
      </vt:variant>
      <vt:variant>
        <vt:i4>20</vt:i4>
      </vt:variant>
      <vt:variant>
        <vt:i4>0</vt:i4>
      </vt:variant>
      <vt:variant>
        <vt:i4>5</vt:i4>
      </vt:variant>
      <vt:variant>
        <vt:lpwstr/>
      </vt:variant>
      <vt:variant>
        <vt:lpwstr>_Toc87908557</vt:lpwstr>
      </vt:variant>
      <vt:variant>
        <vt:i4>1245244</vt:i4>
      </vt:variant>
      <vt:variant>
        <vt:i4>14</vt:i4>
      </vt:variant>
      <vt:variant>
        <vt:i4>0</vt:i4>
      </vt:variant>
      <vt:variant>
        <vt:i4>5</vt:i4>
      </vt:variant>
      <vt:variant>
        <vt:lpwstr/>
      </vt:variant>
      <vt:variant>
        <vt:lpwstr>_Toc87908556</vt:lpwstr>
      </vt:variant>
      <vt:variant>
        <vt:i4>1048636</vt:i4>
      </vt:variant>
      <vt:variant>
        <vt:i4>8</vt:i4>
      </vt:variant>
      <vt:variant>
        <vt:i4>0</vt:i4>
      </vt:variant>
      <vt:variant>
        <vt:i4>5</vt:i4>
      </vt:variant>
      <vt:variant>
        <vt:lpwstr/>
      </vt:variant>
      <vt:variant>
        <vt:lpwstr>_Toc87908555</vt:lpwstr>
      </vt:variant>
      <vt:variant>
        <vt:i4>1114172</vt:i4>
      </vt:variant>
      <vt:variant>
        <vt:i4>2</vt:i4>
      </vt:variant>
      <vt:variant>
        <vt:i4>0</vt:i4>
      </vt:variant>
      <vt:variant>
        <vt:i4>5</vt:i4>
      </vt:variant>
      <vt:variant>
        <vt:lpwstr/>
      </vt:variant>
      <vt:variant>
        <vt:lpwstr>_Toc879085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USTER TRACKER</dc:title>
  <dc:subject>Group 4</dc:subject>
  <dc:creator>Goh Kheng Xi, Jevan              A0199806L                                      Ryan Tang Li Yen                   A********                                      Lock Mei Lin                           A********</dc:creator>
  <cp:keywords/>
  <dc:description/>
  <cp:lastModifiedBy>Goh Kheng Xi, Jevan</cp:lastModifiedBy>
  <cp:revision>1906</cp:revision>
  <dcterms:created xsi:type="dcterms:W3CDTF">2021-11-01T12:23:00Z</dcterms:created>
  <dcterms:modified xsi:type="dcterms:W3CDTF">2022-05-01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ame="automaticJournalAbbreviations" value="true"/&gt;&lt;/prefs&gt;&lt;/data&gt;</vt:lpwstr>
  </property>
  <property fmtid="{D5CDD505-2E9C-101B-9397-08002B2CF9AE}" pid="3" name="ZOTERO_PREF_1">
    <vt:lpwstr>&lt;data data-version="3" zotero-version="5.0.97-beta.55+3b993b2af"&gt;&lt;session id="xsKDbOK1"/&gt;&lt;style id="http://www.zotero.org/styles/ieee" locale="en-US" hasBibliography="1" bibliographyStyleHasBeenSet="1"/&gt;&lt;prefs&gt;&lt;pref name="fieldType" value="Field"/&gt;&lt;pref n</vt:lpwstr>
  </property>
</Properties>
</file>